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2A117E" w14:textId="77777777" w:rsidR="00301033" w:rsidRPr="00D05012" w:rsidRDefault="00301033" w:rsidP="00301033">
      <w:pPr>
        <w:jc w:val="center"/>
        <w:rPr>
          <w:b/>
          <w:sz w:val="24"/>
        </w:rPr>
      </w:pPr>
      <w:bookmarkStart w:id="0" w:name="_GoBack"/>
      <w:bookmarkEnd w:id="0"/>
      <w:r w:rsidRPr="00D05012">
        <w:rPr>
          <w:b/>
          <w:sz w:val="24"/>
        </w:rPr>
        <w:t>The role of microalgae in the bioeconomy</w:t>
      </w:r>
    </w:p>
    <w:p w14:paraId="65EDD7C0" w14:textId="77777777" w:rsidR="00301033" w:rsidRPr="001B13EB" w:rsidRDefault="00301033" w:rsidP="00301033">
      <w:pPr>
        <w:jc w:val="center"/>
        <w:rPr>
          <w:lang w:val="es-ES"/>
        </w:rPr>
      </w:pPr>
      <w:r w:rsidRPr="00AA5AEB">
        <w:rPr>
          <w:lang w:val="es-ES"/>
        </w:rPr>
        <w:t>F. Gabriel Acién Fernández</w:t>
      </w:r>
      <w:r w:rsidRPr="00AA5AEB">
        <w:rPr>
          <w:vertAlign w:val="superscript"/>
          <w:lang w:val="es-ES"/>
        </w:rPr>
        <w:t>1</w:t>
      </w:r>
      <w:r w:rsidRPr="00AA5AEB">
        <w:rPr>
          <w:lang w:val="es-ES"/>
        </w:rPr>
        <w:t>, Alberto Reis</w:t>
      </w:r>
      <w:r w:rsidRPr="00AA5AEB">
        <w:rPr>
          <w:vertAlign w:val="superscript"/>
          <w:lang w:val="es-ES"/>
        </w:rPr>
        <w:t>2</w:t>
      </w:r>
      <w:r w:rsidRPr="00AA5AEB">
        <w:rPr>
          <w:lang w:val="es-ES"/>
        </w:rPr>
        <w:t xml:space="preserve">, René H. Wijffels </w:t>
      </w:r>
      <w:r w:rsidRPr="00AA5AEB">
        <w:rPr>
          <w:vertAlign w:val="superscript"/>
          <w:lang w:val="es-ES"/>
        </w:rPr>
        <w:t>3,</w:t>
      </w:r>
      <w:r w:rsidR="001B13EB">
        <w:rPr>
          <w:vertAlign w:val="superscript"/>
          <w:lang w:val="es-ES"/>
        </w:rPr>
        <w:t>4</w:t>
      </w:r>
      <w:r w:rsidRPr="00AA5AEB">
        <w:rPr>
          <w:lang w:val="es-ES"/>
        </w:rPr>
        <w:t>, Maria Barbosa</w:t>
      </w:r>
      <w:r w:rsidRPr="00AA5AEB">
        <w:rPr>
          <w:vertAlign w:val="superscript"/>
          <w:lang w:val="es-ES"/>
        </w:rPr>
        <w:t>3</w:t>
      </w:r>
      <w:r w:rsidRPr="00AA5AEB">
        <w:rPr>
          <w:lang w:val="es-ES"/>
        </w:rPr>
        <w:t>, Vitor Verdelho</w:t>
      </w:r>
      <w:r w:rsidR="001B13EB">
        <w:rPr>
          <w:vertAlign w:val="superscript"/>
          <w:lang w:val="es-ES"/>
        </w:rPr>
        <w:t>5</w:t>
      </w:r>
      <w:r w:rsidR="001B13EB">
        <w:rPr>
          <w:lang w:val="es-ES"/>
        </w:rPr>
        <w:t>, Bernardo Llamas</w:t>
      </w:r>
      <w:r w:rsidR="001B13EB" w:rsidRPr="001B13EB">
        <w:rPr>
          <w:vertAlign w:val="superscript"/>
          <w:lang w:val="es-ES"/>
        </w:rPr>
        <w:t>6</w:t>
      </w:r>
    </w:p>
    <w:p w14:paraId="707ADDCD" w14:textId="77777777" w:rsidR="00301033" w:rsidRPr="00D05012" w:rsidRDefault="00301033" w:rsidP="00301033">
      <w:r w:rsidRPr="00D05012">
        <w:rPr>
          <w:vertAlign w:val="superscript"/>
        </w:rPr>
        <w:t>1</w:t>
      </w:r>
      <w:r w:rsidRPr="00D05012">
        <w:t>Department of Chemical Engineering, University of Almería, Almería, Spain</w:t>
      </w:r>
    </w:p>
    <w:p w14:paraId="349C07BF" w14:textId="0489BABB" w:rsidR="00301033" w:rsidRPr="00252EB3" w:rsidRDefault="00301033" w:rsidP="00301033">
      <w:pPr>
        <w:rPr>
          <w:color w:val="FF0000"/>
        </w:rPr>
      </w:pPr>
      <w:r w:rsidRPr="00252EB3">
        <w:rPr>
          <w:color w:val="FF0000"/>
          <w:vertAlign w:val="superscript"/>
        </w:rPr>
        <w:t>2</w:t>
      </w:r>
      <w:r w:rsidR="00252EB3" w:rsidRPr="00252EB3">
        <w:rPr>
          <w:color w:val="FF0000"/>
        </w:rPr>
        <w:t>National Laboratory of Energy and Geology</w:t>
      </w:r>
      <w:r w:rsidRPr="00252EB3">
        <w:rPr>
          <w:color w:val="FF0000"/>
        </w:rPr>
        <w:t xml:space="preserve"> - LNEG,I.P, Lisbo</w:t>
      </w:r>
      <w:r w:rsidR="001F15F7" w:rsidRPr="00252EB3">
        <w:rPr>
          <w:color w:val="FF0000"/>
        </w:rPr>
        <w:t>n</w:t>
      </w:r>
      <w:r w:rsidRPr="00252EB3">
        <w:rPr>
          <w:color w:val="FF0000"/>
        </w:rPr>
        <w:t>, Portugal</w:t>
      </w:r>
      <w:r w:rsidR="009F6847" w:rsidRPr="00252EB3">
        <w:rPr>
          <w:color w:val="FF0000"/>
        </w:rPr>
        <w:t xml:space="preserve"> </w:t>
      </w:r>
    </w:p>
    <w:p w14:paraId="60E1F10B" w14:textId="77777777" w:rsidR="00301033" w:rsidRPr="00D05012" w:rsidRDefault="00301033" w:rsidP="00301033">
      <w:r w:rsidRPr="00D05012">
        <w:rPr>
          <w:vertAlign w:val="superscript"/>
        </w:rPr>
        <w:t>3</w:t>
      </w:r>
      <w:r w:rsidRPr="00D05012">
        <w:t>Bioprocess Engineering, AlgaePARC, Wageningen University &amp; Research, Wageningen, The Netherlands</w:t>
      </w:r>
    </w:p>
    <w:p w14:paraId="56E917D9" w14:textId="77777777" w:rsidR="001B13EB" w:rsidRPr="00D05012" w:rsidRDefault="001B13EB" w:rsidP="001B13EB">
      <w:r>
        <w:rPr>
          <w:vertAlign w:val="superscript"/>
        </w:rPr>
        <w:t>4</w:t>
      </w:r>
      <w:r w:rsidRPr="00D05012">
        <w:t>Faculty of Biosciences and Aquaculture, Nord University, Bodø, Norway</w:t>
      </w:r>
    </w:p>
    <w:p w14:paraId="359DA9AB" w14:textId="77777777" w:rsidR="00252EB3" w:rsidRPr="00252EB3" w:rsidRDefault="001B13EB" w:rsidP="00252EB3">
      <w:pPr>
        <w:rPr>
          <w:color w:val="FF0000"/>
          <w:lang w:val="es-ES"/>
        </w:rPr>
      </w:pPr>
      <w:r w:rsidRPr="00252EB3">
        <w:rPr>
          <w:color w:val="FF0000"/>
          <w:vertAlign w:val="superscript"/>
          <w:lang w:val="es-ES"/>
        </w:rPr>
        <w:t>5</w:t>
      </w:r>
      <w:r w:rsidR="00301033" w:rsidRPr="00252EB3">
        <w:rPr>
          <w:color w:val="FF0000"/>
          <w:lang w:val="es-ES"/>
        </w:rPr>
        <w:t>A4F</w:t>
      </w:r>
      <w:r w:rsidR="00252EB3" w:rsidRPr="00252EB3">
        <w:rPr>
          <w:color w:val="FF0000"/>
          <w:lang w:val="es-ES"/>
        </w:rPr>
        <w:t xml:space="preserve"> Alga 4 Future</w:t>
      </w:r>
      <w:r w:rsidR="00301033" w:rsidRPr="00252EB3">
        <w:rPr>
          <w:color w:val="FF0000"/>
          <w:lang w:val="es-ES"/>
        </w:rPr>
        <w:t xml:space="preserve"> S.A., </w:t>
      </w:r>
      <w:r w:rsidR="00252EB3" w:rsidRPr="00252EB3">
        <w:rPr>
          <w:color w:val="FF0000"/>
          <w:lang w:val="es-ES"/>
        </w:rPr>
        <w:t>Estrada do Paço do Lumiar Campus do Lumiar, Ed. E – R/C</w:t>
      </w:r>
    </w:p>
    <w:p w14:paraId="4744CC67" w14:textId="0B59614B" w:rsidR="00301033" w:rsidRPr="00252EB3" w:rsidRDefault="00252EB3" w:rsidP="00252EB3">
      <w:pPr>
        <w:rPr>
          <w:color w:val="FF0000"/>
        </w:rPr>
      </w:pPr>
      <w:r w:rsidRPr="00252EB3">
        <w:rPr>
          <w:color w:val="FF0000"/>
        </w:rPr>
        <w:t xml:space="preserve">1649-038 Lisboa, </w:t>
      </w:r>
      <w:r w:rsidR="00301033" w:rsidRPr="00252EB3">
        <w:rPr>
          <w:color w:val="FF0000"/>
        </w:rPr>
        <w:t>Portugal</w:t>
      </w:r>
    </w:p>
    <w:p w14:paraId="35626CD3" w14:textId="21AE7DE1" w:rsidR="00301033" w:rsidRPr="00252EB3" w:rsidRDefault="001B13EB" w:rsidP="00301033">
      <w:pPr>
        <w:rPr>
          <w:color w:val="FF0000"/>
        </w:rPr>
      </w:pPr>
      <w:r w:rsidRPr="00252EB3">
        <w:rPr>
          <w:color w:val="FF0000"/>
          <w:vertAlign w:val="superscript"/>
        </w:rPr>
        <w:t>6</w:t>
      </w:r>
      <w:r w:rsidR="00252EB3">
        <w:rPr>
          <w:color w:val="FF0000"/>
        </w:rPr>
        <w:t>P</w:t>
      </w:r>
      <w:r w:rsidR="00252EB3" w:rsidRPr="00252EB3">
        <w:rPr>
          <w:color w:val="FF0000"/>
        </w:rPr>
        <w:t>polytechnic university of Madrid</w:t>
      </w:r>
      <w:r w:rsidRPr="00252EB3">
        <w:rPr>
          <w:color w:val="FF0000"/>
        </w:rPr>
        <w:t>.</w:t>
      </w:r>
      <w:r w:rsidR="00CC7344" w:rsidRPr="00252EB3">
        <w:rPr>
          <w:color w:val="FF0000"/>
        </w:rPr>
        <w:t xml:space="preserve"> ETSI Min</w:t>
      </w:r>
      <w:r w:rsidR="00252EB3" w:rsidRPr="00252EB3">
        <w:rPr>
          <w:color w:val="FF0000"/>
        </w:rPr>
        <w:t>e</w:t>
      </w:r>
      <w:r w:rsidR="00CC7344" w:rsidRPr="00252EB3">
        <w:rPr>
          <w:color w:val="FF0000"/>
        </w:rPr>
        <w:t xml:space="preserve">s </w:t>
      </w:r>
      <w:r w:rsidR="00252EB3" w:rsidRPr="00252EB3">
        <w:rPr>
          <w:color w:val="FF0000"/>
        </w:rPr>
        <w:t>and Energy</w:t>
      </w:r>
      <w:r w:rsidR="00CC7344" w:rsidRPr="00252EB3">
        <w:rPr>
          <w:color w:val="FF0000"/>
        </w:rPr>
        <w:t>. Alenza 4. 28003 Madrid. Spain</w:t>
      </w:r>
      <w:r w:rsidR="009F6847" w:rsidRPr="00252EB3">
        <w:rPr>
          <w:color w:val="FF0000"/>
        </w:rPr>
        <w:t xml:space="preserve"> </w:t>
      </w:r>
    </w:p>
    <w:p w14:paraId="1BF5B997" w14:textId="77777777" w:rsidR="00DA3B1F" w:rsidRPr="00CC7344" w:rsidRDefault="00DA3B1F" w:rsidP="00301033"/>
    <w:p w14:paraId="3CDD8EA7" w14:textId="4BFFF5E0" w:rsidR="00DA3B1F" w:rsidRDefault="00DA3B1F" w:rsidP="00DA3B1F">
      <w:pPr>
        <w:jc w:val="both"/>
      </w:pPr>
      <w:r w:rsidRPr="00D05012">
        <w:rPr>
          <w:b/>
        </w:rPr>
        <w:t>Keywords</w:t>
      </w:r>
      <w:r w:rsidR="00CC7344">
        <w:rPr>
          <w:b/>
        </w:rPr>
        <w:t xml:space="preserve">: </w:t>
      </w:r>
      <w:r w:rsidR="00CC7344">
        <w:t>Bioeconomy, m</w:t>
      </w:r>
      <w:r w:rsidR="00CC7344" w:rsidRPr="00CC7344">
        <w:t>icroalgae,</w:t>
      </w:r>
      <w:r w:rsidR="00CC7344">
        <w:t xml:space="preserve"> photobioreactor, food, feed, cosmetic</w:t>
      </w:r>
      <w:r w:rsidR="00166463">
        <w:t>s</w:t>
      </w:r>
      <w:r w:rsidR="00CC7344">
        <w:t>, biomaterials, biostimulants, wastewater treatment, bioenergy</w:t>
      </w:r>
    </w:p>
    <w:p w14:paraId="35886CD0" w14:textId="2371D030" w:rsidR="009F6847" w:rsidRDefault="009F6847" w:rsidP="00DA3B1F">
      <w:pPr>
        <w:jc w:val="both"/>
      </w:pPr>
    </w:p>
    <w:p w14:paraId="604C7CDB" w14:textId="37E46DCB" w:rsidR="009F6847" w:rsidRPr="00AF0DA4" w:rsidRDefault="009F6847" w:rsidP="00DA3B1F">
      <w:pPr>
        <w:jc w:val="both"/>
        <w:rPr>
          <w:b/>
          <w:bCs/>
        </w:rPr>
      </w:pPr>
      <w:r w:rsidRPr="007F43B3">
        <w:rPr>
          <w:b/>
          <w:bCs/>
        </w:rPr>
        <w:t>INSERT LIST OF ABBREVIATIONS</w:t>
      </w:r>
    </w:p>
    <w:p w14:paraId="1AB66A5F" w14:textId="77777777" w:rsidR="00DA3B1F" w:rsidRPr="00CC7344" w:rsidRDefault="00DA3B1F">
      <w:r w:rsidRPr="00CC7344">
        <w:br w:type="page"/>
      </w:r>
    </w:p>
    <w:p w14:paraId="631B7FD9" w14:textId="77777777" w:rsidR="00301033" w:rsidRPr="00D05012" w:rsidRDefault="00301033" w:rsidP="00301033">
      <w:pPr>
        <w:rPr>
          <w:b/>
        </w:rPr>
      </w:pPr>
      <w:r w:rsidRPr="00D05012">
        <w:rPr>
          <w:b/>
        </w:rPr>
        <w:lastRenderedPageBreak/>
        <w:t>Abstract</w:t>
      </w:r>
    </w:p>
    <w:p w14:paraId="310490A8" w14:textId="390116F2" w:rsidR="00301033" w:rsidRDefault="00E453C9" w:rsidP="000E10BA">
      <w:pPr>
        <w:jc w:val="both"/>
      </w:pPr>
      <w:r>
        <w:t>The b</w:t>
      </w:r>
      <w:r w:rsidR="00301033" w:rsidRPr="00D05012">
        <w:t>ioeconomy is a new</w:t>
      </w:r>
      <w:r w:rsidR="001F15F7">
        <w:t xml:space="preserve"> and essential</w:t>
      </w:r>
      <w:r w:rsidR="00301033" w:rsidRPr="00D05012">
        <w:t xml:space="preserve"> paradigm </w:t>
      </w:r>
      <w:r w:rsidR="001F15F7">
        <w:t>for</w:t>
      </w:r>
      <w:r w:rsidR="001F15F7" w:rsidRPr="00D05012">
        <w:t xml:space="preserve"> </w:t>
      </w:r>
      <w:r w:rsidRPr="00D05012">
        <w:t>reduc</w:t>
      </w:r>
      <w:r w:rsidR="001F15F7">
        <w:t>ing</w:t>
      </w:r>
      <w:r w:rsidRPr="00D05012">
        <w:t xml:space="preserve"> </w:t>
      </w:r>
      <w:r w:rsidR="00904DC4">
        <w:t>our</w:t>
      </w:r>
      <w:r w:rsidRPr="00D05012">
        <w:t xml:space="preserve"> dependence on natural resources </w:t>
      </w:r>
      <w:r>
        <w:t>and</w:t>
      </w:r>
      <w:r w:rsidRPr="00D05012">
        <w:t xml:space="preserve"> </w:t>
      </w:r>
      <w:r w:rsidR="00301033" w:rsidRPr="00D05012">
        <w:t>respond</w:t>
      </w:r>
      <w:r w:rsidR="001F15F7">
        <w:t>ing</w:t>
      </w:r>
      <w:r w:rsidR="00301033" w:rsidRPr="00D05012">
        <w:t xml:space="preserve"> to the environmental threats</w:t>
      </w:r>
      <w:r w:rsidR="001F15F7">
        <w:t xml:space="preserve"> that</w:t>
      </w:r>
      <w:r w:rsidR="00301033" w:rsidRPr="00D05012">
        <w:t xml:space="preserve"> the Earth is currently facing. In this </w:t>
      </w:r>
      <w:r w:rsidR="00904DC4">
        <w:t>regard</w:t>
      </w:r>
      <w:r w:rsidR="00301033" w:rsidRPr="00D05012">
        <w:t xml:space="preserve">, microalgae offer almost unlimited possibilities for </w:t>
      </w:r>
      <w:r w:rsidR="00904DC4">
        <w:t>developing</w:t>
      </w:r>
      <w:r w:rsidR="00301033" w:rsidRPr="00D05012">
        <w:t xml:space="preserve"> a modern bioeconomy </w:t>
      </w:r>
      <w:r w:rsidR="00904DC4">
        <w:t>given</w:t>
      </w:r>
      <w:r w:rsidR="00301033" w:rsidRPr="00D05012">
        <w:t xml:space="preserve"> </w:t>
      </w:r>
      <w:r>
        <w:t>their</w:t>
      </w:r>
      <w:r w:rsidRPr="00D05012">
        <w:t xml:space="preserve"> </w:t>
      </w:r>
      <w:r w:rsidR="00301033" w:rsidRPr="00D05012">
        <w:t>metabolic flexibility and high biomass output rates, even when produced under harsh conditio</w:t>
      </w:r>
      <w:r w:rsidR="00DA3B1F">
        <w:t xml:space="preserve">ns such as </w:t>
      </w:r>
      <w:r w:rsidR="00904DC4">
        <w:t xml:space="preserve">when </w:t>
      </w:r>
      <w:r w:rsidR="00DA3B1F">
        <w:t>treating wastewaters</w:t>
      </w:r>
      <w:r w:rsidR="00301033" w:rsidRPr="00D05012">
        <w:t xml:space="preserve"> or using flue gases. </w:t>
      </w:r>
      <w:r>
        <w:t xml:space="preserve">In </w:t>
      </w:r>
      <w:r w:rsidR="000E10BA">
        <w:t xml:space="preserve">this </w:t>
      </w:r>
      <w:r w:rsidR="00DD16F1" w:rsidRPr="007F43B3">
        <w:rPr>
          <w:color w:val="FF0000"/>
        </w:rPr>
        <w:t>article</w:t>
      </w:r>
      <w:r w:rsidR="00DD16F1">
        <w:t>, the</w:t>
      </w:r>
      <w:r w:rsidR="00F75A61">
        <w:t xml:space="preserve"> </w:t>
      </w:r>
      <w:r w:rsidR="00904DC4">
        <w:t>microalga</w:t>
      </w:r>
      <w:r w:rsidR="00F75A61">
        <w:t>l</w:t>
      </w:r>
      <w:r w:rsidR="00904DC4">
        <w:t xml:space="preserve"> </w:t>
      </w:r>
      <w:r w:rsidR="000E10BA">
        <w:t xml:space="preserve">contribution to important economic activities such as </w:t>
      </w:r>
      <w:r>
        <w:t xml:space="preserve">the </w:t>
      </w:r>
      <w:r w:rsidR="00DA3B1F">
        <w:t>production of food and feed, cosmetics and health</w:t>
      </w:r>
      <w:r>
        <w:t>-related</w:t>
      </w:r>
      <w:r w:rsidR="00DA3B1F">
        <w:t xml:space="preserve"> compounds</w:t>
      </w:r>
      <w:r w:rsidR="00584DC9">
        <w:t xml:space="preserve"> </w:t>
      </w:r>
      <w:r w:rsidR="00584DC9" w:rsidRPr="00252EB3">
        <w:rPr>
          <w:color w:val="FF0000"/>
        </w:rPr>
        <w:t>is reviewed</w:t>
      </w:r>
      <w:r w:rsidR="000E10BA">
        <w:t xml:space="preserve">. Moreover, </w:t>
      </w:r>
      <w:r w:rsidR="00904DC4">
        <w:t xml:space="preserve">microalgae’s </w:t>
      </w:r>
      <w:r w:rsidR="000E10BA">
        <w:t>potential contribut</w:t>
      </w:r>
      <w:r w:rsidR="00904DC4">
        <w:t>ion</w:t>
      </w:r>
      <w:r w:rsidR="000E10BA">
        <w:t xml:space="preserve"> to emerging sectors</w:t>
      </w:r>
      <w:r w:rsidR="00584DC9">
        <w:t xml:space="preserve"> </w:t>
      </w:r>
      <w:r w:rsidR="00584DC9" w:rsidRPr="00252EB3">
        <w:rPr>
          <w:color w:val="FF0000"/>
        </w:rPr>
        <w:t>is discussed</w:t>
      </w:r>
      <w:r w:rsidR="00866624">
        <w:t>, for instance,</w:t>
      </w:r>
      <w:r w:rsidR="000E10BA">
        <w:t xml:space="preserve"> </w:t>
      </w:r>
      <w:r w:rsidR="00584DC9" w:rsidRPr="00252EB3">
        <w:rPr>
          <w:color w:val="FF0000"/>
        </w:rPr>
        <w:t xml:space="preserve">in </w:t>
      </w:r>
      <w:r w:rsidR="00F75A61">
        <w:t>the</w:t>
      </w:r>
      <w:r w:rsidR="000E10BA">
        <w:t xml:space="preserve"> production of </w:t>
      </w:r>
      <w:r w:rsidR="00DA3B1F">
        <w:t>biomaterials, agriculture</w:t>
      </w:r>
      <w:r w:rsidR="00904DC4">
        <w:t>-</w:t>
      </w:r>
      <w:r w:rsidR="00DA3B1F">
        <w:t>related products, biofuels</w:t>
      </w:r>
      <w:r w:rsidR="000E10BA">
        <w:t xml:space="preserve">, and providing services such as wastewater treatment and </w:t>
      </w:r>
      <w:r w:rsidR="00904DC4">
        <w:t xml:space="preserve">the </w:t>
      </w:r>
      <w:r w:rsidR="000E10BA">
        <w:t xml:space="preserve">clean-up of industrial gases. </w:t>
      </w:r>
      <w:r w:rsidR="00FE06B9">
        <w:t xml:space="preserve">The different </w:t>
      </w:r>
      <w:r w:rsidR="000E10BA" w:rsidRPr="00252EB3">
        <w:rPr>
          <w:color w:val="FF0000"/>
        </w:rPr>
        <w:t>microalga</w:t>
      </w:r>
      <w:r w:rsidR="005E196C" w:rsidRPr="00252EB3">
        <w:rPr>
          <w:color w:val="FF0000"/>
        </w:rPr>
        <w:t>l</w:t>
      </w:r>
      <w:r w:rsidR="000E10BA" w:rsidRPr="00252EB3">
        <w:rPr>
          <w:color w:val="FF0000"/>
        </w:rPr>
        <w:t xml:space="preserve"> </w:t>
      </w:r>
      <w:r w:rsidR="000E10BA">
        <w:t xml:space="preserve">production technologies </w:t>
      </w:r>
      <w:r w:rsidR="00584DC9" w:rsidRPr="007F43B3">
        <w:rPr>
          <w:color w:val="FF0000"/>
        </w:rPr>
        <w:t>have</w:t>
      </w:r>
      <w:r w:rsidR="00FE06B9">
        <w:t xml:space="preserve"> also </w:t>
      </w:r>
      <w:r w:rsidR="00584DC9" w:rsidRPr="00252EB3">
        <w:rPr>
          <w:color w:val="FF0000"/>
        </w:rPr>
        <w:t xml:space="preserve">been </w:t>
      </w:r>
      <w:r w:rsidR="00FE06B9" w:rsidRPr="00252EB3">
        <w:rPr>
          <w:color w:val="FF0000"/>
        </w:rPr>
        <w:t>analy</w:t>
      </w:r>
      <w:r w:rsidR="00584DC9" w:rsidRPr="00252EB3">
        <w:rPr>
          <w:color w:val="FF0000"/>
        </w:rPr>
        <w:t>z</w:t>
      </w:r>
      <w:r w:rsidR="00FE06B9" w:rsidRPr="00252EB3">
        <w:rPr>
          <w:color w:val="FF0000"/>
        </w:rPr>
        <w:t xml:space="preserve">ed </w:t>
      </w:r>
      <w:r w:rsidR="00F75A61">
        <w:t xml:space="preserve">to </w:t>
      </w:r>
      <w:r w:rsidR="000E10BA">
        <w:t xml:space="preserve">identify the </w:t>
      </w:r>
      <w:r w:rsidR="00F75A61">
        <w:t xml:space="preserve">main </w:t>
      </w:r>
      <w:r w:rsidR="000E10BA">
        <w:t xml:space="preserve">bottlenecks </w:t>
      </w:r>
      <w:r w:rsidR="00F75A61">
        <w:t xml:space="preserve">affecting </w:t>
      </w:r>
      <w:r w:rsidR="000E10BA">
        <w:t>microalgae</w:t>
      </w:r>
      <w:r w:rsidR="00F75A61">
        <w:t xml:space="preserve"> use in</w:t>
      </w:r>
      <w:r w:rsidR="000E10BA">
        <w:t xml:space="preserve"> different applications. </w:t>
      </w:r>
      <w:r w:rsidR="00DD16F1">
        <w:t>Finally, the</w:t>
      </w:r>
      <w:r w:rsidR="000E10BA">
        <w:t xml:space="preserve"> major challenges fac</w:t>
      </w:r>
      <w:r w:rsidR="00866624">
        <w:t>ing</w:t>
      </w:r>
      <w:r w:rsidR="000E10BA">
        <w:t xml:space="preserve"> microalgae biotechnology </w:t>
      </w:r>
      <w:r w:rsidR="00F75A61">
        <w:t xml:space="preserve">in </w:t>
      </w:r>
      <w:r w:rsidR="000E10BA">
        <w:t>enlarg</w:t>
      </w:r>
      <w:r w:rsidR="00F75A61">
        <w:t>ing</w:t>
      </w:r>
      <w:r w:rsidR="000E10BA">
        <w:t xml:space="preserve"> its contribution to</w:t>
      </w:r>
      <w:r w:rsidR="00F75A61">
        <w:t xml:space="preserve"> the</w:t>
      </w:r>
      <w:r w:rsidR="000E10BA">
        <w:t xml:space="preserve"> bioeconomy</w:t>
      </w:r>
      <w:r w:rsidR="00584DC9">
        <w:t xml:space="preserve"> </w:t>
      </w:r>
      <w:r w:rsidR="00584DC9" w:rsidRPr="00252EB3">
        <w:rPr>
          <w:color w:val="FF0000"/>
        </w:rPr>
        <w:t>are evaluated</w:t>
      </w:r>
      <w:r w:rsidR="000E10BA">
        <w:t xml:space="preserve">, </w:t>
      </w:r>
      <w:r w:rsidR="00584DC9">
        <w:t xml:space="preserve">and </w:t>
      </w:r>
      <w:r w:rsidR="00F75A61">
        <w:t xml:space="preserve">future trends </w:t>
      </w:r>
      <w:r w:rsidR="00584DC9" w:rsidRPr="007F43B3">
        <w:rPr>
          <w:color w:val="FF0000"/>
        </w:rPr>
        <w:t>discussed</w:t>
      </w:r>
      <w:r w:rsidR="00301033" w:rsidRPr="00D05012">
        <w:t xml:space="preserve">. </w:t>
      </w:r>
    </w:p>
    <w:p w14:paraId="172E5B4B" w14:textId="77777777" w:rsidR="00DA3B1F" w:rsidRDefault="00DA3B1F">
      <w:r>
        <w:rPr>
          <w:b/>
        </w:rPr>
        <w:br w:type="page"/>
      </w:r>
    </w:p>
    <w:p w14:paraId="6871130D" w14:textId="00988B81" w:rsidR="00301033" w:rsidRPr="00D05012" w:rsidRDefault="00301033" w:rsidP="00566967">
      <w:pPr>
        <w:pStyle w:val="Ttulo1"/>
      </w:pPr>
      <w:r w:rsidRPr="00D05012">
        <w:lastRenderedPageBreak/>
        <w:t>Introduction</w:t>
      </w:r>
      <w:r w:rsidR="00DE11A8">
        <w:t xml:space="preserve"> </w:t>
      </w:r>
    </w:p>
    <w:p w14:paraId="54F4CC83" w14:textId="2773C25A" w:rsidR="00831FD4" w:rsidRPr="00DD16F1" w:rsidRDefault="00301033" w:rsidP="00831FD4">
      <w:pPr>
        <w:jc w:val="both"/>
      </w:pPr>
      <w:r w:rsidRPr="00D05012">
        <w:t xml:space="preserve">Microalgae contribute to </w:t>
      </w:r>
      <w:r w:rsidR="00105741" w:rsidRPr="00E85B3F">
        <w:rPr>
          <w:color w:val="FF0000"/>
        </w:rPr>
        <w:t xml:space="preserve">the </w:t>
      </w:r>
      <w:r w:rsidR="00904DC4" w:rsidRPr="00D05012">
        <w:t>planet</w:t>
      </w:r>
      <w:r w:rsidR="00904DC4">
        <w:t>’s</w:t>
      </w:r>
      <w:r w:rsidR="00904DC4" w:rsidRPr="00D05012">
        <w:t xml:space="preserve"> </w:t>
      </w:r>
      <w:r w:rsidRPr="00D05012">
        <w:t>sustainability, mainly</w:t>
      </w:r>
      <w:r w:rsidR="00904DC4">
        <w:t xml:space="preserve"> by</w:t>
      </w:r>
      <w:r w:rsidRPr="00D05012">
        <w:t xml:space="preserve"> transforming CO</w:t>
      </w:r>
      <w:r w:rsidRPr="00D05012">
        <w:rPr>
          <w:vertAlign w:val="subscript"/>
        </w:rPr>
        <w:t>2</w:t>
      </w:r>
      <w:r w:rsidRPr="00D05012">
        <w:t xml:space="preserve"> in</w:t>
      </w:r>
      <w:r w:rsidR="00904DC4">
        <w:t>to</w:t>
      </w:r>
      <w:r w:rsidRPr="00D05012">
        <w:t xml:space="preserve"> O</w:t>
      </w:r>
      <w:r w:rsidRPr="00D05012">
        <w:rPr>
          <w:vertAlign w:val="subscript"/>
        </w:rPr>
        <w:t>2</w:t>
      </w:r>
      <w:r w:rsidR="00866624">
        <w:t>. They are</w:t>
      </w:r>
      <w:r w:rsidRPr="00D05012">
        <w:t xml:space="preserve"> the </w:t>
      </w:r>
      <w:r w:rsidR="00904DC4">
        <w:t>primary</w:t>
      </w:r>
      <w:r w:rsidR="00904DC4" w:rsidRPr="00D05012">
        <w:t xml:space="preserve"> </w:t>
      </w:r>
      <w:r w:rsidRPr="00D05012">
        <w:t>producer</w:t>
      </w:r>
      <w:r w:rsidR="00866624">
        <w:t>s</w:t>
      </w:r>
      <w:r w:rsidRPr="00D05012">
        <w:t xml:space="preserve"> of biomass for aquatic systems, </w:t>
      </w:r>
      <w:r w:rsidR="00866624">
        <w:t xml:space="preserve">thus </w:t>
      </w:r>
      <w:r w:rsidRPr="00D05012">
        <w:t xml:space="preserve">supporting life </w:t>
      </w:r>
      <w:r w:rsidR="00904DC4">
        <w:t>on</w:t>
      </w:r>
      <w:r w:rsidR="00904DC4" w:rsidRPr="00D05012">
        <w:t xml:space="preserve"> </w:t>
      </w:r>
      <w:r w:rsidR="00105741" w:rsidRPr="00E85B3F">
        <w:rPr>
          <w:color w:val="FF0000"/>
        </w:rPr>
        <w:t>Earth</w:t>
      </w:r>
      <w:r w:rsidRPr="00D05012">
        <w:t>. Moreover, m</w:t>
      </w:r>
      <w:r w:rsidRPr="00E85B3F">
        <w:rPr>
          <w:color w:val="FF0000"/>
        </w:rPr>
        <w:t>icroalga</w:t>
      </w:r>
      <w:r w:rsidR="00105741" w:rsidRPr="00E85B3F">
        <w:rPr>
          <w:color w:val="FF0000"/>
        </w:rPr>
        <w:t>l</w:t>
      </w:r>
      <w:r w:rsidRPr="00D05012">
        <w:t xml:space="preserve"> biotechnology is currently contributing to the </w:t>
      </w:r>
      <w:r w:rsidR="00904DC4">
        <w:t xml:space="preserve">global </w:t>
      </w:r>
      <w:r w:rsidRPr="00D05012">
        <w:t xml:space="preserve">bioeconomy, producing valuable biomass for human-related applications such as pharmaceuticals, cosmetics, </w:t>
      </w:r>
      <w:r w:rsidR="00904DC4">
        <w:t xml:space="preserve"> </w:t>
      </w:r>
      <w:r w:rsidRPr="00D05012">
        <w:t>food and feed</w:t>
      </w:r>
      <w:r w:rsidR="00296840">
        <w:t xml:space="preserve"> </w:t>
      </w:r>
      <w:r w:rsidR="00296840">
        <w:fldChar w:fldCharType="begin" w:fldLock="1"/>
      </w:r>
      <w:r w:rsidR="007F6940">
        <w:instrText>ADDIN CSL_CITATION {"citationItems":[{"id":"ITEM-1","itemData":{"DOI":"10.2791/3339","ISBN":"9789279340376","ISSN":"1831-9424","abstract":"The European Union has adopted recently an ambitious strategy for developing the Bioeconomy in Europe. The bioeconomy is based on the innovative use of sustainable biological resources to cover the growing demand of the food, energy and industrial sectors. In this context, algae represents an emerging biological resource of great importance for its potential applications in different fields, including food and feed.","author":[{"dropping-particle":"","family":"Enzing","given":"C","non-dropping-particle":"","parse-names":false,"suffix":""},{"dropping-particle":"","family":"Ploeg","given":"Matthias","non-dropping-particle":"","parse-names":false,"suffix":""},{"dropping-particle":"","family":"Barbosa","given":"Maria","non-dropping-particle":"","parse-names":false,"suffix":""},{"dropping-particle":"","family":"Sijtsma","given":"L","non-dropping-particle":"","parse-names":false,"suffix":""}],"container-title":"JRC Scientific and Policy Reports. European Comission","id":"ITEM-1","issued":{"date-parts":[["2014"]]},"number-of-pages":"82, Report.","title":"Microalgae-based products for the food and feed sector: an outlook for Europe","type":"report"},"uris":["http://www.mendeley.com/documents/?uuid=90f6964c-8206-4567-950c-6f4c66866fb1"]},{"id":"ITEM-2","itemData":{"ISBN":"9781606920084","abstract":"The implications of diet on health sustainability have assumed a major importance, supported by considerable epidemiological evidences, and is well recognized by the scientific community and general public, on developed countries. Microalgae are able to enhance the nutritional content of conventional food and feed preparation and hence to positively affect humans and animal health due to their original chemical composition, namely high protein content, with balanced amino acids pattern, carotenoids, fatty acids, vitamins, polysaccharides, sterols, phycobilins and other biologically active compounds, more efficiently than traditional crops. The aim of this chapter is to review the most important features of microalgae in animal and human nutrition, particularly in the development of novel design-foods rich in carotenoids and polyunsaturated fatty acids with antioxidant effect and other beneficial health properties. © 2009 by Nova Science Publishers, Inc. All rights reserved.","author":[{"dropping-particle":"","family":"Gouveia","given":"Luísa","non-dropping-particle":"","parse-names":false,"suffix":""},{"dropping-particle":"","family":"Batista","given":"Ana Paula","non-dropping-particle":"","parse-names":false,"suffix":""},{"dropping-particle":"","family":"Sousa","given":"Isabel","non-dropping-particle":"","parse-names":false,"suffix":""},{"dropping-particle":"","family":"Raymundo","given":"Anabela","non-dropping-particle":"","parse-names":false,"suffix":""},{"dropping-particle":"","family":"Bandarra","given":"Narcisa M.","non-dropping-particle":"","parse-names":false,"suffix":""}],"container-title":"Algae: Nutrition, Pollution Control and Energy Sources","editor":[{"dropping-particle":"","family":"Konstantinos","given":"N.","non-dropping-particle":"","parse-names":false,"suffix":""},{"dropping-particle":"","family":"Papadopoulos","given":"P.","non-dropping-particle":"","parse-names":false,"suffix":""}],"id":"ITEM-2","issue":"August 2015","issued":{"date-parts":[["2009"]]},"number-of-pages":"265-300","publisher":"Nova Science Publishers, Inc.","title":"Microalgae in novel food products","type":"book"},"uris":["http://www.mendeley.com/documents/?uuid=0b9b1ecc-2fca-4b2a-a69b-4926a8dff38a"]},{"id":"ITEM-3","itemData":{"DOI":"10.4491/eer.2017.220","ISSN":"2005968X","abstract":"Microalgae are likely to become a part of our everyday diet in the near future as they are considered to be rich in proteins, carbohydrates, and high density lipoproteins. They will play a pivotal role in the food cycle of many people around the globe. Use of microalgae in treating wastewater is also one of the disciplines which are luring researchers as this contributes to a sustainable way of exploiting resources while keeping the environment safe. In addition, microalgal biomass also has the potential to be used as a feedstock for producing biofuel, bio fertilizers, pharmaceuticals, nutraceuticals and other bio-based products. This review presents the different value-added products obtained from microalgal biomass and the applicability of these products commercially.","author":[{"dropping-particle":"","family":"Bhalamurugan","given":"Gatamaneni Loganathan","non-dropping-particle":"","parse-names":false,"suffix":""},{"dropping-particle":"","family":"Valerie","given":"Orsat","non-dropping-particle":"","parse-names":false,"suffix":""},{"dropping-particle":"","family":"Mark","given":"Lefsrud","non-dropping-particle":"","parse-names":false,"suffix":""}],"container-title":"Environmental Engineering Research","id":"ITEM-3","issue":"3","issued":{"date-parts":[["2018"]]},"page":"229-241","title":"Valuable bioproducts obtained from microalgal biomass and their commercial applications: A review","type":"article","volume":"23"},"uris":["http://www.mendeley.com/documents/?uuid=1057fe7d-3273-3e2a-943e-54257fbef130"]}],"mendeley":{"formattedCitation":"[1–3]","plainTextFormattedCitation":"[1–3]","previouslyFormattedCitation":"[1–3]"},"properties":{"noteIndex":0},"schema":"https://github.com/citation-style-language/schema/raw/master/csl-citation.json"}</w:instrText>
      </w:r>
      <w:r w:rsidR="00296840">
        <w:fldChar w:fldCharType="separate"/>
      </w:r>
      <w:r w:rsidR="00EB71B1" w:rsidRPr="00EB71B1">
        <w:rPr>
          <w:noProof/>
        </w:rPr>
        <w:t>[1–3]</w:t>
      </w:r>
      <w:r w:rsidR="00296840">
        <w:fldChar w:fldCharType="end"/>
      </w:r>
      <w:r w:rsidR="00DB0675">
        <w:t xml:space="preserve">. </w:t>
      </w:r>
      <w:r w:rsidR="00105741" w:rsidRPr="00E85B3F">
        <w:rPr>
          <w:color w:val="FF0000"/>
        </w:rPr>
        <w:t>Nevertheless</w:t>
      </w:r>
      <w:r w:rsidRPr="00D05012">
        <w:t xml:space="preserve">, microalgae </w:t>
      </w:r>
      <w:r w:rsidR="003B7F27">
        <w:t>can</w:t>
      </w:r>
      <w:r w:rsidRPr="00D05012">
        <w:t xml:space="preserve"> </w:t>
      </w:r>
      <w:r w:rsidR="00904DC4">
        <w:t xml:space="preserve">potentially </w:t>
      </w:r>
      <w:r w:rsidRPr="00D05012">
        <w:t>contribute much more to the bioeconomy</w:t>
      </w:r>
      <w:r w:rsidR="00904DC4">
        <w:t xml:space="preserve"> </w:t>
      </w:r>
      <w:r w:rsidRPr="00D05012">
        <w:t xml:space="preserve">by increasing the </w:t>
      </w:r>
      <w:r w:rsidR="00904DC4">
        <w:t>current</w:t>
      </w:r>
      <w:r w:rsidR="00904DC4" w:rsidRPr="00D05012">
        <w:t xml:space="preserve"> </w:t>
      </w:r>
      <w:r w:rsidRPr="00D05012">
        <w:t xml:space="preserve">production capacity and developing new </w:t>
      </w:r>
      <w:r w:rsidR="00295F5B">
        <w:t>applications</w:t>
      </w:r>
      <w:r w:rsidRPr="00D05012">
        <w:t xml:space="preserve">. </w:t>
      </w:r>
      <w:r w:rsidR="00D359ED" w:rsidRPr="00E85B3F">
        <w:rPr>
          <w:color w:val="FF0000"/>
        </w:rPr>
        <w:t xml:space="preserve">They </w:t>
      </w:r>
      <w:r w:rsidRPr="00D05012">
        <w:t xml:space="preserve">have been proposed </w:t>
      </w:r>
      <w:r w:rsidR="00904DC4">
        <w:t>as a source for</w:t>
      </w:r>
      <w:r w:rsidR="00904DC4" w:rsidRPr="00D05012">
        <w:t xml:space="preserve"> </w:t>
      </w:r>
      <w:r w:rsidRPr="00D05012">
        <w:t>biofuel</w:t>
      </w:r>
      <w:r w:rsidR="00FB17B8">
        <w:t>, chemical and biofertilizer</w:t>
      </w:r>
      <w:r w:rsidRPr="00D05012">
        <w:t xml:space="preserve"> production</w:t>
      </w:r>
      <w:r w:rsidR="00D359ED">
        <w:t>,</w:t>
      </w:r>
      <w:r w:rsidRPr="00D05012">
        <w:t xml:space="preserve"> </w:t>
      </w:r>
      <w:r w:rsidR="003B7F27">
        <w:t>although</w:t>
      </w:r>
      <w:r w:rsidR="003B7F27" w:rsidRPr="00D05012">
        <w:t xml:space="preserve"> </w:t>
      </w:r>
      <w:r w:rsidRPr="00D05012">
        <w:t xml:space="preserve">they can also provide services such as wastewater treatment and </w:t>
      </w:r>
      <w:r w:rsidR="00296840" w:rsidRPr="00D05012">
        <w:t>clean</w:t>
      </w:r>
      <w:r w:rsidR="003B7F27">
        <w:t>-</w:t>
      </w:r>
      <w:r w:rsidR="00296840" w:rsidRPr="00D05012">
        <w:t>up</w:t>
      </w:r>
      <w:r w:rsidR="003B7F27">
        <w:t xml:space="preserve"> </w:t>
      </w:r>
      <w:r w:rsidR="00D359ED" w:rsidRPr="00E85B3F">
        <w:rPr>
          <w:color w:val="FF0000"/>
        </w:rPr>
        <w:t xml:space="preserve">of </w:t>
      </w:r>
      <w:r w:rsidRPr="00D05012">
        <w:t xml:space="preserve">flue gases </w:t>
      </w:r>
      <w:r w:rsidRPr="00D05012">
        <w:fldChar w:fldCharType="begin" w:fldLock="1"/>
      </w:r>
      <w:r w:rsidR="007F6940">
        <w:instrText>ADDIN CSL_CITATION {"citationItems":[{"id":"ITEM-1","itemData":{"DOI":"10.1007/s00253-016-7835-7","ISBN":"1432-0614","ISSN":"14320614","PMID":"20686065","abstract":"Microalgae have been proposed as an option for wastewater treatment since the 1960s, but still, this technology has not been expanded to an industrial scale. In this paper, the major factors limiting the performance of these systems are analysed. The composition of the wastewater is highly relevant, and especially the presence of pollutants such as heavy metals and emerging compounds. Biological and engineering aspects are also critical and have to be improved to at least approximate the performance of conventional systems, not just in terms of capacity and efficiency but also in terms of robustness. Finally, the harvesting of the biomass and its processing into valuable products pose a challenge; yet at the same time, an opportunity exists to increase economic profitability. Land requirement is a major bottleneck that can be ameliorated by improving the system’s photosynthetic efficiency. Land requirement has a significant impact on the economic balance, but the profits from the biomass produced can enhance these systems’ reliability, especially in small cities.","author":[{"dropping-particle":"","family":"Acién","given":"F. Gabriel","non-dropping-particle":"","parse-names":false,"suffix":""},{"dropping-particle":"","family":"Gómez-Serrano","given":"C.","non-dropping-particle":"","parse-names":false,"suffix":""},{"dropping-particle":"","family":"Morales-Amaral","given":"M. M.","non-dropping-particle":"","parse-names":false,"suffix":""},{"dropping-particle":"","family":"Fernández-Sevilla","given":"J. M.","non-dropping-particle":"","parse-names":false,"suffix":""},{"dropping-particle":"","family":"Molina-Grima","given":"E.","non-dropping-particle":"","parse-names":false,"suffix":""}],"container-title":"Applied Microbiology and Biotechnology","id":"ITEM-1","issue":"21","issued":{"date-parts":[["2016","11","20"]]},"page":"9013-9022","title":"Wastewater treatment using microalgae: how realistic a contribution might it be to significant urban wastewater treatment?","type":"article-journal","volume":"100"},"uris":["http://www.mendeley.com/documents/?uuid=e1f5b28d-4ccc-4a6d-94c7-09574950605c"]},{"id":"ITEM-2","itemData":{"DOI":"10.1007/s00253-012-4362-z","ISBN":"1432-0614 (Electronic) 0175-7598 (Linking)","ISSN":"01757598 14320614","PMID":"22923096","abstract":"Microalgae have been proposed as a CO 2 removal option to contribute to climate change avoidance and problems coming from the use of fossil fuels. However, even though microalgae can be used to fix CO 2 from air or flue gases, they do not permit long-term CO 2 storage because they are easily decomposed. On the other hand, microalgae can contribute to an enhancement in human sustainability by producing biofuels as an alternative to fossil fuels in addition to the production of other useful chemicals and commodities. Moreover, microalgae can contribute to enhancing the sustainability of waste treatment processes, reducing the energy consumed, and improving the recycling of nutrients contained within them. This paper reviews the potential contribution of these processes and the existing knowledge in these areas. © Springer-Verlag 2012.","author":[{"dropping-particle":"","family":"Acién Fernández","given":"F. Gabriel","non-dropping-particle":"","parse-names":false,"suffix":""},{"dropping-particle":"V.","family":"González-López","given":"C.V.","non-dropping-particle":"","parse-names":false,"suffix":""},{"dropping-particle":"","family":"Fernández Sevilla","given":"J. M.","non-dropping-particle":"","parse-names":false,"suffix":""},{"dropping-particle":"","family":"Molina Grima","given":"E.","non-dropping-particle":"","parse-names":false,"suffix":""},{"dropping-particle":"","family":"Acién","given":"F. G.","non-dropping-particle":"","parse-names":false,"suffix":""},{"dropping-particle":"V.","family":"González-López","given":"C.V.","non-dropping-particle":"","parse-names":false,"suffix":""},{"dropping-particle":"","family":"Fernández Sevilla","given":"J. M.","non-dropping-particle":"","parse-names":false,"suffix":""},{"dropping-particle":"","family":"Molina Grima","given":"E.","non-dropping-particle":"","parse-names":false,"suffix":""},{"dropping-particle":"","family":"Acien","given":"F.G.","non-dropping-particle":"","parse-names":false,"suffix":""},{"dropping-particle":"V.","family":"González-López","given":"C.V.","non-dropping-particle":"","parse-names":false,"suffix":""},{"dropping-particle":"","family":"Fernández-Sevilla","given":"J.M.","non-dropping-particle":"","parse-names":false,"suffix":""},{"dropping-particle":"","family":"Molina-Grima","given":"E.","non-dropping-particle":"","parse-names":false,"suffix":""}],"container-title":"Applied Microbiology and Biotechnology","id":"ITEM-2","issue":"3","issued":{"date-parts":[["2012","11"]]},"page":"577-586","title":"Conversion of CO2 into biomass by microalgae: How realistic a contribution may it be to significant CO2 removal?","type":"article-journal","volume":"96"},"uris":["http://www.mendeley.com/documents/?uuid=44a31027-046f-4275-b745-d57f17b1386e","http://www.mendeley.com/documents/?uuid=0bebd1af-5358-4417-9fea-b00bf30bfc49"]},{"id":"ITEM-3","itemData":{"DOI":"10.1007/10_2016_64","ISSN":"07246145","PMID":"28265702","abstract":"Microalgae are considered to be one of the most promising next generation bio-based/food feedstocks with a unique lipid composition, high protein content, and an almost unlimited amount of other bio-active molecules. High-value components such as the soluble proteins, (poly) unsaturated fatty acids, pigments, and carbohydrates can be used as an important ingredient for several markets, such as the food/feed/chemical/cosmetics and health industries. Although cultivation costs have decreased significantly in the last few decades, large microalgae production processes become economically viable if all complex compounds are optimally valorized in their functional state. To isolate these functional compounds from the biomass, cost-effective, mild, and energy-efficient biorefinery techniques need to be developed and applied. In this review we describe current microalgae biorefinery strategies and the derived products, followed by new technological developments and an outlook toward future products and the biorefinery philosophy.","author":[{"dropping-particle":"","family":"Eppink","given":"Michel H.M.","non-dropping-particle":"","parse-names":false,"suffix":""},{"dropping-particle":"","family":"Olivieri","given":"Giuseppe","non-dropping-particle":"","parse-names":false,"suffix":""},{"dropping-particle":"","family":"Reith","given":"Hans","non-dropping-particle":"","parse-names":false,"suffix":""},{"dropping-particle":"","family":"Berg","given":"Corjan","non-dropping-particle":"van den","parse-names":false,"suffix":""},{"dropping-particle":"","family":"Barbosa","given":"Maria J.","non-dropping-particle":"","parse-names":false,"suffix":""},{"dropping-particle":"","family":"Wijffels","given":"Rene H.","non-dropping-particle":"","parse-names":false,"suffix":""}],"container-title":"Advances in Biochemical Engineering/Biotechnology","id":"ITEM-3","issued":{"date-parts":[["2019"]]},"page":"99-123","title":"From current algae products to future biorefinery practices: A review","type":"chapter","volume":"166"},"uris":["http://www.mendeley.com/documents/?uuid=a1974d47-e7cd-33ab-98f4-07a57918556f"]}],"mendeley":{"formattedCitation":"[4–6]","plainTextFormattedCitation":"[4–6]","previouslyFormattedCitation":"[4–6]"},"properties":{"noteIndex":0},"schema":"https://github.com/citation-style-language/schema/raw/master/csl-citation.json"}</w:instrText>
      </w:r>
      <w:r w:rsidRPr="00D05012">
        <w:fldChar w:fldCharType="separate"/>
      </w:r>
      <w:r w:rsidR="00EB71B1" w:rsidRPr="00EB71B1">
        <w:rPr>
          <w:noProof/>
        </w:rPr>
        <w:t>[4–6]</w:t>
      </w:r>
      <w:r w:rsidRPr="00D05012">
        <w:fldChar w:fldCharType="end"/>
      </w:r>
      <w:r w:rsidRPr="00DD16F1">
        <w:t>.</w:t>
      </w:r>
      <w:r w:rsidR="00C8217B" w:rsidRPr="00DD16F1">
        <w:t xml:space="preserve"> </w:t>
      </w:r>
    </w:p>
    <w:p w14:paraId="4E56A1EB" w14:textId="6BAB42A6" w:rsidR="00301033" w:rsidRPr="00D05012" w:rsidRDefault="00301033" w:rsidP="00301033">
      <w:pPr>
        <w:jc w:val="both"/>
      </w:pPr>
      <w:r w:rsidRPr="00D05012">
        <w:t>The term microalgae</w:t>
      </w:r>
      <w:r w:rsidR="00CD4BA9">
        <w:t xml:space="preserve"> </w:t>
      </w:r>
      <w:r w:rsidR="00E85B3F">
        <w:t>include</w:t>
      </w:r>
      <w:r w:rsidR="006B0D8C" w:rsidRPr="00D05012">
        <w:t xml:space="preserve"> </w:t>
      </w:r>
      <w:r w:rsidRPr="00D05012">
        <w:t>both microalgae and cyanobacteria</w:t>
      </w:r>
      <w:r w:rsidR="00CD4BA9">
        <w:t>. A</w:t>
      </w:r>
      <w:r w:rsidRPr="00D05012">
        <w:t>lthough they are different microorganisms</w:t>
      </w:r>
      <w:r w:rsidR="00CD4BA9">
        <w:t xml:space="preserve"> (</w:t>
      </w:r>
      <w:r w:rsidRPr="00D05012">
        <w:t>eukaryotic and prokaryotic</w:t>
      </w:r>
      <w:r w:rsidR="00866624">
        <w:t>, respectively</w:t>
      </w:r>
      <w:r w:rsidR="00CD4BA9">
        <w:t>)</w:t>
      </w:r>
      <w:r w:rsidRPr="00D05012">
        <w:t>, both perform oxygenic photosynthesis</w:t>
      </w:r>
      <w:r w:rsidR="007B695F">
        <w:t xml:space="preserve"> in the same way</w:t>
      </w:r>
      <w:r w:rsidR="00337AAA">
        <w:t xml:space="preserve"> and </w:t>
      </w:r>
      <w:r w:rsidRPr="00D05012">
        <w:t xml:space="preserve">are produced using the same </w:t>
      </w:r>
      <w:r w:rsidR="00AE3AC4" w:rsidRPr="00D05012">
        <w:t>fundamentals</w:t>
      </w:r>
      <w:r w:rsidR="00FB17B8">
        <w:t xml:space="preserve"> and </w:t>
      </w:r>
      <w:r w:rsidRPr="00D05012">
        <w:t>technologies. Microalgae are produced in water</w:t>
      </w:r>
      <w:r w:rsidR="008903FC">
        <w:t xml:space="preserve"> and require </w:t>
      </w:r>
      <w:r w:rsidRPr="00D05012">
        <w:t xml:space="preserve">adequately designed </w:t>
      </w:r>
      <w:r w:rsidR="006B0D8C">
        <w:t>production</w:t>
      </w:r>
      <w:r w:rsidR="006B0D8C" w:rsidRPr="00D05012">
        <w:t xml:space="preserve"> </w:t>
      </w:r>
      <w:r w:rsidR="003144CF" w:rsidRPr="00D05012">
        <w:t>systems</w:t>
      </w:r>
      <w:r w:rsidRPr="00D05012">
        <w:t>. T</w:t>
      </w:r>
      <w:r w:rsidR="005A2C2C">
        <w:t>he design of t</w:t>
      </w:r>
      <w:r w:rsidRPr="00D05012">
        <w:t>hese systems must be base</w:t>
      </w:r>
      <w:r w:rsidR="005A2C2C">
        <w:t>d</w:t>
      </w:r>
      <w:r w:rsidRPr="00D05012">
        <w:t xml:space="preserve"> </w:t>
      </w:r>
      <w:r w:rsidR="006B0D8C">
        <w:t>on</w:t>
      </w:r>
      <w:r w:rsidR="006B0D8C" w:rsidRPr="00D05012">
        <w:t xml:space="preserve"> </w:t>
      </w:r>
      <w:r w:rsidR="005A2C2C">
        <w:t>prior</w:t>
      </w:r>
      <w:r w:rsidR="005A2C2C" w:rsidRPr="00D05012">
        <w:t xml:space="preserve"> </w:t>
      </w:r>
      <w:r w:rsidRPr="00D05012">
        <w:t xml:space="preserve">knowledge </w:t>
      </w:r>
      <w:r w:rsidR="005401BB">
        <w:t>while</w:t>
      </w:r>
      <w:r w:rsidR="005401BB" w:rsidRPr="00D05012">
        <w:t xml:space="preserve"> </w:t>
      </w:r>
      <w:r w:rsidRPr="00D05012">
        <w:t xml:space="preserve">also </w:t>
      </w:r>
      <w:r w:rsidR="005401BB">
        <w:t>accom</w:t>
      </w:r>
      <w:r w:rsidR="00663943">
        <w:t>m</w:t>
      </w:r>
      <w:r w:rsidR="005401BB">
        <w:t>odating</w:t>
      </w:r>
      <w:r w:rsidR="005401BB" w:rsidRPr="00D05012">
        <w:t xml:space="preserve"> </w:t>
      </w:r>
      <w:r w:rsidRPr="00D05012">
        <w:t>the requirements of target markets in terms of production capacity and quality</w:t>
      </w:r>
      <w:r w:rsidR="004C2A35">
        <w:t xml:space="preserve"> among others</w:t>
      </w:r>
      <w:r w:rsidRPr="00D05012">
        <w:t xml:space="preserve">. </w:t>
      </w:r>
      <w:r w:rsidR="00663943">
        <w:t>M</w:t>
      </w:r>
      <w:r w:rsidRPr="00D05012">
        <w:t xml:space="preserve">icroalgae are flexible microorganisms </w:t>
      </w:r>
      <w:r w:rsidR="00167B27">
        <w:t>that can be</w:t>
      </w:r>
      <w:r w:rsidR="00167B27" w:rsidRPr="00D05012">
        <w:t xml:space="preserve"> </w:t>
      </w:r>
      <w:r w:rsidR="00167B27">
        <w:t xml:space="preserve">cultivated under </w:t>
      </w:r>
      <w:r w:rsidR="008B22FB">
        <w:t>different</w:t>
      </w:r>
      <w:r w:rsidRPr="00D05012">
        <w:t xml:space="preserve"> conditions</w:t>
      </w:r>
      <w:r w:rsidR="00031320">
        <w:t>; indeed, they</w:t>
      </w:r>
      <w:r w:rsidRPr="00D05012">
        <w:t xml:space="preserve"> </w:t>
      </w:r>
      <w:r w:rsidR="003B7F27">
        <w:t xml:space="preserve">are </w:t>
      </w:r>
      <w:r w:rsidR="00EC2489">
        <w:t>produced</w:t>
      </w:r>
      <w:r w:rsidRPr="00D05012">
        <w:t xml:space="preserve"> in </w:t>
      </w:r>
      <w:r w:rsidR="00EC2489">
        <w:t xml:space="preserve">a </w:t>
      </w:r>
      <w:r w:rsidR="00295F5B">
        <w:t>wide</w:t>
      </w:r>
      <w:r w:rsidRPr="00D05012">
        <w:t xml:space="preserve"> </w:t>
      </w:r>
      <w:r w:rsidR="00EC2489">
        <w:t>variety of</w:t>
      </w:r>
      <w:r w:rsidR="00EC2489" w:rsidRPr="00D05012">
        <w:t xml:space="preserve"> </w:t>
      </w:r>
      <w:r w:rsidRPr="00D05012">
        <w:t>locations around the world</w:t>
      </w:r>
      <w:r w:rsidR="00295F5B">
        <w:t xml:space="preserve"> </w:t>
      </w:r>
      <w:r w:rsidR="00295F5B">
        <w:fldChar w:fldCharType="begin" w:fldLock="1"/>
      </w:r>
      <w:r w:rsidR="007F6940">
        <w:instrText>ADDIN CSL_CITATION {"citationItems":[{"id":"ITEM-1","itemData":{"author":[{"dropping-particle":"","family":"Verdelho","given":"V","non-dropping-particle":"","parse-names":false,"suffix":""}],"container-title":"Israeli Algae Convention","id":"ITEM-1","issued":{"date-parts":[["2019"]]},"title":"30 minute outlook of microalgae biomass in Europe","type":"paper-conference"},"uris":["http://www.mendeley.com/documents/?uuid=13564cd3-28e1-4e38-9c3b-8523561997bd"]}],"mendeley":{"formattedCitation":"[7]","plainTextFormattedCitation":"[7]","previouslyFormattedCitation":"[7]"},"properties":{"noteIndex":0},"schema":"https://github.com/citation-style-language/schema/raw/master/csl-citation.json"}</w:instrText>
      </w:r>
      <w:r w:rsidR="00295F5B">
        <w:fldChar w:fldCharType="separate"/>
      </w:r>
      <w:r w:rsidR="00EB71B1" w:rsidRPr="00EB71B1">
        <w:rPr>
          <w:noProof/>
        </w:rPr>
        <w:t>[7]</w:t>
      </w:r>
      <w:r w:rsidR="00295F5B">
        <w:fldChar w:fldCharType="end"/>
      </w:r>
      <w:r w:rsidRPr="00D05012">
        <w:t xml:space="preserve">. Moreover, </w:t>
      </w:r>
      <w:r w:rsidR="00D359ED" w:rsidRPr="00E85B3F">
        <w:rPr>
          <w:color w:val="FF0000"/>
        </w:rPr>
        <w:t xml:space="preserve">they </w:t>
      </w:r>
      <w:r w:rsidRPr="00D05012">
        <w:t xml:space="preserve">can be </w:t>
      </w:r>
      <w:r w:rsidR="00930699">
        <w:t>cultivated</w:t>
      </w:r>
      <w:r w:rsidRPr="00D05012">
        <w:t xml:space="preserve"> without using valuable resources </w:t>
      </w:r>
      <w:r w:rsidR="00930699">
        <w:t>that are needed for</w:t>
      </w:r>
      <w:r w:rsidR="00930699" w:rsidRPr="00D05012">
        <w:t xml:space="preserve"> </w:t>
      </w:r>
      <w:r w:rsidRPr="00D05012">
        <w:t>other human-related applications</w:t>
      </w:r>
      <w:r w:rsidR="00295F5B">
        <w:t>,</w:t>
      </w:r>
      <w:r w:rsidRPr="00D05012">
        <w:t xml:space="preserve"> such as freshwater or arable land. </w:t>
      </w:r>
      <w:r w:rsidR="00582E81">
        <w:t>M</w:t>
      </w:r>
      <w:r w:rsidRPr="00D05012">
        <w:t>icroalgae are (i) fast-growing microorganisms</w:t>
      </w:r>
      <w:r w:rsidR="007D7467">
        <w:t xml:space="preserve"> that</w:t>
      </w:r>
      <w:r w:rsidRPr="00D05012">
        <w:t xml:space="preserve"> </w:t>
      </w:r>
      <w:r w:rsidR="00D359ED" w:rsidRPr="00E85B3F">
        <w:rPr>
          <w:color w:val="FF0000"/>
        </w:rPr>
        <w:t xml:space="preserve">double </w:t>
      </w:r>
      <w:r w:rsidRPr="00D05012">
        <w:t xml:space="preserve">in less than </w:t>
      </w:r>
      <w:r w:rsidR="00BF6710">
        <w:t>a</w:t>
      </w:r>
      <w:r w:rsidR="00BF6710" w:rsidRPr="00D05012">
        <w:t xml:space="preserve"> </w:t>
      </w:r>
      <w:r w:rsidRPr="00D05012">
        <w:t xml:space="preserve">day, (ii) capable </w:t>
      </w:r>
      <w:r w:rsidR="008F2C3D">
        <w:t>of</w:t>
      </w:r>
      <w:r w:rsidR="008F2C3D" w:rsidRPr="00D05012">
        <w:t xml:space="preserve"> </w:t>
      </w:r>
      <w:r w:rsidRPr="00D05012">
        <w:t>achiev</w:t>
      </w:r>
      <w:r w:rsidR="008F2C3D">
        <w:t>ing</w:t>
      </w:r>
      <w:r w:rsidRPr="00D05012">
        <w:t xml:space="preserve"> high biomass productivities </w:t>
      </w:r>
      <w:r w:rsidR="008F2C3D">
        <w:t>above</w:t>
      </w:r>
      <w:r w:rsidRPr="00D05012">
        <w:t xml:space="preserve"> 100 t/ha·year </w:t>
      </w:r>
      <w:r w:rsidR="008F2C3D">
        <w:t>(</w:t>
      </w:r>
      <w:r w:rsidR="00866624">
        <w:t>by</w:t>
      </w:r>
      <w:r w:rsidR="008F2C3D">
        <w:t xml:space="preserve"> </w:t>
      </w:r>
      <w:r w:rsidRPr="00D05012">
        <w:t xml:space="preserve">dry </w:t>
      </w:r>
      <w:r w:rsidR="00866624">
        <w:t>weight</w:t>
      </w:r>
      <w:r w:rsidR="008F2C3D">
        <w:t>)</w:t>
      </w:r>
      <w:r w:rsidR="00D359ED">
        <w:t xml:space="preserve"> </w:t>
      </w:r>
      <w:r w:rsidRPr="00D05012">
        <w:t xml:space="preserve">and (iii) </w:t>
      </w:r>
      <w:r w:rsidR="00866624" w:rsidRPr="00866624">
        <w:t xml:space="preserve">mainly </w:t>
      </w:r>
      <w:r w:rsidR="008F2C3D">
        <w:t>use</w:t>
      </w:r>
      <w:r w:rsidR="008F2C3D" w:rsidRPr="00D05012">
        <w:t xml:space="preserve"> </w:t>
      </w:r>
      <w:r w:rsidRPr="00D05012">
        <w:t>sunlight as</w:t>
      </w:r>
      <w:r w:rsidR="00827C1A">
        <w:t xml:space="preserve"> the</w:t>
      </w:r>
      <w:r w:rsidRPr="00D05012">
        <w:t xml:space="preserve"> energy </w:t>
      </w:r>
      <w:r w:rsidR="006B0D8C">
        <w:t>source</w:t>
      </w:r>
      <w:r w:rsidR="00827C1A">
        <w:t>, with</w:t>
      </w:r>
      <w:r w:rsidRPr="00D05012">
        <w:t xml:space="preserve"> efficiencies</w:t>
      </w:r>
      <w:r w:rsidR="00582E81">
        <w:t xml:space="preserve"> </w:t>
      </w:r>
      <w:r w:rsidR="00AC5690">
        <w:t>as</w:t>
      </w:r>
      <w:r w:rsidRPr="00D05012">
        <w:t xml:space="preserve"> </w:t>
      </w:r>
      <w:r w:rsidR="00AC5690">
        <w:t>high as</w:t>
      </w:r>
      <w:r w:rsidRPr="00D05012">
        <w:t xml:space="preserve"> 10%</w:t>
      </w:r>
      <w:r w:rsidR="00ED1489">
        <w:t xml:space="preserve">. For these reasons, </w:t>
      </w:r>
      <w:r w:rsidR="00EE1F74">
        <w:t>they are considered</w:t>
      </w:r>
      <w:r w:rsidR="00ED1489">
        <w:t xml:space="preserve"> </w:t>
      </w:r>
      <w:r w:rsidRPr="00D05012">
        <w:t xml:space="preserve">fundamental </w:t>
      </w:r>
      <w:r w:rsidR="00D624E9">
        <w:t>for the</w:t>
      </w:r>
      <w:r w:rsidRPr="00D05012">
        <w:t xml:space="preserve"> develop</w:t>
      </w:r>
      <w:r w:rsidR="00D624E9">
        <w:t>ment of</w:t>
      </w:r>
      <w:r w:rsidRPr="00D05012">
        <w:t xml:space="preserve"> sustainable processes </w:t>
      </w:r>
      <w:r w:rsidR="00EE1F74">
        <w:t>that contribute</w:t>
      </w:r>
      <w:r w:rsidR="00EE1F74" w:rsidRPr="00D05012">
        <w:t xml:space="preserve"> </w:t>
      </w:r>
      <w:r w:rsidRPr="00D05012">
        <w:t xml:space="preserve">to the </w:t>
      </w:r>
      <w:r w:rsidR="00D624E9">
        <w:t xml:space="preserve">global </w:t>
      </w:r>
      <w:r w:rsidRPr="00D05012">
        <w:t xml:space="preserve">bioeconomy </w:t>
      </w:r>
      <w:r w:rsidRPr="00D05012">
        <w:fldChar w:fldCharType="begin" w:fldLock="1"/>
      </w:r>
      <w:r w:rsidR="007F6940">
        <w:instrText>ADDIN CSL_CITATION {"citationItems":[{"id":"ITEM-1","itemData":{"DOI":"10.5772/intechopen.73702","abstract":"Today, microalgae play an important role for the worldwide biofuel demand, together with the production of high value-added products used in pharmaceutical, nutraceutical and cosmetic industries. In 2014, the European Union adopted a strategy for developing the bioeconomy, by utilizing microalgae which represent an emerging biological resource of great importance for its potential applications in different fields. Huge potential of tiny microalgae could support a microalgae-based biorefinery and microalgae-based bioecon-omy opening up vast opportunities in the global algae business. Nevertheless, in spite of having been studied for over 50 years now, there are still only just a few corporations that are cultivating algae on a large or commercial scale due to operational and capital cost. Techno-economic modeling is a powerful tool for guiding research priorities and assessing the economics, environmental impact and sustainability of microalgal productions. In this chapter, microalgal productions are assessed within bioeconomical aspects and case-studies on microalgal biorefinery are discussed.","author":[{"dropping-particle":"","family":"Özçimen","given":"Didem","non-dropping-particle":"","parse-names":false,"suffix":""},{"dropping-particle":"","family":"İnan","given":"Benan","non-dropping-particle":"","parse-names":false,"suffix":""},{"dropping-particle":"","family":"Koçer","given":"Anıl Tevfik","non-dropping-particle":"","parse-names":false,"suffix":""},{"dropping-particle":"","family":"Vehapi","given":"Meyrem","non-dropping-particle":"","parse-names":false,"suffix":""}],"container-title":"Microalgal Biotechnology","id":"ITEM-1","issued":{"date-parts":[["2018","6","27"]]},"publisher":"InTech","title":"Bioeconomic Assessment of Microalgal Production","type":"chapter"},"uris":["http://www.mendeley.com/documents/?uuid=75e1842b-900d-3b8f-abae-d84e1dafad7d"]}],"mendeley":{"formattedCitation":"[8]","plainTextFormattedCitation":"[8]","previouslyFormattedCitation":"[8]"},"properties":{"noteIndex":0},"schema":"https://github.com/citation-style-language/schema/raw/master/csl-citation.json"}</w:instrText>
      </w:r>
      <w:r w:rsidRPr="00D05012">
        <w:fldChar w:fldCharType="separate"/>
      </w:r>
      <w:r w:rsidR="007F6940" w:rsidRPr="007F6940">
        <w:rPr>
          <w:noProof/>
        </w:rPr>
        <w:t>[8]</w:t>
      </w:r>
      <w:r w:rsidRPr="00D05012">
        <w:fldChar w:fldCharType="end"/>
      </w:r>
      <w:r w:rsidRPr="00D05012">
        <w:t>.</w:t>
      </w:r>
      <w:r w:rsidR="005C66C7">
        <w:t xml:space="preserve"> However, these are optimistic values </w:t>
      </w:r>
      <w:r w:rsidR="00F93086" w:rsidRPr="00E85B3F">
        <w:rPr>
          <w:color w:val="FF0000"/>
        </w:rPr>
        <w:t xml:space="preserve">are </w:t>
      </w:r>
      <w:r w:rsidR="005C66C7">
        <w:t>really difficult to achieve at large scale</w:t>
      </w:r>
      <w:r w:rsidR="00F93086">
        <w:t>:</w:t>
      </w:r>
      <w:r w:rsidR="005C66C7">
        <w:t xml:space="preserve"> </w:t>
      </w:r>
      <w:r w:rsidR="00F93086" w:rsidRPr="00E85B3F">
        <w:rPr>
          <w:color w:val="FF0000"/>
        </w:rPr>
        <w:t>under</w:t>
      </w:r>
      <w:r w:rsidR="005C66C7" w:rsidRPr="00E85B3F">
        <w:rPr>
          <w:color w:val="FF0000"/>
        </w:rPr>
        <w:t xml:space="preserve"> </w:t>
      </w:r>
      <w:r w:rsidR="005C66C7">
        <w:t>real outdoor conditions the duplication time reduc</w:t>
      </w:r>
      <w:r w:rsidR="00F93086">
        <w:t>es</w:t>
      </w:r>
      <w:r w:rsidR="005C66C7">
        <w:t xml:space="preserve"> up to two days, the biomass productivity decreas</w:t>
      </w:r>
      <w:r w:rsidR="00F93086">
        <w:t>es</w:t>
      </w:r>
      <w:r w:rsidR="005C66C7">
        <w:t xml:space="preserve"> up to 40 t/ha·year, and the photosynthetic efficiency decreas</w:t>
      </w:r>
      <w:r w:rsidR="00F93086">
        <w:t>es</w:t>
      </w:r>
      <w:r w:rsidR="005C66C7">
        <w:t xml:space="preserve"> up to 3%. </w:t>
      </w:r>
    </w:p>
    <w:p w14:paraId="6C8E9686" w14:textId="71EA813B" w:rsidR="00301033" w:rsidRPr="00D05012" w:rsidRDefault="007E0613" w:rsidP="00301033">
      <w:pPr>
        <w:jc w:val="both"/>
      </w:pPr>
      <w:r>
        <w:t>Here</w:t>
      </w:r>
      <w:r w:rsidRPr="00D05012">
        <w:t xml:space="preserve">, </w:t>
      </w:r>
      <w:r w:rsidRPr="00866624">
        <w:t>the</w:t>
      </w:r>
      <w:r w:rsidR="00301033" w:rsidRPr="00D05012">
        <w:t xml:space="preserve"> major factors </w:t>
      </w:r>
      <w:r w:rsidR="00295F5B">
        <w:t xml:space="preserve">determining the </w:t>
      </w:r>
      <w:r w:rsidR="00540255">
        <w:t>performance</w:t>
      </w:r>
      <w:r w:rsidR="00295F5B">
        <w:t xml:space="preserve"> of </w:t>
      </w:r>
      <w:r w:rsidR="00301033" w:rsidRPr="00D05012">
        <w:t>microalgae</w:t>
      </w:r>
      <w:r w:rsidR="001F15F7">
        <w:t>-</w:t>
      </w:r>
      <w:r w:rsidR="00301033" w:rsidRPr="00D05012">
        <w:t>related processes</w:t>
      </w:r>
      <w:r w:rsidR="00F93086">
        <w:t xml:space="preserve"> are reviewed</w:t>
      </w:r>
      <w:r w:rsidR="00295F5B">
        <w:t xml:space="preserve">, </w:t>
      </w:r>
      <w:r w:rsidR="001F15F7">
        <w:t xml:space="preserve">followed by an analysis of </w:t>
      </w:r>
      <w:r w:rsidR="00301033" w:rsidRPr="00D05012">
        <w:t xml:space="preserve">the most relevant contributions </w:t>
      </w:r>
      <w:r w:rsidR="00866624">
        <w:t>made by</w:t>
      </w:r>
      <w:r w:rsidR="00866624" w:rsidRPr="00D05012">
        <w:t xml:space="preserve"> </w:t>
      </w:r>
      <w:r w:rsidR="00301033" w:rsidRPr="00D05012">
        <w:t xml:space="preserve">microalgae to the bioeconomy. This </w:t>
      </w:r>
      <w:r w:rsidR="001F15F7">
        <w:t>review</w:t>
      </w:r>
      <w:r w:rsidR="001F15F7" w:rsidRPr="00D05012">
        <w:t xml:space="preserve"> </w:t>
      </w:r>
      <w:r w:rsidR="00301033" w:rsidRPr="00D05012">
        <w:t xml:space="preserve">provides a critical </w:t>
      </w:r>
      <w:r w:rsidR="00866624">
        <w:t>overview</w:t>
      </w:r>
      <w:r w:rsidR="001F15F7" w:rsidRPr="00D05012">
        <w:t xml:space="preserve"> </w:t>
      </w:r>
      <w:r w:rsidR="00301033" w:rsidRPr="00D05012">
        <w:t>of the microalgae biotechnology field</w:t>
      </w:r>
      <w:r w:rsidR="001F15F7">
        <w:t xml:space="preserve"> to</w:t>
      </w:r>
      <w:r w:rsidR="00301033" w:rsidRPr="00D05012">
        <w:t xml:space="preserve"> identify </w:t>
      </w:r>
      <w:r w:rsidR="00295F5B">
        <w:t xml:space="preserve">the </w:t>
      </w:r>
      <w:r w:rsidR="006A029F">
        <w:t>main</w:t>
      </w:r>
      <w:r w:rsidR="006A029F" w:rsidRPr="00D05012">
        <w:t xml:space="preserve"> </w:t>
      </w:r>
      <w:r w:rsidR="006A029F" w:rsidRPr="006A029F">
        <w:t>short</w:t>
      </w:r>
      <w:r w:rsidR="006A029F">
        <w:t>-</w:t>
      </w:r>
      <w:r w:rsidR="006A029F" w:rsidRPr="006A029F">
        <w:t xml:space="preserve">term </w:t>
      </w:r>
      <w:r w:rsidR="00301033" w:rsidRPr="00D05012">
        <w:t xml:space="preserve">challenges </w:t>
      </w:r>
      <w:r w:rsidR="001F15F7">
        <w:t xml:space="preserve">that </w:t>
      </w:r>
      <w:r w:rsidR="003B7F27">
        <w:t>need to</w:t>
      </w:r>
      <w:r w:rsidR="001F15F7" w:rsidRPr="00D05012">
        <w:t xml:space="preserve"> </w:t>
      </w:r>
      <w:r w:rsidR="00301033" w:rsidRPr="00D05012">
        <w:t xml:space="preserve">be faced </w:t>
      </w:r>
      <w:r w:rsidR="001F15F7">
        <w:t>as</w:t>
      </w:r>
      <w:r w:rsidR="00301033" w:rsidRPr="00D05012">
        <w:t xml:space="preserve"> this biotechnology</w:t>
      </w:r>
      <w:r w:rsidR="001F15F7">
        <w:t xml:space="preserve"> </w:t>
      </w:r>
      <w:r w:rsidR="006A029F">
        <w:t>contributes further</w:t>
      </w:r>
      <w:r w:rsidR="00301033" w:rsidRPr="00D05012">
        <w:t xml:space="preserve"> to the</w:t>
      </w:r>
      <w:r w:rsidR="001F15F7">
        <w:t xml:space="preserve"> global</w:t>
      </w:r>
      <w:r w:rsidR="00301033" w:rsidRPr="00D05012">
        <w:t xml:space="preserve"> bioeconomy.</w:t>
      </w:r>
    </w:p>
    <w:p w14:paraId="353190EF" w14:textId="6D3E5C34" w:rsidR="00500F3A" w:rsidRPr="00566967" w:rsidRDefault="00500F3A" w:rsidP="00566967">
      <w:pPr>
        <w:pStyle w:val="Ttulo1"/>
      </w:pPr>
      <w:r w:rsidRPr="00566967">
        <w:t>Large</w:t>
      </w:r>
      <w:r w:rsidR="001F15F7">
        <w:t>-</w:t>
      </w:r>
      <w:r w:rsidRPr="00566967">
        <w:t xml:space="preserve">scale </w:t>
      </w:r>
      <w:r w:rsidR="006A029F" w:rsidRPr="006A029F">
        <w:t>microalga</w:t>
      </w:r>
      <w:r w:rsidR="005E196C">
        <w:t>l</w:t>
      </w:r>
      <w:r w:rsidR="006A029F" w:rsidRPr="006A029F">
        <w:t xml:space="preserve"> </w:t>
      </w:r>
      <w:r w:rsidRPr="00566967">
        <w:t xml:space="preserve">production </w:t>
      </w:r>
    </w:p>
    <w:p w14:paraId="4991FD36" w14:textId="77777777" w:rsidR="00911FC1" w:rsidRPr="00E85B3F" w:rsidRDefault="00911FC1" w:rsidP="00566967">
      <w:pPr>
        <w:pStyle w:val="Ttulo2"/>
        <w:rPr>
          <w:i/>
          <w:iCs/>
        </w:rPr>
      </w:pPr>
      <w:r w:rsidRPr="00E85B3F">
        <w:rPr>
          <w:i/>
          <w:iCs/>
        </w:rPr>
        <w:t xml:space="preserve">Heterotrophic versus autotrophic </w:t>
      </w:r>
      <w:r w:rsidR="002E42B5" w:rsidRPr="00E85B3F">
        <w:rPr>
          <w:i/>
          <w:iCs/>
        </w:rPr>
        <w:t xml:space="preserve">production </w:t>
      </w:r>
    </w:p>
    <w:p w14:paraId="00ABD909" w14:textId="79844AAA" w:rsidR="00500F3A" w:rsidRPr="00D05012" w:rsidRDefault="00662F79" w:rsidP="00500F3A">
      <w:pPr>
        <w:jc w:val="both"/>
      </w:pPr>
      <w:r>
        <w:t>M</w:t>
      </w:r>
      <w:r w:rsidRPr="00D05012">
        <w:t xml:space="preserve">icroalgae </w:t>
      </w:r>
      <w:r>
        <w:t xml:space="preserve">can be produced </w:t>
      </w:r>
      <w:r w:rsidRPr="00D05012">
        <w:t xml:space="preserve">using two </w:t>
      </w:r>
      <w:r w:rsidR="003B7F27">
        <w:t>main</w:t>
      </w:r>
      <w:r w:rsidR="003B7F27" w:rsidRPr="00D05012">
        <w:t xml:space="preserve"> </w:t>
      </w:r>
      <w:r w:rsidRPr="00D05012">
        <w:t>strategies</w:t>
      </w:r>
      <w:r w:rsidR="003B7F27">
        <w:t xml:space="preserve"> -</w:t>
      </w:r>
      <w:r w:rsidRPr="00D05012">
        <w:t xml:space="preserve"> autotrophically or heterotrophically. Autotrophic production is the most conventional method </w:t>
      </w:r>
      <w:r w:rsidR="003B7F27">
        <w:t>although</w:t>
      </w:r>
      <w:r w:rsidR="006A029F">
        <w:t>,</w:t>
      </w:r>
      <w:r w:rsidR="003B7F27">
        <w:t xml:space="preserve"> </w:t>
      </w:r>
      <w:r>
        <w:t>currently</w:t>
      </w:r>
      <w:r w:rsidR="006A029F">
        <w:t>,</w:t>
      </w:r>
      <w:r>
        <w:t xml:space="preserve"> </w:t>
      </w:r>
      <w:r w:rsidRPr="00D05012">
        <w:t xml:space="preserve">heterotrophic production </w:t>
      </w:r>
      <w:r w:rsidR="00FD0304">
        <w:t xml:space="preserve">is rapidly growing. </w:t>
      </w:r>
      <w:r w:rsidR="00FD0304" w:rsidRPr="00FD0304">
        <w:t xml:space="preserve"> The heterotrophic production of microalgae has consistently improved growth performance and cell concentrations compared to photoautotrophic production</w:t>
      </w:r>
      <w:r w:rsidR="00FD0304">
        <w:fldChar w:fldCharType="begin" w:fldLock="1"/>
      </w:r>
      <w:r w:rsidR="007F6940">
        <w:instrText>ADDIN CSL_CITATION {"citationItems":[{"id":"ITEM-1","itemData":{"DOI":"10.1038/s41598-019-50206-z","ISSN":"20452322","PMID":"31558732","abstract":"Industrial scale-up of microalgal cultures is often a protracted step prone to culture collapse and the occurrence of unwanted contaminants. To solve this problem, a two-stage scale-up process was developed – heterotrophically Chlorella vulgaris cells grown in fermenters (1st stage) were used to directly inoculate an outdoor industrial autotrophic microalgal production unit (2nd stage). A preliminary pilot-scale trial revealed that C. vulgaris cells grown heterotrophically adapted readily to outdoor autotrophic growth conditions (1-m3 photobioreactors) without any measurable difference as compared to conventional autotrophic inocula. Biomass concentration of 174.5 g L−1, the highest value ever reported for this microalga, was achieved in a 5-L fermenter during scale-up using the heterotrophic route. Inocula grown in 0.2- and 5-m3 industrial fermenters with mean productivity of 27.54 ± 5.07 and 31.86 ± 2.87 g L−1 d−1, respectively, were later used to seed several outdoor 100-m3 tubular photobioreactors. Overall, all photobioreactor cultures seeded from the heterotrophic route reached standard protein and chlorophyll contents of 52.18 ± 1.30% of DW and 23.98 ± 1.57 mg g−1 DW, respectively. In addition to providing reproducible, high-quality inocula, this two-stage approach led to a 5-fold and 12-fold decrease in scale-up time and occupancy area used for industrial scale-up, respectively.","author":[{"dropping-particle":"","family":"Barros","given":"A.","non-dropping-particle":"","parse-names":false,"suffix":""},{"dropping-particle":"","family":"Pereira","given":"H.","non-dropping-particle":"","parse-names":false,"suffix":""},{"dropping-particle":"","family":"Campos","given":"J.","non-dropping-particle":"","parse-names":false,"suffix":""},{"dropping-particle":"","family":"Marques","given":"A.","non-dropping-particle":"","parse-names":false,"suffix":""},{"dropping-particle":"","family":"Varela","given":"J.","non-dropping-particle":"","parse-names":false,"suffix":""},{"dropping-particle":"","family":"Silva","given":"J.","non-dropping-particle":"","parse-names":false,"suffix":""}],"container-title":"Scientific Reports","id":"ITEM-1","issue":"1","issued":{"date-parts":[["2019"]]},"page":"1-7","publisher":"Springer US","title":"Heterotrophy as a tool to overcome the long and costly autotrophic scale-up process for large scale production of microalgae","type":"article-journal","volume":"9"},"uris":["http://www.mendeley.com/documents/?uuid=e90698cb-75f4-4527-a9ce-2e06bc4001e8"]}],"mendeley":{"formattedCitation":"[9]","plainTextFormattedCitation":"[9]","previouslyFormattedCitation":"[9]"},"properties":{"noteIndex":0},"schema":"https://github.com/citation-style-language/schema/raw/master/csl-citation.json"}</w:instrText>
      </w:r>
      <w:r w:rsidR="00FD0304">
        <w:fldChar w:fldCharType="separate"/>
      </w:r>
      <w:r w:rsidR="007F6940" w:rsidRPr="007F6940">
        <w:rPr>
          <w:noProof/>
        </w:rPr>
        <w:t>[9]</w:t>
      </w:r>
      <w:r w:rsidR="00FD0304">
        <w:fldChar w:fldCharType="end"/>
      </w:r>
      <w:r w:rsidR="00FD0304">
        <w:t xml:space="preserve">. </w:t>
      </w:r>
      <w:r w:rsidR="00FD0304" w:rsidRPr="00FD0304">
        <w:t>Conversely, heterotrophic cultivation of microalgae can increase the production costs, due to the need of an organic carbon source, and lead to lower protein and pigment contents, which can decrease the biomass market value</w:t>
      </w:r>
      <w:r w:rsidR="00FD0304">
        <w:fldChar w:fldCharType="begin" w:fldLock="1"/>
      </w:r>
      <w:r w:rsidR="007F6940">
        <w:instrText>ADDIN CSL_CITATION {"citationItems":[{"id":"ITEM-1","itemData":{"DOI":"10.1038/s41598-019-50206-z","ISSN":"20452322","PMID":"31558732","abstract":"Industrial scale-up of microalgal cultures is often a protracted step prone to culture collapse and the occurrence of unwanted contaminants. To solve this problem, a two-stage scale-up process was developed – heterotrophically Chlorella vulgaris cells grown in fermenters (1st stage) were used to directly inoculate an outdoor industrial autotrophic microalgal production unit (2nd stage). A preliminary pilot-scale trial revealed that C. vulgaris cells grown heterotrophically adapted readily to outdoor autotrophic growth conditions (1-m3 photobioreactors) without any measurable difference as compared to conventional autotrophic inocula. Biomass concentration of 174.5 g L−1, the highest value ever reported for this microalga, was achieved in a 5-L fermenter during scale-up using the heterotrophic route. Inocula grown in 0.2- and 5-m3 industrial fermenters with mean productivity of 27.54 ± 5.07 and 31.86 ± 2.87 g L−1 d−1, respectively, were later used to seed several outdoor 100-m3 tubular photobioreactors. Overall, all photobioreactor cultures seeded from the heterotrophic route reached standard protein and chlorophyll contents of 52.18 ± 1.30% of DW and 23.98 ± 1.57 mg g−1 DW, respectively. In addition to providing reproducible, high-quality inocula, this two-stage approach led to a 5-fold and 12-fold decrease in scale-up time and occupancy area used for industrial scale-up, respectively.","author":[{"dropping-particle":"","family":"Barros","given":"A.","non-dropping-particle":"","parse-names":false,"suffix":""},{"dropping-particle":"","family":"Pereira","given":"H.","non-dropping-particle":"","parse-names":false,"suffix":""},{"dropping-particle":"","family":"Campos","given":"J.","non-dropping-particle":"","parse-names":false,"suffix":""},{"dropping-particle":"","family":"Marques","given":"A.","non-dropping-particle":"","parse-names":false,"suffix":""},{"dropping-particle":"","family":"Varela","given":"J.","non-dropping-particle":"","parse-names":false,"suffix":""},{"dropping-particle":"","family":"Silva","given":"J.","non-dropping-particle":"","parse-names":false,"suffix":""}],"container-title":"Scientific Reports","id":"ITEM-1","issue":"1","issued":{"date-parts":[["2019"]]},"page":"1-7","publisher":"Springer US","title":"Heterotrophy as a tool to overcome the long and costly autotrophic scale-up process for large scale production of microalgae","type":"article-journal","volume":"9"},"uris":["http://www.mendeley.com/documents/?uuid=e90698cb-75f4-4527-a9ce-2e06bc4001e8"]}],"mendeley":{"formattedCitation":"[9]","plainTextFormattedCitation":"[9]","previouslyFormattedCitation":"[9]"},"properties":{"noteIndex":0},"schema":"https://github.com/citation-style-language/schema/raw/master/csl-citation.json"}</w:instrText>
      </w:r>
      <w:r w:rsidR="00FD0304">
        <w:fldChar w:fldCharType="separate"/>
      </w:r>
      <w:r w:rsidR="007F6940" w:rsidRPr="007F6940">
        <w:rPr>
          <w:noProof/>
        </w:rPr>
        <w:t>[9]</w:t>
      </w:r>
      <w:r w:rsidR="00FD0304">
        <w:fldChar w:fldCharType="end"/>
      </w:r>
      <w:r w:rsidRPr="00D05012">
        <w:t xml:space="preserve">. </w:t>
      </w:r>
      <w:r w:rsidR="003B7F27">
        <w:t>The h</w:t>
      </w:r>
      <w:r w:rsidR="00500F3A" w:rsidRPr="00D05012">
        <w:t xml:space="preserve">eterotrophic production of biomass requires organic carbon sources such as sugars, </w:t>
      </w:r>
      <w:r w:rsidR="00F01F8E">
        <w:t xml:space="preserve">which are </w:t>
      </w:r>
      <w:r w:rsidR="00540255">
        <w:t xml:space="preserve">already produced </w:t>
      </w:r>
      <w:r w:rsidR="00D10037">
        <w:t xml:space="preserve">from </w:t>
      </w:r>
      <w:r w:rsidR="00540255">
        <w:t>agriculture</w:t>
      </w:r>
      <w:r w:rsidR="00500F3A" w:rsidRPr="00D05012">
        <w:t>.</w:t>
      </w:r>
      <w:r w:rsidR="00F01F8E">
        <w:t xml:space="preserve"> T</w:t>
      </w:r>
      <w:r w:rsidR="00D028BF">
        <w:t>o produce 1 kg of microalgae biomass</w:t>
      </w:r>
      <w:r w:rsidR="00F01F8E">
        <w:t>,</w:t>
      </w:r>
      <w:r w:rsidR="00D028BF">
        <w:t xml:space="preserve"> up to 2 kg </w:t>
      </w:r>
      <w:r w:rsidR="00F01F8E">
        <w:t xml:space="preserve">of </w:t>
      </w:r>
      <w:r w:rsidR="00D028BF">
        <w:t>glucose are required</w:t>
      </w:r>
      <w:r w:rsidR="00F01F8E">
        <w:t>. O</w:t>
      </w:r>
      <w:r w:rsidR="00D028BF">
        <w:t xml:space="preserve">ther carbon sources </w:t>
      </w:r>
      <w:r w:rsidR="00F01F8E">
        <w:t>like</w:t>
      </w:r>
      <w:r w:rsidR="00D028BF">
        <w:t xml:space="preserve"> glycerol or acetic acid can </w:t>
      </w:r>
      <w:r w:rsidR="00F01F8E">
        <w:t xml:space="preserve">also </w:t>
      </w:r>
      <w:r w:rsidR="00D028BF">
        <w:t xml:space="preserve">be used. </w:t>
      </w:r>
      <w:r w:rsidR="00500F3A" w:rsidRPr="00D05012">
        <w:t xml:space="preserve">In this process, microalgae </w:t>
      </w:r>
      <w:r w:rsidR="00F01F8E" w:rsidRPr="00D05012">
        <w:t xml:space="preserve">such as </w:t>
      </w:r>
      <w:r w:rsidR="00F01F8E" w:rsidRPr="00D05012">
        <w:lastRenderedPageBreak/>
        <w:t xml:space="preserve">yeast or bacteria </w:t>
      </w:r>
      <w:r w:rsidR="00500F3A" w:rsidRPr="00D05012">
        <w:t xml:space="preserve">are </w:t>
      </w:r>
      <w:r w:rsidR="00C45ADE">
        <w:t>mani</w:t>
      </w:r>
      <w:r w:rsidR="00714259">
        <w:t>pulated</w:t>
      </w:r>
      <w:r w:rsidR="00C45ADE" w:rsidRPr="00D05012">
        <w:t xml:space="preserve"> </w:t>
      </w:r>
      <w:r w:rsidR="00500F3A" w:rsidRPr="00D05012">
        <w:t xml:space="preserve">to transform </w:t>
      </w:r>
      <w:r w:rsidR="008464E3">
        <w:t>short</w:t>
      </w:r>
      <w:r w:rsidR="00F01F8E">
        <w:t xml:space="preserve"> </w:t>
      </w:r>
      <w:r w:rsidR="00500F3A" w:rsidRPr="00D05012">
        <w:t>chain molecules into valuable biomass or</w:t>
      </w:r>
      <w:r w:rsidR="00F01F8E">
        <w:t xml:space="preserve"> other</w:t>
      </w:r>
      <w:r w:rsidR="00500F3A" w:rsidRPr="00D05012">
        <w:t xml:space="preserve"> molecules</w:t>
      </w:r>
      <w:r w:rsidR="00CF0757">
        <w:t xml:space="preserve"> </w:t>
      </w:r>
      <w:r w:rsidR="00CF0757">
        <w:fldChar w:fldCharType="begin" w:fldLock="1"/>
      </w:r>
      <w:r w:rsidR="007F6940">
        <w:instrText>ADDIN CSL_CITATION {"citationItems":[{"id":"ITEM-1","itemData":{"DOI":"10.1016/j.biortech.2014.10.114","ISBN":"1873-2976 (Electronic)\\r0960-8524 (Linking)","ISSN":"18732976","PMID":"25459841","abstract":"The growth of two lipid-producing Chlorella species on fermentative end-products acetate, butyrate and lactate, was investigated using a kinetic modeling approach. Chlorella sorokiniana and Auxenochlorella protothecoides were grown on synthetic media with various (acetate:butyrate:lactate) ratios. Both species assimilated efficiently acetate and butyrate with yields between 0.4 and 0.5g carbon of biomass/g carbon of substrate, but did not use lactate. The highest growth rate on acetate, 2.23d-1, was observed for C. sorokiniana, and on butyrate, 0.22d-1, for A. protothecoides. Butyrate removal started after complete acetate exhaustion (diauxic effect). However, butyrate consumption may be favored by the increase of biomass concentration induced by the initial use of acetate. A model combining Monod and Haldane functions was then built and fitted the experimental data well for both species. Butyrate concentration and (acetate:butyrate) ratios were identified as key parameters for heterotrophic growth of microalgae on fermentative metabolites.","author":[{"dropping-particle":"","family":"Turon","given":"V.","non-dropping-particle":"","parse-names":false,"suffix":""},{"dropping-particle":"","family":"Baroukh","given":"C.","non-dropping-particle":"","parse-names":false,"suffix":""},{"dropping-particle":"","family":"Trably","given":"E.","non-dropping-particle":"","parse-names":false,"suffix":""},{"dropping-particle":"","family":"Latrille","given":"E.","non-dropping-particle":"","parse-names":false,"suffix":""},{"dropping-particle":"","family":"Fouilland","given":"E.","non-dropping-particle":"","parse-names":false,"suffix":""},{"dropping-particle":"","family":"Steyer","given":"J. P.","non-dropping-particle":"","parse-names":false,"suffix":""}],"container-title":"Bioresource Technology","id":"ITEM-1","issued":{"date-parts":[["2015"]]},"page":"342-349","publisher":"Elsevier Ltd","title":"Use of fermentative metabolites for heterotrophic microalgae growth: Yields and kinetics","type":"article-journal","volume":"175"},"uris":["http://www.mendeley.com/documents/?uuid=d587facb-c6ca-4073-8672-86e9c2d729f6"]}],"mendeley":{"formattedCitation":"[10]","plainTextFormattedCitation":"[10]","previouslyFormattedCitation":"[10]"},"properties":{"noteIndex":0},"schema":"https://github.com/citation-style-language/schema/raw/master/csl-citation.json"}</w:instrText>
      </w:r>
      <w:r w:rsidR="00CF0757">
        <w:fldChar w:fldCharType="separate"/>
      </w:r>
      <w:r w:rsidR="007F6940" w:rsidRPr="007F6940">
        <w:rPr>
          <w:noProof/>
        </w:rPr>
        <w:t>[10]</w:t>
      </w:r>
      <w:r w:rsidR="00CF0757">
        <w:fldChar w:fldCharType="end"/>
      </w:r>
      <w:r w:rsidR="00500F3A" w:rsidRPr="00D05012">
        <w:t xml:space="preserve">. This strategy is mainly used to produce food-grade biomass </w:t>
      </w:r>
      <w:r w:rsidR="00F01F8E">
        <w:t>from</w:t>
      </w:r>
      <w:r w:rsidR="00F01F8E" w:rsidRPr="00D05012">
        <w:t xml:space="preserve"> </w:t>
      </w:r>
      <w:r w:rsidR="00E85B3F" w:rsidRPr="00E85B3F">
        <w:rPr>
          <w:color w:val="FF0000"/>
          <w:u w:val="single"/>
        </w:rPr>
        <w:t>microalgae</w:t>
      </w:r>
      <w:r w:rsidR="00E85B3F" w:rsidRPr="00E85B3F">
        <w:rPr>
          <w:color w:val="FF0000"/>
        </w:rPr>
        <w:t xml:space="preserve"> </w:t>
      </w:r>
      <w:r w:rsidR="009F6847">
        <w:t>such as</w:t>
      </w:r>
      <w:r w:rsidR="009F6847" w:rsidRPr="00D05012">
        <w:t xml:space="preserve"> </w:t>
      </w:r>
      <w:r w:rsidR="00500F3A" w:rsidRPr="00B162AC">
        <w:rPr>
          <w:i/>
        </w:rPr>
        <w:t>Chlorella</w:t>
      </w:r>
      <w:r w:rsidR="00500F3A" w:rsidRPr="00D05012">
        <w:t>, modifying the culture conditions</w:t>
      </w:r>
      <w:r w:rsidR="00F01F8E">
        <w:t xml:space="preserve"> </w:t>
      </w:r>
      <w:r w:rsidR="006A029F">
        <w:t>and thus</w:t>
      </w:r>
      <w:r w:rsidR="00500F3A" w:rsidRPr="00D05012">
        <w:t xml:space="preserve"> the </w:t>
      </w:r>
      <w:r w:rsidR="00374519" w:rsidRPr="00D05012">
        <w:t>colour</w:t>
      </w:r>
      <w:r w:rsidR="00500F3A" w:rsidRPr="00D05012">
        <w:t xml:space="preserve"> and biochemical composition of the biomass</w:t>
      </w:r>
      <w:r w:rsidR="006A029F">
        <w:t xml:space="preserve">; it is used </w:t>
      </w:r>
      <w:r w:rsidR="008464E3" w:rsidRPr="00D05012">
        <w:t>specially</w:t>
      </w:r>
      <w:r w:rsidR="00500F3A" w:rsidRPr="00D05012">
        <w:t xml:space="preserve"> to avoid the green </w:t>
      </w:r>
      <w:r w:rsidR="00374519" w:rsidRPr="00D05012">
        <w:t>colour</w:t>
      </w:r>
      <w:r w:rsidR="00500F3A" w:rsidRPr="00D05012">
        <w:t xml:space="preserve"> that </w:t>
      </w:r>
      <w:r w:rsidR="00F01F8E">
        <w:t xml:space="preserve">might be </w:t>
      </w:r>
      <w:r w:rsidR="00F01F8E" w:rsidRPr="00D05012">
        <w:t xml:space="preserve">undesirable </w:t>
      </w:r>
      <w:r w:rsidR="00500F3A" w:rsidRPr="00D05012">
        <w:t>in some cases. Not all microalga</w:t>
      </w:r>
      <w:r w:rsidR="005569AF">
        <w:t>l</w:t>
      </w:r>
      <w:r w:rsidR="00500F3A" w:rsidRPr="00D05012">
        <w:t xml:space="preserve"> </w:t>
      </w:r>
      <w:r w:rsidR="00E85B3F" w:rsidRPr="00E85B3F">
        <w:rPr>
          <w:color w:val="FF0000"/>
        </w:rPr>
        <w:t>species</w:t>
      </w:r>
      <w:r w:rsidR="00500F3A" w:rsidRPr="00D05012">
        <w:t xml:space="preserve"> are suitable </w:t>
      </w:r>
      <w:r w:rsidR="00F01F8E">
        <w:t xml:space="preserve">for </w:t>
      </w:r>
      <w:r w:rsidR="00500F3A" w:rsidRPr="00D05012">
        <w:t>heterotrophic</w:t>
      </w:r>
      <w:r w:rsidR="00F01F8E">
        <w:t xml:space="preserve"> production; indeed, it is</w:t>
      </w:r>
      <w:r w:rsidR="00500F3A" w:rsidRPr="00D05012">
        <w:t xml:space="preserve"> mainly </w:t>
      </w:r>
      <w:r w:rsidR="00BE3134">
        <w:t xml:space="preserve">only </w:t>
      </w:r>
      <w:r w:rsidR="00500F3A" w:rsidRPr="00B162AC">
        <w:rPr>
          <w:i/>
        </w:rPr>
        <w:t>Chlorella</w:t>
      </w:r>
      <w:r w:rsidR="00F01F8E">
        <w:t>-</w:t>
      </w:r>
      <w:r w:rsidR="00500F3A" w:rsidRPr="00D05012">
        <w:t xml:space="preserve">like </w:t>
      </w:r>
      <w:r w:rsidR="005569AF" w:rsidRPr="00E85B3F">
        <w:rPr>
          <w:color w:val="FF0000"/>
        </w:rPr>
        <w:t xml:space="preserve">genera </w:t>
      </w:r>
      <w:r w:rsidR="00F01F8E">
        <w:t xml:space="preserve">that </w:t>
      </w:r>
      <w:r w:rsidR="00236733">
        <w:t>can cope with</w:t>
      </w:r>
      <w:r w:rsidR="00F01F8E" w:rsidRPr="00D05012">
        <w:t xml:space="preserve"> </w:t>
      </w:r>
      <w:r w:rsidR="00500F3A" w:rsidRPr="00D05012">
        <w:t xml:space="preserve">this production </w:t>
      </w:r>
      <w:r w:rsidR="00236733">
        <w:t>method</w:t>
      </w:r>
      <w:r w:rsidR="00500F3A" w:rsidRPr="00D05012">
        <w:t xml:space="preserve">. </w:t>
      </w:r>
      <w:r w:rsidR="006A029F">
        <w:t>One</w:t>
      </w:r>
      <w:r w:rsidR="00236733">
        <w:t xml:space="preserve"> exception is</w:t>
      </w:r>
      <w:r w:rsidR="00500F3A" w:rsidRPr="00D05012">
        <w:t xml:space="preserve"> </w:t>
      </w:r>
      <w:r w:rsidR="00500F3A" w:rsidRPr="00374519">
        <w:rPr>
          <w:i/>
        </w:rPr>
        <w:t>Sch</w:t>
      </w:r>
      <w:r w:rsidR="006A029F">
        <w:rPr>
          <w:i/>
        </w:rPr>
        <w:t>i</w:t>
      </w:r>
      <w:r w:rsidR="00500F3A" w:rsidRPr="00374519">
        <w:rPr>
          <w:i/>
        </w:rPr>
        <w:t>zochytrium</w:t>
      </w:r>
      <w:r w:rsidR="00236733">
        <w:rPr>
          <w:i/>
        </w:rPr>
        <w:t>,</w:t>
      </w:r>
      <w:r w:rsidR="00500F3A" w:rsidRPr="00D05012">
        <w:t xml:space="preserve"> </w:t>
      </w:r>
      <w:r w:rsidR="00236733">
        <w:t xml:space="preserve">produced </w:t>
      </w:r>
      <w:r w:rsidR="00500F3A" w:rsidRPr="00D05012">
        <w:t xml:space="preserve">as </w:t>
      </w:r>
      <w:r w:rsidR="00236733">
        <w:t xml:space="preserve">a </w:t>
      </w:r>
      <w:r w:rsidR="00500F3A" w:rsidRPr="00D05012">
        <w:t>polyunsaturated fatty acid source for both human and aquaculture use</w:t>
      </w:r>
      <w:r w:rsidR="00CF0757">
        <w:t xml:space="preserve"> </w:t>
      </w:r>
      <w:r w:rsidR="00CF0757">
        <w:fldChar w:fldCharType="begin" w:fldLock="1"/>
      </w:r>
      <w:r w:rsidR="007F6940">
        <w:instrText>ADDIN CSL_CITATION {"citationItems":[{"id":"ITEM-1","itemData":{"abstract":"This thesis focuses on the development of new microbial sources of do- cosahexaenoic acid (22:6 n-3; DHA) and their implementation in aquafeeds. The supply of highly unsaturated fatty acids is one of the major challenges to be faced by the aquaculture industry, as it still depends on the fish oil obtained from wild fisheries to produce their feeds. Thus, the aim of the research is to develop and optimise a sustainable process integrating the pro- duction of this essential fatty acid from heterotrophic microorganisms and its implementation in fish microdiets. For this purpose, two marine microal- gae, Schizochytrium G13/2S (Thraustochytrid) and Crypthecodinium cohnii (Dinoflagellida), were cultivated in fermenters under controlled conditions. In order to identify the relevant parameters of the proces for the produc- tion of DHA, special attention was paid to the study of the lipid accumula- tion physiology and biochemistry. Accordingly, several cultivation protocols were developed, analysed and optimised with respect to the production of biomass, lipid and DHA. The nutritional properties of the algal biomass in fish diet were investigated in seabream (Sparus aurata) larvae due to their well known requirements for DHA. The nutritional performance upon fish oil replacement was evaluated in larvae dietary acceptance, growth, survival, stress tolerance and disease resistance, paying special attention on the fatty acid transformations and accumulation within the body. Chapter 3 describes how Schizochytrium G13/2S, coinciding with its ca- pacity to store an intracellular nitrogen pool, was able to grow and accumu- late lipids simultaneously. Under continuous culture, lipid accumulation was promoted with low nitrogen concentrations while maintaining glucose at sat- urating levels. In turn, carbon limiting conditions in continuous culture did not impede lipid accumulation as expected from other oleaginous microor- ganisms. These characteristics showed that continuous culture, due to the good DHA productivities, as compared to those obtained in batch culture, probes encouraging for industrial consideration. In addition, the medium em- ployed in continuous and fed-batch cultures inhibited the synthesis of 15:0and 17:0 fatty acids, on behalf of other fatty acids (Chapter 5). This was as- sociated to the lack of propionic acid precursors in glutamate or ammonium. On the other hand, the air supply improved growth and lipid accumulation in Schizochytrium G13/2S and C.…","author":[{"dropping-particle":"","family":"Ganuza","given":"Eneko","non-dropping-particle":"","parse-names":false,"suffix":""}],"id":"ITEM-1","issued":{"date-parts":[["2008"]]},"number-of-pages":"134","publisher":"Las Palmas de Gran Canaria","title":"Heterotrophic cultivation of microalgae as a source of docosahexaenoic acid for aquaculture","type":"thesis"},"uris":["http://www.mendeley.com/documents/?uuid=adfcf300-2933-48d0-9d15-162c662536a1"]}],"mendeley":{"formattedCitation":"[11]","plainTextFormattedCitation":"[11]","previouslyFormattedCitation":"[11]"},"properties":{"noteIndex":0},"schema":"https://github.com/citation-style-language/schema/raw/master/csl-citation.json"}</w:instrText>
      </w:r>
      <w:r w:rsidR="00CF0757">
        <w:fldChar w:fldCharType="separate"/>
      </w:r>
      <w:r w:rsidR="007F6940" w:rsidRPr="007F6940">
        <w:rPr>
          <w:noProof/>
        </w:rPr>
        <w:t>[11]</w:t>
      </w:r>
      <w:r w:rsidR="00CF0757">
        <w:fldChar w:fldCharType="end"/>
      </w:r>
      <w:r w:rsidR="00500F3A" w:rsidRPr="00D05012">
        <w:t>. H</w:t>
      </w:r>
      <w:r w:rsidR="00236733">
        <w:t>owever, h</w:t>
      </w:r>
      <w:r w:rsidR="00500F3A" w:rsidRPr="00D05012">
        <w:t xml:space="preserve">eterotrophic production is </w:t>
      </w:r>
      <w:r w:rsidR="00236733">
        <w:t>un</w:t>
      </w:r>
      <w:r w:rsidR="00500F3A" w:rsidRPr="00D05012">
        <w:t>sustainable because</w:t>
      </w:r>
      <w:r w:rsidR="00236733" w:rsidRPr="00236733">
        <w:t xml:space="preserve"> </w:t>
      </w:r>
      <w:r w:rsidR="00236733" w:rsidRPr="00D05012">
        <w:t xml:space="preserve">large quantities of sugars are </w:t>
      </w:r>
      <w:r w:rsidR="00236733">
        <w:t xml:space="preserve">needed in addition </w:t>
      </w:r>
      <w:r w:rsidR="00236733" w:rsidRPr="00D05012">
        <w:t xml:space="preserve">to </w:t>
      </w:r>
      <w:r w:rsidR="00236733">
        <w:t xml:space="preserve">the </w:t>
      </w:r>
      <w:r w:rsidR="00236733" w:rsidRPr="00D05012">
        <w:t>inputs required to operate the reactors</w:t>
      </w:r>
      <w:r w:rsidR="00BE3134">
        <w:t>; furthermore,</w:t>
      </w:r>
      <w:r w:rsidR="00236733">
        <w:t xml:space="preserve"> </w:t>
      </w:r>
      <w:r w:rsidR="00BE3134">
        <w:t>the</w:t>
      </w:r>
      <w:r w:rsidR="00236733">
        <w:t xml:space="preserve"> sugar itself has to be produced</w:t>
      </w:r>
      <w:r w:rsidR="00BE3134">
        <w:t>, which</w:t>
      </w:r>
      <w:r w:rsidR="00236733">
        <w:t xml:space="preserve"> </w:t>
      </w:r>
      <w:r w:rsidR="00BE3134">
        <w:t>greatly reduces</w:t>
      </w:r>
      <w:r w:rsidR="00500F3A" w:rsidRPr="00D05012">
        <w:t xml:space="preserve"> the sustainability of the entire process.</w:t>
      </w:r>
    </w:p>
    <w:p w14:paraId="5BB1EEA2" w14:textId="6D570169" w:rsidR="005B4099" w:rsidRDefault="00500F3A" w:rsidP="00500F3A">
      <w:pPr>
        <w:jc w:val="both"/>
      </w:pPr>
      <w:r w:rsidRPr="001D3B9F">
        <w:t xml:space="preserve">Autotrophic </w:t>
      </w:r>
      <w:r w:rsidR="00236733" w:rsidRPr="001D3B9F">
        <w:t xml:space="preserve">microalgae </w:t>
      </w:r>
      <w:r w:rsidRPr="001D3B9F">
        <w:t xml:space="preserve">production </w:t>
      </w:r>
      <w:r w:rsidR="00540255" w:rsidRPr="001D3B9F">
        <w:t>utilize</w:t>
      </w:r>
      <w:r w:rsidR="00236733" w:rsidRPr="001D3B9F">
        <w:t>s</w:t>
      </w:r>
      <w:r w:rsidRPr="001D3B9F">
        <w:t xml:space="preserve"> light as</w:t>
      </w:r>
      <w:r w:rsidR="00236733" w:rsidRPr="001D3B9F">
        <w:t xml:space="preserve"> the</w:t>
      </w:r>
      <w:r w:rsidRPr="001D3B9F">
        <w:t xml:space="preserve"> energy source</w:t>
      </w:r>
      <w:r w:rsidR="00540255" w:rsidRPr="001D3B9F">
        <w:t xml:space="preserve"> </w:t>
      </w:r>
      <w:r w:rsidR="00236733" w:rsidRPr="001D3B9F">
        <w:t>along with</w:t>
      </w:r>
      <w:r w:rsidR="00540255" w:rsidRPr="001D3B9F">
        <w:t xml:space="preserve"> </w:t>
      </w:r>
      <w:r w:rsidRPr="001D3B9F">
        <w:t xml:space="preserve">inorganic </w:t>
      </w:r>
      <w:r w:rsidRPr="00D05012">
        <w:t xml:space="preserve">carbon and other nutrients </w:t>
      </w:r>
      <w:r w:rsidR="00D028BF">
        <w:t>(</w:t>
      </w:r>
      <w:r w:rsidR="005B4099" w:rsidRPr="00E85B3F">
        <w:rPr>
          <w:b/>
          <w:bCs/>
        </w:rPr>
        <w:fldChar w:fldCharType="begin"/>
      </w:r>
      <w:r w:rsidR="005B4099" w:rsidRPr="00E85B3F">
        <w:rPr>
          <w:b/>
          <w:bCs/>
        </w:rPr>
        <w:instrText xml:space="preserve"> REF _Ref35534407 \h </w:instrText>
      </w:r>
      <w:r w:rsidR="001D3B9F">
        <w:rPr>
          <w:b/>
          <w:bCs/>
        </w:rPr>
        <w:instrText xml:space="preserve"> \* MERGEFORMAT </w:instrText>
      </w:r>
      <w:r w:rsidR="005B4099" w:rsidRPr="00E85B3F">
        <w:rPr>
          <w:b/>
          <w:bCs/>
        </w:rPr>
      </w:r>
      <w:r w:rsidR="005B4099" w:rsidRPr="00E85B3F">
        <w:rPr>
          <w:b/>
          <w:bCs/>
        </w:rPr>
        <w:fldChar w:fldCharType="separate"/>
      </w:r>
      <w:r w:rsidR="005B4099" w:rsidRPr="00E85B3F">
        <w:rPr>
          <w:b/>
          <w:bCs/>
        </w:rPr>
        <w:t>Figure 1</w:t>
      </w:r>
      <w:r w:rsidR="005B4099" w:rsidRPr="00E85B3F">
        <w:rPr>
          <w:b/>
          <w:bCs/>
        </w:rPr>
        <w:fldChar w:fldCharType="end"/>
      </w:r>
      <w:r w:rsidR="00D028BF">
        <w:t>)</w:t>
      </w:r>
      <w:r w:rsidR="005B4099" w:rsidRPr="00D05012">
        <w:t xml:space="preserve">. As </w:t>
      </w:r>
      <w:r w:rsidR="00236733">
        <w:t xml:space="preserve">the </w:t>
      </w:r>
      <w:r w:rsidR="005B4099" w:rsidRPr="00D05012">
        <w:t>output</w:t>
      </w:r>
      <w:r w:rsidR="00236733">
        <w:t>,</w:t>
      </w:r>
      <w:r w:rsidR="005B4099" w:rsidRPr="00D05012">
        <w:t xml:space="preserve"> </w:t>
      </w:r>
      <w:r w:rsidR="00236733">
        <w:t xml:space="preserve">the </w:t>
      </w:r>
      <w:r w:rsidR="005B4099" w:rsidRPr="00D05012">
        <w:t>microalgae produce biomass and oxygen in large amounts. Up to 2</w:t>
      </w:r>
      <w:r w:rsidR="00E85B3F">
        <w:t xml:space="preserve"> </w:t>
      </w:r>
      <w:r w:rsidR="005B4099" w:rsidRPr="00D05012">
        <w:t>tCO</w:t>
      </w:r>
      <w:r w:rsidR="005B4099" w:rsidRPr="00D05012">
        <w:rPr>
          <w:vertAlign w:val="subscript"/>
        </w:rPr>
        <w:t>2</w:t>
      </w:r>
      <w:r w:rsidR="005B4099" w:rsidRPr="00D05012">
        <w:t>, 0.1</w:t>
      </w:r>
      <w:r w:rsidR="00E85B3F">
        <w:t xml:space="preserve"> </w:t>
      </w:r>
      <w:r w:rsidR="005B4099" w:rsidRPr="00D05012">
        <w:t>tN, 0.010</w:t>
      </w:r>
      <w:r w:rsidR="00E85B3F">
        <w:t xml:space="preserve"> </w:t>
      </w:r>
      <w:r w:rsidR="005B4099" w:rsidRPr="00D05012">
        <w:t>tP and 0.015</w:t>
      </w:r>
      <w:r w:rsidR="00E85B3F">
        <w:t xml:space="preserve"> </w:t>
      </w:r>
      <w:r w:rsidR="005B4099" w:rsidRPr="00D05012">
        <w:t xml:space="preserve">tK are required </w:t>
      </w:r>
      <w:r w:rsidR="00236733">
        <w:t xml:space="preserve">for each </w:t>
      </w:r>
      <w:r w:rsidR="00540255">
        <w:t>ton</w:t>
      </w:r>
      <w:r w:rsidR="005B4099" w:rsidRPr="00D05012">
        <w:t xml:space="preserve"> of microalga</w:t>
      </w:r>
      <w:r w:rsidR="00236733">
        <w:t>l</w:t>
      </w:r>
      <w:r w:rsidR="005B4099" w:rsidRPr="00D05012">
        <w:t xml:space="preserve"> biomass</w:t>
      </w:r>
      <w:r w:rsidR="00540255">
        <w:t xml:space="preserve">, </w:t>
      </w:r>
      <w:r w:rsidR="00236733">
        <w:t xml:space="preserve">with </w:t>
      </w:r>
      <w:r w:rsidR="00D10037">
        <w:t xml:space="preserve">up to </w:t>
      </w:r>
      <w:r w:rsidR="005B4099" w:rsidRPr="00D05012">
        <w:t>2</w:t>
      </w:r>
      <w:r w:rsidR="001D3B9F">
        <w:t xml:space="preserve"> </w:t>
      </w:r>
      <w:r w:rsidR="005B4099" w:rsidRPr="00D05012">
        <w:t>tO</w:t>
      </w:r>
      <w:r w:rsidR="005B4099" w:rsidRPr="00D05012">
        <w:rPr>
          <w:vertAlign w:val="subscript"/>
        </w:rPr>
        <w:t>2</w:t>
      </w:r>
      <w:r w:rsidR="00540255">
        <w:t xml:space="preserve"> </w:t>
      </w:r>
      <w:r w:rsidR="00236733">
        <w:t xml:space="preserve">also </w:t>
      </w:r>
      <w:r w:rsidR="00540255">
        <w:t xml:space="preserve">released during the process. </w:t>
      </w:r>
      <w:r w:rsidR="009173D0">
        <w:t>B</w:t>
      </w:r>
      <w:r w:rsidRPr="00D05012">
        <w:t xml:space="preserve">iomass produced in this way </w:t>
      </w:r>
      <w:r w:rsidR="009173D0">
        <w:t>has</w:t>
      </w:r>
      <w:r w:rsidR="009173D0" w:rsidRPr="00D05012">
        <w:t xml:space="preserve"> </w:t>
      </w:r>
      <w:r w:rsidR="009173D0">
        <w:t>already prove</w:t>
      </w:r>
      <w:r w:rsidR="001D3B9F">
        <w:t>d</w:t>
      </w:r>
      <w:r w:rsidR="009173D0">
        <w:t xml:space="preserve"> </w:t>
      </w:r>
      <w:r w:rsidRPr="00D05012">
        <w:t xml:space="preserve">useful </w:t>
      </w:r>
      <w:r w:rsidR="009173D0">
        <w:t>in</w:t>
      </w:r>
      <w:r w:rsidR="009173D0" w:rsidRPr="00D05012">
        <w:t xml:space="preserve"> </w:t>
      </w:r>
      <w:r w:rsidR="009173D0">
        <w:t xml:space="preserve">a range of </w:t>
      </w:r>
      <w:r w:rsidRPr="00D05012">
        <w:t>application</w:t>
      </w:r>
      <w:r w:rsidR="009173D0">
        <w:t>s</w:t>
      </w:r>
      <w:r w:rsidRPr="00D05012">
        <w:t xml:space="preserve">, including wastewater treatment </w:t>
      </w:r>
      <w:r w:rsidR="009173D0">
        <w:t>and</w:t>
      </w:r>
      <w:r w:rsidR="009173D0" w:rsidRPr="00D05012">
        <w:t xml:space="preserve"> </w:t>
      </w:r>
      <w:r w:rsidRPr="00D05012">
        <w:t xml:space="preserve">bioenergy production. This strategy </w:t>
      </w:r>
      <w:r w:rsidR="009173D0">
        <w:t>can be employed for any</w:t>
      </w:r>
      <w:r w:rsidRPr="00D05012">
        <w:t xml:space="preserve"> microalga</w:t>
      </w:r>
      <w:r w:rsidR="001D3B9F">
        <w:t>l</w:t>
      </w:r>
      <w:r w:rsidRPr="00D05012">
        <w:t xml:space="preserve"> </w:t>
      </w:r>
      <w:r w:rsidR="001D3B9F" w:rsidRPr="007F43B3">
        <w:rPr>
          <w:color w:val="FF0000"/>
        </w:rPr>
        <w:t>genus</w:t>
      </w:r>
      <w:r w:rsidRPr="00D05012">
        <w:t xml:space="preserve">, the most </w:t>
      </w:r>
      <w:r w:rsidR="009173D0">
        <w:t>common</w:t>
      </w:r>
      <w:r w:rsidR="009173D0" w:rsidRPr="00D05012">
        <w:t xml:space="preserve"> </w:t>
      </w:r>
      <w:r w:rsidRPr="00D05012">
        <w:t xml:space="preserve">being </w:t>
      </w:r>
      <w:r w:rsidRPr="00CF246F">
        <w:rPr>
          <w:i/>
        </w:rPr>
        <w:t>Spirulina</w:t>
      </w:r>
      <w:r w:rsidR="00D10037">
        <w:rPr>
          <w:i/>
        </w:rPr>
        <w:t xml:space="preserve"> (Arthrospira)</w:t>
      </w:r>
      <w:r w:rsidRPr="00D05012">
        <w:t xml:space="preserve">, </w:t>
      </w:r>
      <w:r w:rsidRPr="00CF246F">
        <w:rPr>
          <w:i/>
        </w:rPr>
        <w:t>Chlorella</w:t>
      </w:r>
      <w:r w:rsidRPr="00D05012">
        <w:t xml:space="preserve">, </w:t>
      </w:r>
      <w:r w:rsidRPr="00CF246F">
        <w:rPr>
          <w:i/>
        </w:rPr>
        <w:t>Dunaliella</w:t>
      </w:r>
      <w:r w:rsidRPr="00D05012">
        <w:t xml:space="preserve"> and </w:t>
      </w:r>
      <w:r w:rsidRPr="00CF246F">
        <w:rPr>
          <w:i/>
        </w:rPr>
        <w:t>Haematococcus</w:t>
      </w:r>
      <w:r w:rsidRPr="00D05012">
        <w:t>,</w:t>
      </w:r>
      <w:r w:rsidR="009173D0">
        <w:t xml:space="preserve"> which are</w:t>
      </w:r>
      <w:r w:rsidRPr="00D05012">
        <w:t xml:space="preserve"> already used for human-related applications</w:t>
      </w:r>
      <w:r w:rsidR="00CF0757">
        <w:t xml:space="preserve"> </w:t>
      </w:r>
      <w:r w:rsidR="00CF0757">
        <w:fldChar w:fldCharType="begin" w:fldLock="1"/>
      </w:r>
      <w:r w:rsidR="007F6940">
        <w:instrText>ADDIN CSL_CITATION {"citationItems":[{"id":"ITEM-1","itemData":{"DOI":"10.1016/j.copbio.2012.09.012","ISBN":"0958-1669","ISSN":"09581669","PMID":"23084075","abstract":"The prospect of sustainable production of food ingredients from photoautotrophic microalgae was reviewed. Clearly, there is scope for microalgal oils to replace functions of major vegetable oils, and in addition to deliver health benefits to food products. Furthermore, with a limited production surface, a substantial portion of the European Union market could be supplied with edible oils and proteins from microalgae. Yet, before microalgal ingredients can become genuinely sustainable and cost effective alternatives for current food commodities, major breakthroughs in production technology and in biorefinery approaches are required. Moreover, before market introduction, evidence on safety of novel microalgal ingredients, is needed. In general, we conclude that microalgae have a great potential as a sustainable feedstock for food commodities. ?? 2012 Elsevier Ltd.","author":[{"dropping-particle":"","family":"Draaisma","given":"R.B. René B","non-dropping-particle":"","parse-names":false,"suffix":""},{"dropping-particle":"","family":"Wijffels","given":"R.H. René H","non-dropping-particle":"","parse-names":false,"suffix":""},{"dropping-particle":"","family":"Slegers","given":"P.M.","non-dropping-particle":"","parse-names":false,"suffix":""},{"dropping-particle":"","family":"Brentner","given":"Laura B L.B.","non-dropping-particle":"","parse-names":false,"suffix":""},{"dropping-particle":"","family":"Roy","given":"Adip","non-dropping-particle":"","parse-names":false,"suffix":""},{"dropping-particle":"","family":"Barbosa","given":"Maria J M.J.","non-dropping-particle":"","parse-names":false,"suffix":""},{"dropping-particle":"","family":"(Ellen) Slegers","given":"PM","non-dropping-particle":"","parse-names":false,"suffix":""},{"dropping-particle":"","family":"Brentner","given":"Laura B L.B.","non-dropping-particle":"","parse-names":false,"suffix":""},{"dropping-particle":"","family":"Roy","given":"Adip","non-dropping-particle":"","parse-names":false,"suffix":""},{"dropping-particle":"","family":"Barbosa","given":"Maria J M.J.","non-dropping-particle":"","parse-names":false,"suffix":""}],"container-title":"Current Opinion in Biotechnology","id":"ITEM-1","issue":"2","issued":{"date-parts":[["2013","4"]]},"page":"169-177","title":"Food commodities from microalgae","type":"article-journal","volume":"24"},"uris":["http://www.mendeley.com/documents/?uuid=de2e74a0-acaf-4e7b-9e02-58049738068d"]}],"mendeley":{"formattedCitation":"[12]","plainTextFormattedCitation":"[12]","previouslyFormattedCitation":"[12]"},"properties":{"noteIndex":0},"schema":"https://github.com/citation-style-language/schema/raw/master/csl-citation.json"}</w:instrText>
      </w:r>
      <w:r w:rsidR="00CF0757">
        <w:fldChar w:fldCharType="separate"/>
      </w:r>
      <w:r w:rsidR="007F6940" w:rsidRPr="007F6940">
        <w:rPr>
          <w:noProof/>
        </w:rPr>
        <w:t>[12]</w:t>
      </w:r>
      <w:r w:rsidR="00CF0757">
        <w:fldChar w:fldCharType="end"/>
      </w:r>
      <w:r w:rsidRPr="00D05012">
        <w:t xml:space="preserve">. However, many </w:t>
      </w:r>
      <w:r w:rsidR="009173D0">
        <w:t>more</w:t>
      </w:r>
      <w:r w:rsidR="009173D0" w:rsidRPr="00D05012">
        <w:t xml:space="preserve"> </w:t>
      </w:r>
      <w:r w:rsidR="009173D0">
        <w:t>microalgae –</w:t>
      </w:r>
      <w:r w:rsidRPr="00D05012">
        <w:t xml:space="preserve"> </w:t>
      </w:r>
      <w:r w:rsidR="009173D0">
        <w:t xml:space="preserve">whether </w:t>
      </w:r>
      <w:r w:rsidRPr="00D05012">
        <w:t>marine</w:t>
      </w:r>
      <w:r w:rsidR="009173D0">
        <w:t xml:space="preserve"> </w:t>
      </w:r>
      <w:r w:rsidR="001D3B9F" w:rsidRPr="00E85B3F">
        <w:rPr>
          <w:color w:val="FF0000"/>
        </w:rPr>
        <w:t xml:space="preserve">genera </w:t>
      </w:r>
      <w:r w:rsidRPr="00D05012">
        <w:t xml:space="preserve">such as </w:t>
      </w:r>
      <w:r w:rsidR="00CF246F" w:rsidRPr="00CF246F">
        <w:rPr>
          <w:i/>
        </w:rPr>
        <w:t>Nannochloropsis</w:t>
      </w:r>
      <w:r w:rsidRPr="00D05012">
        <w:t xml:space="preserve">, </w:t>
      </w:r>
      <w:r w:rsidRPr="00CF246F">
        <w:rPr>
          <w:i/>
        </w:rPr>
        <w:t>Tetraselmis</w:t>
      </w:r>
      <w:r w:rsidRPr="00D05012">
        <w:t>, T-ISO</w:t>
      </w:r>
      <w:r w:rsidR="009173D0">
        <w:t xml:space="preserve"> and</w:t>
      </w:r>
      <w:r w:rsidRPr="00D05012">
        <w:t xml:space="preserve"> </w:t>
      </w:r>
      <w:r w:rsidRPr="00CF246F">
        <w:rPr>
          <w:i/>
        </w:rPr>
        <w:t>Phaeodactylum</w:t>
      </w:r>
      <w:r w:rsidRPr="00D05012">
        <w:t xml:space="preserve">, or freshwater </w:t>
      </w:r>
      <w:r w:rsidR="001D3B9F">
        <w:t>ones</w:t>
      </w:r>
      <w:r w:rsidR="001D3B9F" w:rsidRPr="00D05012">
        <w:t xml:space="preserve"> </w:t>
      </w:r>
      <w:r w:rsidR="009173D0">
        <w:t xml:space="preserve">such </w:t>
      </w:r>
      <w:r w:rsidRPr="00D05012">
        <w:t xml:space="preserve">as </w:t>
      </w:r>
      <w:r w:rsidRPr="00CF246F">
        <w:rPr>
          <w:i/>
        </w:rPr>
        <w:t>Scenedesmus</w:t>
      </w:r>
      <w:r w:rsidR="009173D0">
        <w:t xml:space="preserve"> -</w:t>
      </w:r>
      <w:r w:rsidRPr="00D05012">
        <w:t xml:space="preserve"> are </w:t>
      </w:r>
      <w:r w:rsidR="009173D0">
        <w:t>being</w:t>
      </w:r>
      <w:r w:rsidR="009173D0" w:rsidRPr="00D05012">
        <w:t xml:space="preserve"> </w:t>
      </w:r>
      <w:r w:rsidRPr="00D05012">
        <w:t xml:space="preserve">produced for other applications </w:t>
      </w:r>
      <w:r w:rsidR="009173D0">
        <w:t>including</w:t>
      </w:r>
      <w:r w:rsidRPr="00D05012">
        <w:t xml:space="preserve"> aquaculture, agriculture and bioenergy. To maximize the productivity of autotrophic systems</w:t>
      </w:r>
      <w:r w:rsidR="009173D0">
        <w:t>, there needs to be an adequate supply of</w:t>
      </w:r>
      <w:r w:rsidRPr="00D05012">
        <w:t xml:space="preserve"> light and carbon. Up to 8</w:t>
      </w:r>
      <w:r w:rsidR="00D10037">
        <w:t>-10</w:t>
      </w:r>
      <w:r w:rsidRPr="00D05012">
        <w:t xml:space="preserve"> mol of photons </w:t>
      </w:r>
      <w:r w:rsidR="003F7D01">
        <w:t>are</w:t>
      </w:r>
      <w:r w:rsidR="003F7D01" w:rsidRPr="00D05012">
        <w:t xml:space="preserve"> </w:t>
      </w:r>
      <w:r w:rsidRPr="00D05012">
        <w:t xml:space="preserve">required to produce one mole of carbohydrates </w:t>
      </w:r>
      <w:r w:rsidR="009173D0">
        <w:t>while</w:t>
      </w:r>
      <w:r w:rsidR="009173D0" w:rsidRPr="00D05012">
        <w:t xml:space="preserve"> </w:t>
      </w:r>
      <w:r w:rsidRPr="00D05012">
        <w:t>up to 2 kg of CO</w:t>
      </w:r>
      <w:r w:rsidRPr="00D05012">
        <w:rPr>
          <w:vertAlign w:val="subscript"/>
        </w:rPr>
        <w:t>2</w:t>
      </w:r>
      <w:r w:rsidRPr="00D05012">
        <w:t xml:space="preserve"> is </w:t>
      </w:r>
      <w:r w:rsidR="009173D0">
        <w:t>needed to produce</w:t>
      </w:r>
      <w:r w:rsidR="009173D0" w:rsidRPr="00D05012">
        <w:t xml:space="preserve"> </w:t>
      </w:r>
      <w:r w:rsidR="009173D0">
        <w:t>one</w:t>
      </w:r>
      <w:r w:rsidR="009173D0" w:rsidRPr="00D05012">
        <w:t xml:space="preserve"> </w:t>
      </w:r>
      <w:r w:rsidRPr="00D05012">
        <w:t>k</w:t>
      </w:r>
      <w:r w:rsidR="001D3B9F">
        <w:t>g</w:t>
      </w:r>
      <w:r w:rsidRPr="00D05012">
        <w:t xml:space="preserve"> of biomass. </w:t>
      </w:r>
      <w:r w:rsidR="009173D0">
        <w:t>Given that</w:t>
      </w:r>
      <w:r w:rsidR="009173D0" w:rsidRPr="00D05012">
        <w:t xml:space="preserve"> </w:t>
      </w:r>
      <w:r w:rsidR="009173D0">
        <w:t>sunlight</w:t>
      </w:r>
      <w:r w:rsidRPr="00D05012">
        <w:t xml:space="preserve"> and CO</w:t>
      </w:r>
      <w:r w:rsidRPr="00D05012">
        <w:rPr>
          <w:vertAlign w:val="subscript"/>
        </w:rPr>
        <w:t>2</w:t>
      </w:r>
      <w:r w:rsidRPr="00D05012">
        <w:t xml:space="preserve"> from the atmosphere </w:t>
      </w:r>
      <w:r w:rsidR="009173D0">
        <w:t>(</w:t>
      </w:r>
      <w:r w:rsidRPr="00D05012">
        <w:t>or</w:t>
      </w:r>
      <w:r w:rsidR="009173D0">
        <w:t xml:space="preserve"> from</w:t>
      </w:r>
      <w:r w:rsidRPr="00D05012">
        <w:t xml:space="preserve"> flue gases</w:t>
      </w:r>
      <w:r w:rsidR="009173D0">
        <w:t>)</w:t>
      </w:r>
      <w:r w:rsidRPr="00D05012">
        <w:t xml:space="preserve"> can be used to produce microalgae</w:t>
      </w:r>
      <w:r w:rsidR="00D028BF">
        <w:t>,</w:t>
      </w:r>
      <w:r w:rsidRPr="00D05012">
        <w:t xml:space="preserve"> </w:t>
      </w:r>
      <w:r w:rsidR="009173D0" w:rsidRPr="00D05012">
        <w:t xml:space="preserve">biomass </w:t>
      </w:r>
      <w:r w:rsidRPr="00D05012">
        <w:t xml:space="preserve">production is generally assumed </w:t>
      </w:r>
      <w:r w:rsidR="009173D0">
        <w:t>to be</w:t>
      </w:r>
      <w:r w:rsidR="009173D0" w:rsidRPr="00D05012">
        <w:t xml:space="preserve"> </w:t>
      </w:r>
      <w:r w:rsidRPr="00D05012">
        <w:t xml:space="preserve">sustainable. However, </w:t>
      </w:r>
      <w:r w:rsidR="009173D0">
        <w:t>this</w:t>
      </w:r>
      <w:r w:rsidRPr="00D05012">
        <w:t xml:space="preserve"> depend</w:t>
      </w:r>
      <w:r w:rsidR="009173D0">
        <w:t>s</w:t>
      </w:r>
      <w:r w:rsidRPr="00D05012">
        <w:t xml:space="preserve"> on the technology and </w:t>
      </w:r>
      <w:r w:rsidR="009173D0">
        <w:t xml:space="preserve">the </w:t>
      </w:r>
      <w:r w:rsidRPr="00D05012">
        <w:t xml:space="preserve">inputs used </w:t>
      </w:r>
      <w:r w:rsidR="009173D0">
        <w:t>for</w:t>
      </w:r>
      <w:r w:rsidR="009173D0" w:rsidRPr="00D05012">
        <w:t xml:space="preserve"> </w:t>
      </w:r>
      <w:r w:rsidRPr="00D05012">
        <w:t xml:space="preserve">the overall production process, </w:t>
      </w:r>
      <w:r w:rsidR="009173D0">
        <w:t xml:space="preserve">with </w:t>
      </w:r>
      <w:r w:rsidRPr="00D05012">
        <w:t xml:space="preserve">only some systems and culture conditions </w:t>
      </w:r>
      <w:r w:rsidR="009173D0">
        <w:t>proving to be</w:t>
      </w:r>
      <w:r w:rsidR="009173D0" w:rsidRPr="00D05012">
        <w:t xml:space="preserve"> </w:t>
      </w:r>
      <w:r w:rsidRPr="00D05012">
        <w:t>sustainable</w:t>
      </w:r>
      <w:r w:rsidR="00D028BF">
        <w:t xml:space="preserve"> </w:t>
      </w:r>
      <w:r w:rsidR="00D028BF">
        <w:fldChar w:fldCharType="begin" w:fldLock="1"/>
      </w:r>
      <w:r w:rsidR="007F6940">
        <w:instrText>ADDIN CSL_CITATION {"citationItems":[{"id":"ITEM-1","itemData":{"DOI":"10.1016/j.biortech.2018.02.031","ISSN":"18732976","abstract":"Algae is a well-known organism that its characteristic is prominent for biofuel production and wastewater remediation. This critical review aims to present the applicability of algae with in-depth discussion regarding three key aspects: (i) characterization of algae for its applications; (ii) the technical approaches and their strengths and drawbacks; and (iii) future perspectives of algae-based technologies. The process optimization and combinations with other chemical and biological processes have generated efficiency, in which bio-oil yield is up to 41.1%. Through life cycle assessment, algae bio-energy achieves high energy return than fossil fuel. Thus, the algae-based technologies can reasonably be considered as green approaches. Although selling price of algae bio-oil is still high (about $2 L−1) compared to fossil fuel's price of $1 L−1, it is expected that the algae bio-oil's price will become acceptable in the next coming decades and potentially dominate 75% of the market.","author":[{"dropping-particle":"","family":"Vo Hoang Nhat","given":"P.","non-dropping-particle":"","parse-names":false,"suffix":""},{"dropping-particle":"","family":"Ngo","given":"H. H.","non-dropping-particle":"","parse-names":false,"suffix":""},{"dropping-particle":"","family":"Guo","given":"W. S.","non-dropping-particle":"","parse-names":false,"suffix":""},{"dropping-particle":"","family":"Chang","given":"S. W.","non-dropping-particle":"","parse-names":false,"suffix":""},{"dropping-particle":"","family":"Nguyen","given":"D. D.","non-dropping-particle":"","parse-names":false,"suffix":""},{"dropping-particle":"","family":"Nguyen","given":"P. D.","non-dropping-particle":"","parse-names":false,"suffix":""},{"dropping-particle":"","family":"Bui","given":"X. T.","non-dropping-particle":"","parse-names":false,"suffix":""},{"dropping-particle":"","family":"Zhang","given":"X. B.","non-dropping-particle":"","parse-names":false,"suffix":""},{"dropping-particle":"","family":"Guo","given":"J. B.","non-dropping-particle":"","parse-names":false,"suffix":""}],"container-title":"Bioresource Technology","id":"ITEM-1","issued":{"date-parts":[["2018"]]},"title":"Can algae-based technologies be an affordable green process for biofuel production and wastewater remediation?","type":"article","volume":"256"},"uris":["http://www.mendeley.com/documents/?uuid=4f4a37ba-35d8-342e-ba2c-8187a65bc503"]}],"mendeley":{"formattedCitation":"[13]","plainTextFormattedCitation":"[13]","previouslyFormattedCitation":"[13]"},"properties":{"noteIndex":0},"schema":"https://github.com/citation-style-language/schema/raw/master/csl-citation.json"}</w:instrText>
      </w:r>
      <w:r w:rsidR="00D028BF">
        <w:fldChar w:fldCharType="separate"/>
      </w:r>
      <w:r w:rsidR="007F6940" w:rsidRPr="007F6940">
        <w:rPr>
          <w:noProof/>
        </w:rPr>
        <w:t>[13]</w:t>
      </w:r>
      <w:r w:rsidR="00D028BF">
        <w:fldChar w:fldCharType="end"/>
      </w:r>
      <w:r w:rsidRPr="00D05012">
        <w:t>.</w:t>
      </w:r>
      <w:r w:rsidR="005B4099">
        <w:t xml:space="preserve"> </w:t>
      </w:r>
      <w:r w:rsidR="009173D0">
        <w:t>Nonetheless</w:t>
      </w:r>
      <w:r w:rsidR="005B4099">
        <w:t xml:space="preserve">, </w:t>
      </w:r>
      <w:r w:rsidR="009173D0">
        <w:t>compared to</w:t>
      </w:r>
      <w:r w:rsidR="005B4099">
        <w:t xml:space="preserve"> other food sources</w:t>
      </w:r>
      <w:r w:rsidR="00BC40D3">
        <w:t>,</w:t>
      </w:r>
      <w:r w:rsidR="005B4099">
        <w:t xml:space="preserve"> microalgae </w:t>
      </w:r>
      <w:r w:rsidR="00321EF9">
        <w:t xml:space="preserve">production </w:t>
      </w:r>
      <w:r w:rsidR="005B4099">
        <w:t xml:space="preserve">is </w:t>
      </w:r>
      <w:r w:rsidR="00321EF9">
        <w:t xml:space="preserve">far </w:t>
      </w:r>
      <w:r w:rsidR="005B4099">
        <w:t>more sustainable</w:t>
      </w:r>
      <w:r w:rsidR="00321EF9">
        <w:t xml:space="preserve"> - the</w:t>
      </w:r>
      <w:r w:rsidR="005B4099">
        <w:t xml:space="preserve"> arable land and water</w:t>
      </w:r>
      <w:r w:rsidR="00321EF9" w:rsidRPr="00321EF9">
        <w:t xml:space="preserve"> </w:t>
      </w:r>
      <w:r w:rsidR="00321EF9">
        <w:t>requirements</w:t>
      </w:r>
      <w:r w:rsidR="005B4099">
        <w:t xml:space="preserve">, </w:t>
      </w:r>
      <w:r w:rsidR="00321EF9">
        <w:t xml:space="preserve">along with the </w:t>
      </w:r>
      <w:r w:rsidR="005B4099">
        <w:t>related CO</w:t>
      </w:r>
      <w:r w:rsidR="005B4099" w:rsidRPr="005B4099">
        <w:rPr>
          <w:vertAlign w:val="subscript"/>
        </w:rPr>
        <w:t>2</w:t>
      </w:r>
      <w:r w:rsidR="005B4099">
        <w:t xml:space="preserve"> emissions, are 40 times </w:t>
      </w:r>
      <w:r w:rsidR="00321EF9">
        <w:t xml:space="preserve">less when </w:t>
      </w:r>
      <w:r w:rsidR="005B4099">
        <w:t>produc</w:t>
      </w:r>
      <w:r w:rsidR="00321EF9">
        <w:t>ing</w:t>
      </w:r>
      <w:r w:rsidR="005B4099">
        <w:t xml:space="preserve"> 1 kg of golden </w:t>
      </w:r>
      <w:r w:rsidR="005B4099" w:rsidRPr="00E85B3F">
        <w:rPr>
          <w:i/>
          <w:iCs/>
        </w:rPr>
        <w:t>Chlorella</w:t>
      </w:r>
      <w:r w:rsidR="005B4099">
        <w:t xml:space="preserve"> protein than </w:t>
      </w:r>
      <w:r w:rsidR="00043457">
        <w:t>that</w:t>
      </w:r>
      <w:r w:rsidR="00321EF9">
        <w:t xml:space="preserve"> required to </w:t>
      </w:r>
      <w:r w:rsidR="005B4099">
        <w:t>produc</w:t>
      </w:r>
      <w:r w:rsidR="00321EF9">
        <w:t>e</w:t>
      </w:r>
      <w:r w:rsidR="005B4099">
        <w:t xml:space="preserve"> 1 kg of beef protein </w:t>
      </w:r>
      <w:r w:rsidR="00975444">
        <w:fldChar w:fldCharType="begin" w:fldLock="1"/>
      </w:r>
      <w:r w:rsidR="007F6940">
        <w:instrText>ADDIN CSL_CITATION {"citationItems":[{"id":"ITEM-1","itemData":{"author":[{"dropping-particle":"","family":"Verdelho","given":"V","non-dropping-particle":"","parse-names":false,"suffix":""}],"container-title":"Israeli Algae Convention","id":"ITEM-1","issued":{"date-parts":[["2019"]]},"title":"30 minute outlook of microalgae biomass in Europe","type":"paper-conference"},"uris":["http://www.mendeley.com/documents/?uuid=13564cd3-28e1-4e38-9c3b-8523561997bd"]}],"mendeley":{"formattedCitation":"[7]","plainTextFormattedCitation":"[7]","previouslyFormattedCitation":"[7]"},"properties":{"noteIndex":0},"schema":"https://github.com/citation-style-language/schema/raw/master/csl-citation.json"}</w:instrText>
      </w:r>
      <w:r w:rsidR="00975444">
        <w:fldChar w:fldCharType="separate"/>
      </w:r>
      <w:r w:rsidR="00EB71B1" w:rsidRPr="00EB71B1">
        <w:rPr>
          <w:noProof/>
        </w:rPr>
        <w:t>[7]</w:t>
      </w:r>
      <w:r w:rsidR="00975444">
        <w:fldChar w:fldCharType="end"/>
      </w:r>
      <w:r w:rsidR="005B4099">
        <w:t>.</w:t>
      </w:r>
    </w:p>
    <w:p w14:paraId="541C97D1" w14:textId="50FF0426" w:rsidR="00225ACF" w:rsidRDefault="00500F3A" w:rsidP="00500F3A">
      <w:pPr>
        <w:jc w:val="both"/>
      </w:pPr>
      <w:r w:rsidRPr="00D05012">
        <w:t>To achieve sustainable microalga</w:t>
      </w:r>
      <w:r w:rsidR="001D3B9F">
        <w:t>l</w:t>
      </w:r>
      <w:r w:rsidRPr="00D05012">
        <w:t xml:space="preserve"> production processes</w:t>
      </w:r>
      <w:r w:rsidR="005F550B">
        <w:t>,</w:t>
      </w:r>
      <w:r w:rsidRPr="00D05012">
        <w:t xml:space="preserve"> two conditions are </w:t>
      </w:r>
      <w:r w:rsidR="009B4128">
        <w:t>needed</w:t>
      </w:r>
      <w:r w:rsidR="001D3B9F">
        <w:t>.</w:t>
      </w:r>
      <w:r w:rsidR="005F550B">
        <w:t xml:space="preserve"> </w:t>
      </w:r>
      <w:r w:rsidR="001D3B9F">
        <w:t>F</w:t>
      </w:r>
      <w:r w:rsidRPr="00D05012">
        <w:t xml:space="preserve">irst, to design highly efficient systems </w:t>
      </w:r>
      <w:r w:rsidR="005F550B">
        <w:t xml:space="preserve">that </w:t>
      </w:r>
      <w:r w:rsidRPr="00D05012">
        <w:t>maximi</w:t>
      </w:r>
      <w:r w:rsidR="005F550B">
        <w:t>ze</w:t>
      </w:r>
      <w:r w:rsidRPr="00D05012">
        <w:t xml:space="preserve"> the </w:t>
      </w:r>
      <w:r w:rsidR="005F550B">
        <w:t>sunlight utili</w:t>
      </w:r>
      <w:r w:rsidR="00D63088">
        <w:t>z</w:t>
      </w:r>
      <w:r w:rsidR="005F550B">
        <w:t>ed</w:t>
      </w:r>
      <w:r w:rsidRPr="00D05012">
        <w:t xml:space="preserve"> by the cells</w:t>
      </w:r>
      <w:r w:rsidR="00D63088">
        <w:t>,</w:t>
      </w:r>
      <w:r w:rsidRPr="00D05012">
        <w:t xml:space="preserve"> </w:t>
      </w:r>
      <w:r w:rsidR="005F550B">
        <w:t>while</w:t>
      </w:r>
      <w:r w:rsidR="005F550B" w:rsidRPr="00D05012">
        <w:t xml:space="preserve"> </w:t>
      </w:r>
      <w:r w:rsidRPr="00D05012">
        <w:t xml:space="preserve">at the same time consuming </w:t>
      </w:r>
      <w:r w:rsidR="005F550B">
        <w:t xml:space="preserve">the </w:t>
      </w:r>
      <w:r w:rsidRPr="00D05012">
        <w:t>minimum energy for microalga</w:t>
      </w:r>
      <w:r w:rsidR="005E196C">
        <w:t>l</w:t>
      </w:r>
      <w:r w:rsidRPr="00D05012">
        <w:t xml:space="preserve"> production and harvesting/processing</w:t>
      </w:r>
      <w:r w:rsidR="00D63088">
        <w:t>. Se</w:t>
      </w:r>
      <w:r w:rsidRPr="00D05012">
        <w:t xml:space="preserve">condly, to use </w:t>
      </w:r>
      <w:r w:rsidR="005F550B">
        <w:t xml:space="preserve">low impact </w:t>
      </w:r>
      <w:r w:rsidRPr="00D05012">
        <w:t>materials and nutrient</w:t>
      </w:r>
      <w:r w:rsidR="00CF0757">
        <w:t>s</w:t>
      </w:r>
      <w:r w:rsidR="001D3B9F">
        <w:t>,</w:t>
      </w:r>
      <w:r w:rsidR="00CF0757">
        <w:t xml:space="preserve"> thus </w:t>
      </w:r>
      <w:r w:rsidRPr="00D05012">
        <w:t>minimi</w:t>
      </w:r>
      <w:r w:rsidR="005F550B">
        <w:t>z</w:t>
      </w:r>
      <w:r w:rsidRPr="00D05012">
        <w:t xml:space="preserve">ing the </w:t>
      </w:r>
      <w:r w:rsidR="005F550B">
        <w:t>use</w:t>
      </w:r>
      <w:r w:rsidR="005F550B" w:rsidRPr="00D05012">
        <w:t xml:space="preserve"> </w:t>
      </w:r>
      <w:r w:rsidRPr="00D05012">
        <w:t>of metal or concrete to build the reactors</w:t>
      </w:r>
      <w:r w:rsidR="00933912">
        <w:t>,</w:t>
      </w:r>
      <w:r w:rsidRPr="00D05012">
        <w:t xml:space="preserve"> </w:t>
      </w:r>
      <w:r w:rsidR="00933912">
        <w:t>and</w:t>
      </w:r>
      <w:r w:rsidR="00933912" w:rsidRPr="00D05012">
        <w:t xml:space="preserve"> </w:t>
      </w:r>
      <w:r w:rsidR="00F152BA">
        <w:t>to use</w:t>
      </w:r>
      <w:r w:rsidR="00CF0757">
        <w:t xml:space="preserve"> </w:t>
      </w:r>
      <w:r w:rsidRPr="00D05012">
        <w:t>pure CO</w:t>
      </w:r>
      <w:r w:rsidRPr="00D05012">
        <w:rPr>
          <w:vertAlign w:val="subscript"/>
        </w:rPr>
        <w:t>2</w:t>
      </w:r>
      <w:r w:rsidRPr="00D05012">
        <w:t xml:space="preserve"> or fertilizers as </w:t>
      </w:r>
      <w:r w:rsidR="005F550B">
        <w:t xml:space="preserve">the </w:t>
      </w:r>
      <w:r w:rsidRPr="00D05012">
        <w:t>nutrient source</w:t>
      </w:r>
      <w:r w:rsidR="00CF0757">
        <w:t xml:space="preserve"> </w:t>
      </w:r>
      <w:r w:rsidR="00CF0757">
        <w:fldChar w:fldCharType="begin" w:fldLock="1"/>
      </w:r>
      <w:r w:rsidR="00EB71B1">
        <w:instrText>ADDIN CSL_CITATION {"citationItems":[{"id":"ITEM-1","itemData":{"DOI":"10.1007/s00253-016-7835-7","ISBN":"1432-0614","ISSN":"14320614","PMID":"20686065","abstract":"Microalgae have been proposed as an option for wastewater treatment since the 1960s, but still, this technology has not been expanded to an industrial scale. In this paper, the major factors limiting the performance of these systems are analysed. The composition of the wastewater is highly relevant, and especially the presence of pollutants such as heavy metals and emerging compounds. Biological and engineering aspects are also critical and have to be improved to at least approximate the performance of conventional systems, not just in terms of capacity and efficiency but also in terms of robustness. Finally, the harvesting of the biomass and its processing into valuable products pose a challenge; yet at the same time, an opportunity exists to increase economic profitability. Land requirement is a major bottleneck that can be ameliorated by improving the system’s photosynthetic efficiency. Land requirement has a significant impact on the economic balance, but the profits from the biomass produced can enhance these systems’ reliability, especially in small cities.","author":[{"dropping-particle":"","family":"Acién","given":"F. Gabriel","non-dropping-particle":"","parse-names":false,"suffix":""},{"dropping-particle":"","family":"Gómez-Serrano","given":"C.","non-dropping-particle":"","parse-names":false,"suffix":""},{"dropping-particle":"","family":"Morales-Amaral","given":"M. M.","non-dropping-particle":"","parse-names":false,"suffix":""},{"dropping-particle":"","family":"Fernández-Sevilla","given":"J. M.","non-dropping-particle":"","parse-names":false,"suffix":""},{"dropping-particle":"","family":"Molina-Grima","given":"E.","non-dropping-particle":"","parse-names":false,"suffix":""}],"container-title":"Applied Microbiology and Biotechnology","id":"ITEM-1","issue":"21","issued":{"date-parts":[["2016","11","20"]]},"page":"9013-9022","title":"Wastewater treatment using microalgae: how realistic a contribution might it be to significant urban wastewater treatment?","type":"article-journal","volume":"100"},"uris":["http://www.mendeley.com/documents/?uuid=e1f5b28d-4ccc-4a6d-94c7-09574950605c"]},{"id":"ITEM-2","itemData":{"DOI":"10.1007/s00253-012-4362-z","ISBN":"1432-0614 (Electronic) 0175-7598 (Linking)","ISSN":"01757598 14320614","PMID":"22923096","abstract":"Microalgae have been proposed as a CO 2 removal option to contribute to climate change avoidance and problems coming from the use of fossil fuels. However, even though microalgae can be used to fix CO 2 from air or flue gases, they do not permit long-term CO 2 storage because they are easily decomposed. On the other hand, microalgae can contribute to an enhancement in human sustainability by producing biofuels as an alternative to fossil fuels in addition to the production of other useful chemicals and commodities. Moreover, microalgae can contribute to enhancing the sustainability of waste treatment processes, reducing the energy consumed, and improving the recycling of nutrients contained within them. This paper reviews the potential contribution of these processes and the existing knowledge in these areas. © Springer-Verlag 2012.","author":[{"dropping-particle":"","family":"Acién Fernández","given":"F. Gabriel","non-dropping-particle":"","parse-names":false,"suffix":""},{"dropping-particle":"V.","family":"González-López","given":"C.V.","non-dropping-particle":"","parse-names":false,"suffix":""},{"dropping-particle":"","family":"Fernández Sevilla","given":"J. M.","non-dropping-particle":"","parse-names":false,"suffix":""},{"dropping-particle":"","family":"Molina Grima","given":"E.","non-dropping-particle":"","parse-names":false,"suffix":""},{"dropping-particle":"","family":"Acién","given":"F. G.","non-dropping-particle":"","parse-names":false,"suffix":""},{"dropping-particle":"V.","family":"González-López","given":"C.V.","non-dropping-particle":"","parse-names":false,"suffix":""},{"dropping-particle":"","family":"Fernández Sevilla","given":"J. M.","non-dropping-particle":"","parse-names":false,"suffix":""},{"dropping-particle":"","family":"Molina Grima","given":"E.","non-dropping-particle":"","parse-names":false,"suffix":""},{"dropping-particle":"","family":"Acien","given":"F.G.","non-dropping-particle":"","parse-names":false,"suffix":""},{"dropping-particle":"V.","family":"González-López","given":"C.V.","non-dropping-particle":"","parse-names":false,"suffix":""},{"dropping-particle":"","family":"Fernández-Sevilla","given":"J.M.","non-dropping-particle":"","parse-names":false,"suffix":""},{"dropping-particle":"","family":"Molina-Grima","given":"E.","non-dropping-particle":"","parse-names":false,"suffix":""}],"container-title":"Applied Microbiology and Biotechnology","id":"ITEM-2","issue":"3","issued":{"date-parts":[["2012","11"]]},"page":"577-586","title":"Conversion of CO2 into biomass by microalgae: How realistic a contribution may it be to significant CO2 removal?","type":"article-journal","volume":"96"},"uris":["http://www.mendeley.com/documents/?uuid=0bebd1af-5358-4417-9fea-b00bf30bfc49","http://www.mendeley.com/documents/?uuid=44a31027-046f-4275-b745-d57f17b1386e","http://www.mendeley.com/documents/?uuid=977ecbee-d72f-46cb-8d16-336423d6e4f6"]}],"mendeley":{"formattedCitation":"[4,5]","plainTextFormattedCitation":"[4,5]","previouslyFormattedCitation":"[4,5]"},"properties":{"noteIndex":0},"schema":"https://github.com/citation-style-language/schema/raw/master/csl-citation.json"}</w:instrText>
      </w:r>
      <w:r w:rsidR="00CF0757">
        <w:fldChar w:fldCharType="separate"/>
      </w:r>
      <w:r w:rsidR="00EB71B1" w:rsidRPr="00EB71B1">
        <w:rPr>
          <w:noProof/>
        </w:rPr>
        <w:t>[4,5]</w:t>
      </w:r>
      <w:r w:rsidR="00CF0757">
        <w:fldChar w:fldCharType="end"/>
      </w:r>
      <w:r w:rsidRPr="00D05012">
        <w:t xml:space="preserve">. In </w:t>
      </w:r>
      <w:r w:rsidR="005F550B">
        <w:t>any</w:t>
      </w:r>
      <w:r w:rsidR="005F550B" w:rsidRPr="00D05012">
        <w:t xml:space="preserve"> </w:t>
      </w:r>
      <w:r w:rsidRPr="00D05012">
        <w:t>microalga</w:t>
      </w:r>
      <w:r w:rsidR="001D3B9F">
        <w:t>l</w:t>
      </w:r>
      <w:r w:rsidRPr="00D05012">
        <w:t xml:space="preserve"> production </w:t>
      </w:r>
      <w:r w:rsidR="00461AC8">
        <w:t>system</w:t>
      </w:r>
      <w:r w:rsidR="005F550B">
        <w:t>,</w:t>
      </w:r>
      <w:r w:rsidRPr="00D05012">
        <w:t xml:space="preserve"> the core of the process is the photobioreactor </w:t>
      </w:r>
      <w:r w:rsidR="005F550B">
        <w:t xml:space="preserve">itself, </w:t>
      </w:r>
      <w:r w:rsidRPr="00D05012">
        <w:t>where the biomass is produced. It must be optimi</w:t>
      </w:r>
      <w:r w:rsidR="005F550B">
        <w:t>z</w:t>
      </w:r>
      <w:r w:rsidRPr="00D05012">
        <w:t xml:space="preserve">ed to intercept </w:t>
      </w:r>
      <w:r w:rsidR="005F550B">
        <w:t>as</w:t>
      </w:r>
      <w:r w:rsidR="005F550B" w:rsidRPr="00D05012">
        <w:t xml:space="preserve"> </w:t>
      </w:r>
      <w:r w:rsidRPr="00D05012">
        <w:t xml:space="preserve">large </w:t>
      </w:r>
      <w:r w:rsidR="001D3B9F">
        <w:t xml:space="preserve">an </w:t>
      </w:r>
      <w:r w:rsidRPr="00D05012">
        <w:t xml:space="preserve">amount of light as possible and to allow the cells to use it </w:t>
      </w:r>
      <w:r w:rsidR="005F550B">
        <w:t>optimally</w:t>
      </w:r>
      <w:r w:rsidRPr="00D05012">
        <w:t xml:space="preserve">. For </w:t>
      </w:r>
      <w:r w:rsidR="005F550B">
        <w:t>this to occur</w:t>
      </w:r>
      <w:r w:rsidR="00CF0757">
        <w:t>,</w:t>
      </w:r>
      <w:r w:rsidRPr="00D05012">
        <w:t xml:space="preserve"> the culture conditions must be optimized to </w:t>
      </w:r>
      <w:r w:rsidR="00D63088">
        <w:t>those</w:t>
      </w:r>
      <w:r w:rsidR="00D63088" w:rsidRPr="00D05012">
        <w:t xml:space="preserve"> </w:t>
      </w:r>
      <w:r w:rsidRPr="00D05012">
        <w:t xml:space="preserve">required by the specific strain </w:t>
      </w:r>
      <w:r w:rsidR="00D63088">
        <w:t>being</w:t>
      </w:r>
      <w:r w:rsidRPr="00D05012">
        <w:t xml:space="preserve"> produced</w:t>
      </w:r>
      <w:r w:rsidR="00D63088">
        <w:t>. The main</w:t>
      </w:r>
      <w:r w:rsidRPr="00D05012">
        <w:t xml:space="preserve"> culture conditions </w:t>
      </w:r>
      <w:r w:rsidR="00D63088">
        <w:t xml:space="preserve">that need </w:t>
      </w:r>
      <w:r w:rsidRPr="00D05012">
        <w:t>to be controlled includ</w:t>
      </w:r>
      <w:r w:rsidR="00D63088">
        <w:t>e</w:t>
      </w:r>
      <w:r w:rsidRPr="00D05012">
        <w:t xml:space="preserve"> temperature, pH, dissolved </w:t>
      </w:r>
      <w:r w:rsidR="001D3B9F">
        <w:t>O</w:t>
      </w:r>
      <w:r w:rsidR="001D3B9F" w:rsidRPr="00E85B3F">
        <w:rPr>
          <w:vertAlign w:val="subscript"/>
        </w:rPr>
        <w:t>2</w:t>
      </w:r>
      <w:r w:rsidR="001D3B9F" w:rsidRPr="00D05012">
        <w:t xml:space="preserve"> </w:t>
      </w:r>
      <w:r w:rsidRPr="00D05012">
        <w:t xml:space="preserve">and nutrient availability. Mixing is required to minimize the existence of gradients </w:t>
      </w:r>
      <w:r w:rsidR="00D63088">
        <w:t>for</w:t>
      </w:r>
      <w:r w:rsidR="00D63088" w:rsidRPr="00D05012">
        <w:t xml:space="preserve"> </w:t>
      </w:r>
      <w:r w:rsidRPr="00D05012">
        <w:t>properties such as temperature, pH</w:t>
      </w:r>
      <w:r w:rsidR="00D63088">
        <w:t xml:space="preserve"> and</w:t>
      </w:r>
      <w:r w:rsidRPr="00D05012">
        <w:t xml:space="preserve"> nutrient availability</w:t>
      </w:r>
      <w:r w:rsidR="00D63088">
        <w:t>,</w:t>
      </w:r>
      <w:r w:rsidRPr="00D05012">
        <w:t xml:space="preserve"> but mainly to maximize the </w:t>
      </w:r>
      <w:r w:rsidR="00D63088" w:rsidRPr="00D05012">
        <w:t>cells</w:t>
      </w:r>
      <w:r w:rsidR="00D63088">
        <w:t>’</w:t>
      </w:r>
      <w:r w:rsidR="00D63088" w:rsidRPr="00D05012">
        <w:t xml:space="preserve"> </w:t>
      </w:r>
      <w:r w:rsidR="00D63088">
        <w:t>exposure</w:t>
      </w:r>
      <w:r w:rsidRPr="00D05012">
        <w:t xml:space="preserve"> to light. To avoid </w:t>
      </w:r>
      <w:r w:rsidR="00D63088">
        <w:t xml:space="preserve">property </w:t>
      </w:r>
      <w:r w:rsidRPr="00D05012">
        <w:t>gradients</w:t>
      </w:r>
      <w:r w:rsidR="00D63088">
        <w:t>, it</w:t>
      </w:r>
      <w:r w:rsidRPr="00D05012">
        <w:t xml:space="preserve"> </w:t>
      </w:r>
      <w:r w:rsidR="00D63088" w:rsidRPr="00D05012">
        <w:t xml:space="preserve">is </w:t>
      </w:r>
      <w:r w:rsidR="001D3B9F" w:rsidRPr="00E85B3F">
        <w:rPr>
          <w:color w:val="FF0000"/>
        </w:rPr>
        <w:t>sufficient</w:t>
      </w:r>
      <w:r w:rsidR="001D3B9F" w:rsidRPr="00E85B3F" w:rsidDel="00D63088">
        <w:rPr>
          <w:color w:val="FF0000"/>
        </w:rPr>
        <w:t xml:space="preserve"> </w:t>
      </w:r>
      <w:r w:rsidRPr="00D05012">
        <w:t xml:space="preserve">to achieve mixing times in the range of minutes, whereas to achieve maximum </w:t>
      </w:r>
      <w:r w:rsidR="00D63088" w:rsidRPr="00D05012">
        <w:t xml:space="preserve">light </w:t>
      </w:r>
      <w:r w:rsidRPr="00D05012">
        <w:t>integration</w:t>
      </w:r>
      <w:r w:rsidR="00D63088">
        <w:t>,</w:t>
      </w:r>
      <w:r w:rsidRPr="00D05012">
        <w:t xml:space="preserve"> mixing times or frequencies at which the cells must be exposed to light </w:t>
      </w:r>
      <w:r w:rsidR="00D63088">
        <w:t>are</w:t>
      </w:r>
      <w:r w:rsidR="00D63088" w:rsidRPr="00D05012">
        <w:t xml:space="preserve"> </w:t>
      </w:r>
      <w:r w:rsidRPr="00D05012">
        <w:t>in the range of milliseconds</w:t>
      </w:r>
      <w:r w:rsidR="00D028BF">
        <w:t xml:space="preserve"> </w:t>
      </w:r>
      <w:r w:rsidR="00D028BF">
        <w:fldChar w:fldCharType="begin" w:fldLock="1"/>
      </w:r>
      <w:r w:rsidR="007F6940">
        <w:instrText>ADDIN CSL_CITATION {"citationItems":[{"id":"ITEM-1","itemData":{"DOI":"10.1016/j.algal.2016.03.033","ISSN":"22119264","abstract":"© 2016 Elsevier B.V. The real light pattern in photobioreactors - a gradual variation of irradiance - differs from the widely accepted simplification of considering it a succession of square, light and dark periods. In this work we will demonstrate that the dynamic model of photosynthesis proposed by Camacho Rubio et al. accurately predicts photosynthetic responses elicited from microalgae in varying light, regardless of the shape of the variation. We characterized the microalgae Scenedesmus almeriensis by obtaining its photosynthetic parameters from square-wave light experiments, and then we used those parameters to obtain the responses of the model to real light regimes and we compared them with experimental data obtained under the actual conditions. Further analysis showed that the predictions of the model fell within a 10% error, of which the major contribution is probably the experimental error of the measurements. We also used the model to optimize the design and operation of photobioreactors for productivity maximization, developing strategies to manage the biomass concentration and the mixing frequency. Our results indicate that the use of square-wave light regimes may severely skew the optimization process, rendering inefficient light use in the photobioreactor and over-estimated power inputs.","author":[{"dropping-particle":"","family":"Brindley","given":"C.","non-dropping-particle":"","parse-names":false,"suffix":""},{"dropping-particle":"","family":"Jiménez-Ruíz","given":"N.","non-dropping-particle":"","parse-names":false,"suffix":""},{"dropping-particle":"","family":"Acién","given":"F.G.","non-dropping-particle":"","parse-names":false,"suffix":""},{"dropping-particle":"","family":"Fernández-Sevilla","given":"J.M.","non-dropping-particle":"","parse-names":false,"suffix":""}],"container-title":"Algal Research","id":"ITEM-1","issued":{"date-parts":[["2016"]]},"page":"399-408","title":"Light regime optimization in photobioreactors using a dynamic photosynthesis model","type":"article-journal","volume":"16"},"uris":["http://www.mendeley.com/documents/?uuid=93fcbc85-1e0e-47d5-955d-95efa875a2a8"]}],"mendeley":{"formattedCitation":"[14]","plainTextFormattedCitation":"[14]","previouslyFormattedCitation":"[14]"},"properties":{"noteIndex":0},"schema":"https://github.com/citation-style-language/schema/raw/master/csl-citation.json"}</w:instrText>
      </w:r>
      <w:r w:rsidR="00D028BF">
        <w:fldChar w:fldCharType="separate"/>
      </w:r>
      <w:r w:rsidR="007F6940" w:rsidRPr="007F6940">
        <w:rPr>
          <w:noProof/>
        </w:rPr>
        <w:t>[14]</w:t>
      </w:r>
      <w:r w:rsidR="00D028BF">
        <w:fldChar w:fldCharType="end"/>
      </w:r>
      <w:r w:rsidR="00D63088">
        <w:t>;</w:t>
      </w:r>
      <w:r w:rsidRPr="00D05012">
        <w:t xml:space="preserve"> </w:t>
      </w:r>
      <w:r w:rsidR="00D63088">
        <w:t>t</w:t>
      </w:r>
      <w:r w:rsidRPr="00D05012">
        <w:t xml:space="preserve">he </w:t>
      </w:r>
      <w:r w:rsidR="00C91719">
        <w:t>former</w:t>
      </w:r>
      <w:r w:rsidRPr="00D05012">
        <w:t xml:space="preserve"> is possible </w:t>
      </w:r>
      <w:r w:rsidR="00D10037">
        <w:t>by</w:t>
      </w:r>
      <w:r w:rsidR="00D10037" w:rsidRPr="00D05012">
        <w:t xml:space="preserve"> </w:t>
      </w:r>
      <w:r w:rsidRPr="00D05012">
        <w:t>providing reasonable amounts of energy</w:t>
      </w:r>
      <w:r w:rsidR="001D3B9F">
        <w:t>,</w:t>
      </w:r>
      <w:r w:rsidRPr="00D05012">
        <w:t xml:space="preserve"> whereas the </w:t>
      </w:r>
      <w:r w:rsidR="005E5778">
        <w:t>latter</w:t>
      </w:r>
      <w:r w:rsidR="005E5778" w:rsidRPr="00D05012">
        <w:t xml:space="preserve"> </w:t>
      </w:r>
      <w:r w:rsidRPr="00D05012">
        <w:t xml:space="preserve">is not possible without investing enormous </w:t>
      </w:r>
      <w:r w:rsidRPr="00D05012">
        <w:lastRenderedPageBreak/>
        <w:t>amounts of energy</w:t>
      </w:r>
      <w:r w:rsidR="00D028BF">
        <w:t xml:space="preserve"> </w:t>
      </w:r>
      <w:r w:rsidR="00D028BF">
        <w:fldChar w:fldCharType="begin" w:fldLock="1"/>
      </w:r>
      <w:r w:rsidR="007F6940">
        <w:instrText>ADDIN CSL_CITATION {"citationItems":[{"id":"ITEM-1","itemData":{"DOI":"10.1016/j.algal.2018.08.017","ISBN":"0022-3263","ISSN":"22119264","abstract":"In the present work, a methodology is proposed to determine the mass transfer capacity in existing microalgae raceway reactors to minimize excessive dissolved oxygen accumulation that would otherwise reduce biomass productivity. The methodology has been validated using a 100 m2 raceway reactor operated in semi-continuous mode. The relevance of each raceway reactor section was evaluated as well as the oxygen transfer capacity in the sump to different air flow rates. The results confirm that dissolved oxygen accumulates in raceway reactors if no appropriate mass transfer systems are provided. Therefore, mass transfer in the sump is the main contributor to oxygen removal in these systems. The variation in the volumetric mass transfer coefficient in the sump as a function of the gas flow rate, and therefore the superficial gas velocity in the sump, has been studied and modelled. Moreover, the developed model has been used to estimate the mass transfer requirements in the sump as a function of the target dissolved oxygen concentration and the oxygen production rate. The proposed methodology allows us to determine and optimize the mass transfer capacity in the sump for any existing raceway reactor. Moreover, it is a powerful tool for the optimization of existing reactors as well as for the design optimization of new reactors.","author":[{"dropping-particle":"","family":"Barceló-Villalobos","given":"M.","non-dropping-particle":"","parse-names":false,"suffix":""},{"dropping-particle":"","family":"Guzmán Sánchez","given":"J.L. L.","non-dropping-particle":"","parse-names":false,"suffix":""},{"dropping-particle":"","family":"Martín Cara","given":"I.","non-dropping-particle":"","parse-names":false,"suffix":""},{"dropping-particle":"","family":"Sánchez Molina","given":"J.A. A.","non-dropping-particle":"","parse-names":false,"suffix":""},{"dropping-particle":"","family":"Acién Fernández","given":"F.G. G.","non-dropping-particle":"","parse-names":false,"suffix":""}],"container-title":"Algal Research","id":"ITEM-1","issue":"January","issued":{"date-parts":[["2018","11","1"]]},"page":"91-97","publisher":"Elsevier","title":"Analysis of mass transfer capacity in raceway reactors","type":"article-journal","volume":"35"},"uris":["http://www.mendeley.com/documents/?uuid=7f17ae3a-6949-4cb0-b322-73b43a952529"]},{"id":"ITEM-2","itemData":{"DOI":"10.1016/j.biortech.2019.02.032","ISSN":"09608524","PMID":"30784990","abstract":"The improvement of photosynthetic efficiency in a 100 m2 raceway reactor by enhancement of light regime to which the cells are exposed is here reported. From Computational Fluid Dynamics it was calculated that the light exposure times ranged from 0.4 to 3.6 s while the exposure times to darkness were much longer, from 6 to 21 s. It was demonstrated that these times are too long for light integration, the cells fully adapting to local irradiances. This phenomenon was validated in the real outdoor raceway at different seasons. Simulations allows to confirm that if total light integration is achieved biomass productivity can increase up to 40 g/m2·day compared to 29 g/m2·day obtained considering local adaptation, which is close to the experimental value of 25 g/m2·day. This paper provides clear evidence of microalgae cell adaptation to local irradiance because of the unfavourable cell movement pattern in raceway reactors.","author":[{"dropping-particle":"","family":"Barceló-Villalobos","given":"M.","non-dropping-particle":"","parse-names":false,"suffix":""},{"dropping-particle":"","family":"Olmo","given":"P. Fernández-del","non-dropping-particle":"","parse-names":false,"suffix":""},{"dropping-particle":"","family":"Guzmán","given":"J.L. L.","non-dropping-particle":"","parse-names":false,"suffix":""},{"dropping-particle":"","family":"Fernández-Sevilla","given":"J.M. M.","non-dropping-particle":"","parse-names":false,"suffix":""},{"dropping-particle":"","family":"Fernández","given":"F.G. Acién","non-dropping-particle":"","parse-names":false,"suffix":""},{"dropping-particle":"","family":"Fernández-del Olmo","given":"P.","non-dropping-particle":"","parse-names":false,"suffix":""},{"dropping-particle":"","family":"Guzmán","given":"J.L. L.","non-dropping-particle":"","parse-names":false,"suffix":""},{"dropping-particle":"","family":"Fernández-Sevilla","given":"J.M. M.","non-dropping-particle":"","parse-names":false,"suffix":""},{"dropping-particle":"","family":"Acién Fernández","given":"F.G. G.","non-dropping-particle":"","parse-names":false,"suffix":""},{"dropping-particle":"","family":"Olmo","given":"P. Fernández-del","non-dropping-particle":"","parse-names":false,"suffix":""},{"dropping-particle":"","family":"Guzmán","given":"J.L. L.","non-dropping-particle":"","parse-names":false,"suffix":""},{"dropping-particle":"","family":"Fernández-Sevilla","given":"J.M. M.","non-dropping-particle":"","parse-names":false,"suffix":""},{"dropping-particle":"","family":"Fernández","given":"F.G. Acién","non-dropping-particle":"","parse-names":false,"suffix":""}],"container-title":"Bioresource Technology","id":"ITEM-2","issue":"February","issued":{"date-parts":[["2019"]]},"page":"404-411","publisher":"Elsevier","title":"Evaluation of photosynthetic light integration by microalgae in a pilot-scale raceway reactor","type":"article-journal","volume":"280"},"uris":["http://www.mendeley.com/documents/?uuid=44e5b725-a1a6-4cf2-b692-2347f459fad0"]}],"mendeley":{"formattedCitation":"[15,16]","plainTextFormattedCitation":"[15,16]","previouslyFormattedCitation":"[15,16]"},"properties":{"noteIndex":0},"schema":"https://github.com/citation-style-language/schema/raw/master/csl-citation.json"}</w:instrText>
      </w:r>
      <w:r w:rsidR="00D028BF">
        <w:fldChar w:fldCharType="separate"/>
      </w:r>
      <w:r w:rsidR="007F6940" w:rsidRPr="007F6940">
        <w:rPr>
          <w:noProof/>
        </w:rPr>
        <w:t>[15,16]</w:t>
      </w:r>
      <w:r w:rsidR="00D028BF">
        <w:fldChar w:fldCharType="end"/>
      </w:r>
      <w:r w:rsidRPr="00D05012">
        <w:t>. Concerning nutrients, large amounts of carbon, nitrogen and phosphorus are required</w:t>
      </w:r>
      <w:r w:rsidR="00BD0D35" w:rsidRPr="00BD0D35">
        <w:t xml:space="preserve"> </w:t>
      </w:r>
      <w:r w:rsidR="00BD0D35" w:rsidRPr="00D05012">
        <w:t>to produce microalga</w:t>
      </w:r>
      <w:r w:rsidR="001D3B9F">
        <w:t>l</w:t>
      </w:r>
      <w:r w:rsidR="00BD0D35" w:rsidRPr="00D05012">
        <w:t xml:space="preserve"> biomass</w:t>
      </w:r>
      <w:r w:rsidRPr="00D05012">
        <w:t xml:space="preserve">. </w:t>
      </w:r>
      <w:r w:rsidR="00225ACF">
        <w:t xml:space="preserve">Microalgae </w:t>
      </w:r>
      <w:r w:rsidR="00BD0D35">
        <w:t>can</w:t>
      </w:r>
      <w:r w:rsidR="00225ACF">
        <w:t xml:space="preserve"> recover these nutrients from effluents such as wastewater and manure, thus </w:t>
      </w:r>
      <w:r w:rsidR="00BD0D35">
        <w:t>enhancing</w:t>
      </w:r>
      <w:r w:rsidR="00225ACF">
        <w:t xml:space="preserve"> treatment processes at the same time </w:t>
      </w:r>
      <w:r w:rsidR="00BD0D35">
        <w:t xml:space="preserve">as </w:t>
      </w:r>
      <w:r w:rsidR="00225ACF">
        <w:t xml:space="preserve">producing large amounts of biomass with minimum inputs </w:t>
      </w:r>
      <w:r w:rsidR="00225ACF">
        <w:fldChar w:fldCharType="begin" w:fldLock="1"/>
      </w:r>
      <w:r w:rsidR="00EB71B1">
        <w:instrText>ADDIN CSL_CITATION {"citationItems":[{"id":"ITEM-1","itemData":{"DOI":"10.1007/s00253-016-7835-7","ISBN":"1432-0614","ISSN":"14320614","PMID":"20686065","abstract":"Microalgae have been proposed as an option for wastewater treatment since the 1960s, but still, this technology has not been expanded to an industrial scale. In this paper, the major factors limiting the performance of these systems are analysed. The composition of the wastewater is highly relevant, and especially the presence of pollutants such as heavy metals and emerging compounds. Biological and engineering aspects are also critical and have to be improved to at least approximate the performance of conventional systems, not just in terms of capacity and efficiency but also in terms of robustness. Finally, the harvesting of the biomass and its processing into valuable products pose a challenge; yet at the same time, an opportunity exists to increase economic profitability. Land requirement is a major bottleneck that can be ameliorated by improving the system’s photosynthetic efficiency. Land requirement has a significant impact on the economic balance, but the profits from the biomass produced can enhance these systems’ reliability, especially in small cities.","author":[{"dropping-particle":"","family":"Acién","given":"F. Gabriel","non-dropping-particle":"","parse-names":false,"suffix":""},{"dropping-particle":"","family":"Gómez-Serrano","given":"C.","non-dropping-particle":"","parse-names":false,"suffix":""},{"dropping-particle":"","family":"Morales-Amaral","given":"M. M.","non-dropping-particle":"","parse-names":false,"suffix":""},{"dropping-particle":"","family":"Fernández-Sevilla","given":"J. M.","non-dropping-particle":"","parse-names":false,"suffix":""},{"dropping-particle":"","family":"Molina-Grima","given":"E.","non-dropping-particle":"","parse-names":false,"suffix":""}],"container-title":"Applied Microbiology and Biotechnology","id":"ITEM-1","issue":"21","issued":{"date-parts":[["2016","11","20"]]},"page":"9013-9022","title":"Wastewater treatment using microalgae: how realistic a contribution might it be to significant urban wastewater treatment?","type":"article-journal","volume":"100"},"uris":["http://www.mendeley.com/documents/?uuid=e1f5b28d-4ccc-4a6d-94c7-09574950605c"]}],"mendeley":{"formattedCitation":"[4]","plainTextFormattedCitation":"[4]","previouslyFormattedCitation":"[4]"},"properties":{"noteIndex":0},"schema":"https://github.com/citation-style-language/schema/raw/master/csl-citation.json"}</w:instrText>
      </w:r>
      <w:r w:rsidR="00225ACF">
        <w:fldChar w:fldCharType="separate"/>
      </w:r>
      <w:r w:rsidR="00EB71B1" w:rsidRPr="00EB71B1">
        <w:rPr>
          <w:noProof/>
        </w:rPr>
        <w:t>[4]</w:t>
      </w:r>
      <w:r w:rsidR="00225ACF">
        <w:fldChar w:fldCharType="end"/>
      </w:r>
      <w:r w:rsidR="00225ACF">
        <w:t>.</w:t>
      </w:r>
    </w:p>
    <w:p w14:paraId="67F8FF7F" w14:textId="77777777" w:rsidR="002E42B5" w:rsidRPr="00E85B3F" w:rsidRDefault="002E42B5" w:rsidP="00566967">
      <w:pPr>
        <w:pStyle w:val="Ttulo2"/>
        <w:rPr>
          <w:i/>
          <w:iCs/>
        </w:rPr>
      </w:pPr>
      <w:r w:rsidRPr="00E85B3F">
        <w:rPr>
          <w:i/>
          <w:iCs/>
        </w:rPr>
        <w:t xml:space="preserve">Open versus closed production systems </w:t>
      </w:r>
    </w:p>
    <w:p w14:paraId="566E8B6B" w14:textId="0CDAFB02" w:rsidR="00500F3A" w:rsidRPr="00D05012" w:rsidRDefault="001D3B9F" w:rsidP="00500F3A">
      <w:pPr>
        <w:jc w:val="both"/>
      </w:pPr>
      <w:r>
        <w:t>For</w:t>
      </w:r>
      <w:r w:rsidRPr="00D05012">
        <w:t xml:space="preserve"> </w:t>
      </w:r>
      <w:r w:rsidR="00500F3A" w:rsidRPr="00D05012">
        <w:t>microalga</w:t>
      </w:r>
      <w:r>
        <w:t>l</w:t>
      </w:r>
      <w:r w:rsidR="00500F3A" w:rsidRPr="00D05012">
        <w:t xml:space="preserve"> production systems</w:t>
      </w:r>
      <w:r w:rsidR="00BD0D35">
        <w:t>,</w:t>
      </w:r>
      <w:r w:rsidR="00500F3A" w:rsidRPr="00D05012">
        <w:t xml:space="preserve"> two main reactor</w:t>
      </w:r>
      <w:r w:rsidR="00BD0D35">
        <w:t>-</w:t>
      </w:r>
      <w:r w:rsidR="00BD0D35" w:rsidRPr="00D05012">
        <w:t xml:space="preserve">types </w:t>
      </w:r>
      <w:r w:rsidR="00B162AC">
        <w:t>are</w:t>
      </w:r>
      <w:r w:rsidR="00500F3A" w:rsidRPr="00D05012">
        <w:t xml:space="preserve"> considered</w:t>
      </w:r>
      <w:r w:rsidR="00BD0D35">
        <w:t xml:space="preserve"> -</w:t>
      </w:r>
      <w:r w:rsidR="00500F3A" w:rsidRPr="00D05012">
        <w:t xml:space="preserve"> closed and open. In closed photobioreactors</w:t>
      </w:r>
      <w:r w:rsidR="00BD0D35">
        <w:t>,</w:t>
      </w:r>
      <w:r w:rsidR="00500F3A" w:rsidRPr="00D05012">
        <w:t xml:space="preserve"> the culture is separated from the </w:t>
      </w:r>
      <w:r w:rsidR="00BD0D35">
        <w:t>atmosphere</w:t>
      </w:r>
      <w:r w:rsidR="00BD0D35" w:rsidRPr="00D05012">
        <w:t xml:space="preserve"> </w:t>
      </w:r>
      <w:r w:rsidR="00500F3A" w:rsidRPr="00D05012">
        <w:t xml:space="preserve">by </w:t>
      </w:r>
      <w:r w:rsidR="00BD0D35">
        <w:t>a</w:t>
      </w:r>
      <w:r w:rsidR="00BD0D35" w:rsidRPr="00D05012">
        <w:t xml:space="preserve"> </w:t>
      </w:r>
      <w:r w:rsidR="00500F3A" w:rsidRPr="00D05012">
        <w:t xml:space="preserve">transparent material, </w:t>
      </w:r>
      <w:r w:rsidR="00BD0D35">
        <w:t xml:space="preserve">whether </w:t>
      </w:r>
      <w:r w:rsidR="00500F3A" w:rsidRPr="00D05012">
        <w:t>plastic or glass</w:t>
      </w:r>
      <w:r w:rsidR="00BD0D35">
        <w:t>; there are also</w:t>
      </w:r>
      <w:r w:rsidR="00500F3A" w:rsidRPr="00D05012">
        <w:t xml:space="preserve"> different designs such as bubble</w:t>
      </w:r>
      <w:r w:rsidR="00BD0D35">
        <w:t>-</w:t>
      </w:r>
      <w:r w:rsidR="00500F3A" w:rsidRPr="00D05012">
        <w:t>column, tubular or flat</w:t>
      </w:r>
      <w:r w:rsidR="00BD0D35">
        <w:t>-</w:t>
      </w:r>
      <w:r w:rsidR="00500F3A" w:rsidRPr="00D05012">
        <w:t xml:space="preserve">panel. In these reactors, the culture is mixed both </w:t>
      </w:r>
      <w:r w:rsidR="00F34A72">
        <w:t>by</w:t>
      </w:r>
      <w:r w:rsidR="00F34A72" w:rsidRPr="00D05012">
        <w:t xml:space="preserve"> </w:t>
      </w:r>
      <w:r w:rsidR="00500F3A" w:rsidRPr="00D05012">
        <w:t xml:space="preserve">aeration </w:t>
      </w:r>
      <w:r w:rsidR="00BD0D35">
        <w:t>and</w:t>
      </w:r>
      <w:r w:rsidR="00BD0D35" w:rsidRPr="00D05012">
        <w:t xml:space="preserve"> </w:t>
      </w:r>
      <w:r w:rsidR="00500F3A" w:rsidRPr="00D05012">
        <w:t xml:space="preserve">pumping, both of </w:t>
      </w:r>
      <w:r w:rsidR="00BD0D35">
        <w:t>which</w:t>
      </w:r>
      <w:r w:rsidR="00BD0D35" w:rsidRPr="00D05012">
        <w:t xml:space="preserve"> </w:t>
      </w:r>
      <w:r w:rsidR="00500F3A" w:rsidRPr="00D05012">
        <w:t>consum</w:t>
      </w:r>
      <w:r w:rsidR="00BD0D35">
        <w:t>e</w:t>
      </w:r>
      <w:r w:rsidR="00500F3A" w:rsidRPr="00D05012">
        <w:t xml:space="preserve"> large amounts of energy </w:t>
      </w:r>
      <w:r w:rsidR="00AA4991">
        <w:t>(</w:t>
      </w:r>
      <w:r w:rsidR="00500F3A" w:rsidRPr="00D05012">
        <w:t>up to 400 W/m</w:t>
      </w:r>
      <w:r w:rsidR="00500F3A" w:rsidRPr="00D05012">
        <w:rPr>
          <w:vertAlign w:val="superscript"/>
        </w:rPr>
        <w:t>3</w:t>
      </w:r>
      <w:r w:rsidR="00AA4991">
        <w:t>).</w:t>
      </w:r>
      <w:r w:rsidR="00500F3A" w:rsidRPr="00D05012">
        <w:t xml:space="preserve"> To maximize </w:t>
      </w:r>
      <w:r w:rsidR="00BD0D35">
        <w:t>how much</w:t>
      </w:r>
      <w:r w:rsidR="00BD0D35" w:rsidRPr="00D05012">
        <w:t xml:space="preserve"> </w:t>
      </w:r>
      <w:r w:rsidR="00500F3A" w:rsidRPr="00D05012">
        <w:t xml:space="preserve">light </w:t>
      </w:r>
      <w:r w:rsidR="00BD0D35">
        <w:t xml:space="preserve">is </w:t>
      </w:r>
      <w:r w:rsidR="00500F3A" w:rsidRPr="00D05012">
        <w:t>intercepted</w:t>
      </w:r>
      <w:r w:rsidR="00BD0D35">
        <w:t>,</w:t>
      </w:r>
      <w:r w:rsidR="00500F3A" w:rsidRPr="00D05012">
        <w:t xml:space="preserve"> large surface</w:t>
      </w:r>
      <w:r w:rsidR="00BD0D35">
        <w:t>-</w:t>
      </w:r>
      <w:r w:rsidR="00500F3A" w:rsidRPr="00D05012">
        <w:t>to</w:t>
      </w:r>
      <w:r w:rsidR="00BD0D35">
        <w:t>-</w:t>
      </w:r>
      <w:r w:rsidR="00500F3A" w:rsidRPr="00D05012">
        <w:t>volume ratios are used</w:t>
      </w:r>
      <w:r w:rsidR="00224671">
        <w:t xml:space="preserve"> (</w:t>
      </w:r>
      <w:r w:rsidR="00500F3A" w:rsidRPr="00D05012">
        <w:t>up to 200 m</w:t>
      </w:r>
      <w:r w:rsidR="00500F3A" w:rsidRPr="00A16715">
        <w:rPr>
          <w:vertAlign w:val="superscript"/>
        </w:rPr>
        <w:t>2</w:t>
      </w:r>
      <w:r w:rsidR="00500F3A" w:rsidRPr="00D05012">
        <w:t>/m</w:t>
      </w:r>
      <w:r w:rsidR="00500F3A" w:rsidRPr="00A16715">
        <w:rPr>
          <w:vertAlign w:val="superscript"/>
        </w:rPr>
        <w:t>3</w:t>
      </w:r>
      <w:r w:rsidR="00224671">
        <w:t>);</w:t>
      </w:r>
      <w:r w:rsidR="00BD0D35">
        <w:t xml:space="preserve"> for this,</w:t>
      </w:r>
      <w:r w:rsidR="00500F3A" w:rsidRPr="00D05012">
        <w:t xml:space="preserve"> large </w:t>
      </w:r>
      <w:r w:rsidR="00BD0D35">
        <w:t>quantities</w:t>
      </w:r>
      <w:r w:rsidR="00BD0D35" w:rsidRPr="00D05012">
        <w:t xml:space="preserve"> </w:t>
      </w:r>
      <w:r w:rsidR="00500F3A" w:rsidRPr="00D05012">
        <w:t xml:space="preserve">of transparent material </w:t>
      </w:r>
      <w:r w:rsidR="00BD0D35">
        <w:t>are</w:t>
      </w:r>
      <w:r w:rsidR="00BD0D35" w:rsidRPr="00D05012">
        <w:t xml:space="preserve"> </w:t>
      </w:r>
      <w:r w:rsidR="00BD0D35">
        <w:t>needed</w:t>
      </w:r>
      <w:r w:rsidR="00500F3A" w:rsidRPr="00D05012">
        <w:t xml:space="preserve">. </w:t>
      </w:r>
      <w:r w:rsidR="00BD0D35">
        <w:t>Given the substantial</w:t>
      </w:r>
      <w:r w:rsidR="00500F3A" w:rsidRPr="00D05012">
        <w:t xml:space="preserve"> amount</w:t>
      </w:r>
      <w:r w:rsidR="00BD0D35">
        <w:t>s</w:t>
      </w:r>
      <w:r w:rsidR="00500F3A" w:rsidRPr="00D05012">
        <w:t xml:space="preserve"> of energy and materials required to build and operate these reactors, they are mainly </w:t>
      </w:r>
      <w:r w:rsidR="00BD0D35">
        <w:t>utilized to</w:t>
      </w:r>
      <w:r w:rsidR="00BD0D35" w:rsidRPr="00D05012">
        <w:t xml:space="preserve"> </w:t>
      </w:r>
      <w:r w:rsidR="00500F3A" w:rsidRPr="00D05012">
        <w:t>produc</w:t>
      </w:r>
      <w:r w:rsidR="00BD0D35">
        <w:t xml:space="preserve">e </w:t>
      </w:r>
      <w:r w:rsidR="00500F3A" w:rsidRPr="00D05012">
        <w:t>high</w:t>
      </w:r>
      <w:r w:rsidR="00BD0D35">
        <w:t xml:space="preserve"> or </w:t>
      </w:r>
      <w:r w:rsidR="00A16715">
        <w:t>medium</w:t>
      </w:r>
      <w:r w:rsidR="00BD0D35">
        <w:t>-</w:t>
      </w:r>
      <w:r w:rsidR="00500F3A" w:rsidRPr="00D05012">
        <w:t xml:space="preserve">value biomass. </w:t>
      </w:r>
      <w:r w:rsidR="00BD0D35">
        <w:t>As a result</w:t>
      </w:r>
      <w:r w:rsidR="00500F3A" w:rsidRPr="00D05012">
        <w:t xml:space="preserve">, the </w:t>
      </w:r>
      <w:r w:rsidR="00112939">
        <w:t xml:space="preserve">value of the </w:t>
      </w:r>
      <w:r w:rsidR="00500F3A" w:rsidRPr="00D05012">
        <w:t>biomass produc</w:t>
      </w:r>
      <w:r w:rsidR="00112939">
        <w:t>ed</w:t>
      </w:r>
      <w:r w:rsidR="00500F3A" w:rsidRPr="00D05012">
        <w:t xml:space="preserve"> </w:t>
      </w:r>
      <w:r w:rsidR="00911FC1" w:rsidRPr="00D05012">
        <w:t>cannot</w:t>
      </w:r>
      <w:r w:rsidR="00500F3A" w:rsidRPr="00D05012">
        <w:t xml:space="preserve"> be </w:t>
      </w:r>
      <w:r w:rsidR="00BD0D35">
        <w:t>lower</w:t>
      </w:r>
      <w:r w:rsidR="00112939">
        <w:t xml:space="preserve"> than</w:t>
      </w:r>
      <w:r w:rsidR="00500F3A" w:rsidRPr="00D05012">
        <w:t xml:space="preserve"> 20 €/kg </w:t>
      </w:r>
      <w:r w:rsidR="00112939">
        <w:t xml:space="preserve">when </w:t>
      </w:r>
      <w:r w:rsidR="00BD0D35" w:rsidRPr="00D05012">
        <w:t xml:space="preserve">using </w:t>
      </w:r>
      <w:r w:rsidR="00EF25C9">
        <w:t>these</w:t>
      </w:r>
      <w:r w:rsidR="00BD0D35" w:rsidRPr="00D05012">
        <w:t xml:space="preserve"> technologies</w:t>
      </w:r>
      <w:r w:rsidR="00112939">
        <w:t>, even at the</w:t>
      </w:r>
      <w:r w:rsidR="00500F3A" w:rsidRPr="00D05012">
        <w:t xml:space="preserve"> large scale</w:t>
      </w:r>
      <w:r w:rsidR="00911FC1">
        <w:t xml:space="preserve"> </w:t>
      </w:r>
      <w:r w:rsidR="00911FC1">
        <w:fldChar w:fldCharType="begin" w:fldLock="1"/>
      </w:r>
      <w:r w:rsidR="004821A0">
        <w:instrText>ADDIN CSL_CITATION {"citationItems":[{"id":"ITEM-1","itemData":{"DOI":"10.1016/j.biotechadv.2010.08.005","ISBN":"0734-9750","ISSN":"07349750","PMID":"20728528","abstract":"Worldwide, microalgal biofuel production is being investigated. It is strongly debated which type of production technology is the most adequate. Microalgal biomass production costs were calculated for 3 different micro algal production systems operating at commercial scale today: open ponds, horizontal tubular photobioreactors and flat panel photobioreactors. For the 3 systems, resulting biomass production costs including dewatering, were 4.95, 4.15 and 5.96 € per kg, respectively. The important cost factors are irradiation conditions, mixing, photosynthetic efficiency of systems, medium- and carbon dioxide costs. Optimizing production with respect to these factors, a price of € 0.68 per kg resulted. At this cost level microalgae become a promising feedstock for biodiesel and bulk chemicals. Summary: Photobioreactors may become attractive for microalgal biofuel production. © 2010 Elsevier Inc.","author":[{"dropping-particle":"","family":"Norsker","given":"Niels Henrik N.-H. -H","non-dropping-particle":"","parse-names":false,"suffix":""},{"dropping-particle":"","family":"Barbosa","given":"Maria J. M.J. J","non-dropping-particle":"","parse-names":false,"suffix":""},{"dropping-particle":"","family":"Vermuë","given":"M.H. H Marian H.","non-dropping-particle":"","parse-names":false,"suffix":""},{"dropping-particle":"","family":"Wijffels","given":"R.H. H René H.","non-dropping-particle":"","parse-names":false,"suffix":""}],"container-title":"Biotechnology Advances","id":"ITEM-1","issue":"1","issued":{"date-parts":[["2011","1"]]},"page":"24-27","title":"Microalgal production - A close look at the economics","type":"article-journal","volume":"29"},"uris":["http://www.mendeley.com/documents/?uuid=08a257b0-b399-4a7a-89d6-54b22f728c81"]},{"id":"ITEM-2","itemData":{"DOI":"https://doi.org/10.1016/B978-0-444-59558-4.00014-0","ISBN":"978-0-444-59558-4","abstract":"Microalgae have been proposed as the potential source for a wide range of products, ranging from fine chemicals and pharmaceuticals to foods and feeds and as a biofuel source. However, only a few are successful on an industrial scale due to the high cost associated with the production of microalgae biomass. This chapter presents an economic analysis of various processes based on microalgae: from high-value products like astaxanthin to low-value products like biofuels. The target is to identify major factors contributing to production costs as a tool for the improvement of existing processes but also to assist in the design of new, more reliable processes. The results of our analysis demonstrate that for the production of high-value compounds, high-energy-demanding processes can be carried out, including with low productivity, whereas for the production of low-value compounds it is mandatory to minimize power consumption and improve productivity. More precisely, biomass productivity is the major factor impacting the unit production cost, whatever the product; therefore, to optimize the productivity of microalgae production systems, it is mandatory to improve the economic viability of microalgae-based processes.","author":[{"dropping-particle":"","family":"Acién","given":"F. G.","non-dropping-particle":"","parse-names":false,"suffix":""},{"dropping-particle":"","family":"Fernández","given":"J. M.","non-dropping-particle":"","parse-names":false,"suffix":""},{"dropping-particle":"","family":"Molina-Grima","given":"E.","non-dropping-particle":"","parse-names":false,"suffix":""}],"container-title":"Biofuels from Algae","editor":[{"dropping-particle":"","family":"Pandey","given":"Ashok","non-dropping-particle":"","parse-names":false,"suffix":""},{"dropping-particle":"","family":"Lee","given":"Duu-Jong","non-dropping-particle":"","parse-names":false,"suffix":""},{"dropping-particle":"","family":"Chisti","given":"Yusuf","non-dropping-particle":"","parse-names":false,"suffix":""},{"dropping-particle":"","family":"Soccol","given":"Carlos R","non-dropping-particle":"","parse-names":false,"suffix":""}],"id":"ITEM-2","issued":{"date-parts":[["2014"]]},"page":"313-325","publisher":"Elsevier","publisher-place":"Amsterdam","title":"Chapter 14 - Economics of Microalgae Biomass Production","type":"chapter"},"uris":["http://www.mendeley.com/documents/?uuid=b0ecf4cb-2381-4745-bed7-e629f3680666"]}],"mendeley":{"formattedCitation":"[17,18]","plainTextFormattedCitation":"[17,18]","previouslyFormattedCitation":"[17,18]"},"properties":{"noteIndex":0},"schema":"https://github.com/citation-style-language/schema/raw/master/csl-citation.json"}</w:instrText>
      </w:r>
      <w:r w:rsidR="00911FC1">
        <w:fldChar w:fldCharType="separate"/>
      </w:r>
      <w:r w:rsidR="007F6940" w:rsidRPr="007F6940">
        <w:rPr>
          <w:noProof/>
        </w:rPr>
        <w:t>[17,18]</w:t>
      </w:r>
      <w:r w:rsidR="00911FC1">
        <w:fldChar w:fldCharType="end"/>
      </w:r>
      <w:r w:rsidR="00500F3A" w:rsidRPr="00D05012">
        <w:t xml:space="preserve">. </w:t>
      </w:r>
      <w:r w:rsidR="00E94A54">
        <w:t>P</w:t>
      </w:r>
      <w:r w:rsidR="00500F3A" w:rsidRPr="00D05012">
        <w:t>roduction cost</w:t>
      </w:r>
      <w:r w:rsidR="00112939">
        <w:t>s</w:t>
      </w:r>
      <w:r w:rsidR="00E94A54">
        <w:t xml:space="preserve"> such as these</w:t>
      </w:r>
      <w:r w:rsidR="00112939">
        <w:t xml:space="preserve"> are only affordable</w:t>
      </w:r>
      <w:r w:rsidR="00500F3A" w:rsidRPr="00D05012">
        <w:t xml:space="preserve"> for human-related applications that require high-quality nutrients such as pure CO</w:t>
      </w:r>
      <w:r w:rsidR="00500F3A" w:rsidRPr="00911FC1">
        <w:rPr>
          <w:vertAlign w:val="subscript"/>
        </w:rPr>
        <w:t>2</w:t>
      </w:r>
      <w:r w:rsidR="00500F3A" w:rsidRPr="00D05012">
        <w:t xml:space="preserve"> and clean fertilizers</w:t>
      </w:r>
      <w:r w:rsidR="004C2A35">
        <w:t>, the utilization of wastes being not allowed</w:t>
      </w:r>
      <w:r w:rsidR="00500F3A" w:rsidRPr="00D05012">
        <w:t xml:space="preserve">. </w:t>
      </w:r>
      <w:r w:rsidR="00112939">
        <w:t>As</w:t>
      </w:r>
      <w:r w:rsidR="00112939" w:rsidRPr="00D05012">
        <w:t xml:space="preserve"> </w:t>
      </w:r>
      <w:r w:rsidR="00500F3A" w:rsidRPr="00D05012">
        <w:t>the productio</w:t>
      </w:r>
      <w:r w:rsidR="00911FC1">
        <w:t xml:space="preserve">n of </w:t>
      </w:r>
      <w:r w:rsidR="00543076">
        <w:t xml:space="preserve">chemical fertilizers </w:t>
      </w:r>
      <w:r w:rsidR="00112939">
        <w:t xml:space="preserve">has </w:t>
      </w:r>
      <w:r w:rsidR="00911FC1">
        <w:t xml:space="preserve">already </w:t>
      </w:r>
      <w:r w:rsidR="00112939">
        <w:t>resulted in</w:t>
      </w:r>
      <w:r w:rsidR="00112939" w:rsidRPr="00D05012">
        <w:t xml:space="preserve"> </w:t>
      </w:r>
      <w:r w:rsidR="00500F3A" w:rsidRPr="00D05012">
        <w:t>large related impacts</w:t>
      </w:r>
      <w:r w:rsidR="00911FC1">
        <w:t>,</w:t>
      </w:r>
      <w:r w:rsidR="00500F3A" w:rsidRPr="00D05012">
        <w:t xml:space="preserve"> this type of system is not sustainable. </w:t>
      </w:r>
      <w:r w:rsidR="00112939">
        <w:t xml:space="preserve">However, </w:t>
      </w:r>
      <w:r w:rsidR="00500F3A" w:rsidRPr="00D05012">
        <w:t>in these reactors</w:t>
      </w:r>
      <w:r w:rsidR="00112939">
        <w:t>,</w:t>
      </w:r>
      <w:r w:rsidR="00500F3A" w:rsidRPr="00D05012">
        <w:t xml:space="preserve"> the culture conditions</w:t>
      </w:r>
      <w:r w:rsidR="00112939">
        <w:t xml:space="preserve"> can be</w:t>
      </w:r>
      <w:r w:rsidR="00500F3A" w:rsidRPr="00D05012">
        <w:t xml:space="preserve"> quite accurately</w:t>
      </w:r>
      <w:r w:rsidR="00112939">
        <w:t xml:space="preserve"> controlled</w:t>
      </w:r>
      <w:r w:rsidR="00500F3A" w:rsidRPr="00D05012">
        <w:t xml:space="preserve">, especially </w:t>
      </w:r>
      <w:r w:rsidR="005E196C">
        <w:t>to</w:t>
      </w:r>
      <w:r w:rsidR="00112939">
        <w:t xml:space="preserve"> </w:t>
      </w:r>
      <w:r w:rsidR="00500F3A" w:rsidRPr="00D05012">
        <w:t>avoid contamination problems</w:t>
      </w:r>
      <w:r w:rsidR="00112939">
        <w:t>; therefore,</w:t>
      </w:r>
      <w:r w:rsidR="00500F3A" w:rsidRPr="00D05012">
        <w:t xml:space="preserve"> </w:t>
      </w:r>
      <w:r w:rsidR="00112939">
        <w:t>they can</w:t>
      </w:r>
      <w:r w:rsidR="00500F3A" w:rsidRPr="00D05012">
        <w:t xml:space="preserve"> produce </w:t>
      </w:r>
      <w:r w:rsidR="00112939">
        <w:t>any</w:t>
      </w:r>
      <w:r w:rsidR="00112939" w:rsidRPr="00D05012">
        <w:t xml:space="preserve"> </w:t>
      </w:r>
      <w:r w:rsidR="00500F3A" w:rsidRPr="00D05012">
        <w:t xml:space="preserve">microalgae </w:t>
      </w:r>
      <w:r w:rsidR="005E196C" w:rsidRPr="00E85B3F">
        <w:rPr>
          <w:color w:val="FF0000"/>
        </w:rPr>
        <w:t xml:space="preserve">species </w:t>
      </w:r>
      <w:r w:rsidR="00500F3A" w:rsidRPr="00D05012">
        <w:t xml:space="preserve">and achieve maximal productivity. This is </w:t>
      </w:r>
      <w:r w:rsidR="00112939">
        <w:t>important</w:t>
      </w:r>
      <w:r w:rsidR="00112939" w:rsidRPr="00D05012">
        <w:t xml:space="preserve"> </w:t>
      </w:r>
      <w:r w:rsidR="00500F3A" w:rsidRPr="00D05012">
        <w:t>when considering the different microalgae</w:t>
      </w:r>
      <w:r w:rsidR="00112939">
        <w:t>-</w:t>
      </w:r>
      <w:r w:rsidR="00500F3A" w:rsidRPr="00D05012">
        <w:t>related applications.</w:t>
      </w:r>
    </w:p>
    <w:p w14:paraId="69E7715E" w14:textId="0EE4581F" w:rsidR="004075A2" w:rsidRDefault="00500F3A" w:rsidP="00500F3A">
      <w:pPr>
        <w:jc w:val="both"/>
      </w:pPr>
      <w:r w:rsidRPr="00D05012">
        <w:t xml:space="preserve">In open reactors, the culture is not separated from the </w:t>
      </w:r>
      <w:r w:rsidR="000F7FBB">
        <w:t>atmosphere</w:t>
      </w:r>
      <w:r w:rsidRPr="00D05012">
        <w:t xml:space="preserve">, thus it is directly exposed to sunlight </w:t>
      </w:r>
      <w:r w:rsidR="000F7FBB">
        <w:t>and to any atmospheric</w:t>
      </w:r>
      <w:r w:rsidRPr="00D05012">
        <w:t xml:space="preserve"> contaminant</w:t>
      </w:r>
      <w:r w:rsidR="00BC76FF">
        <w:t>s</w:t>
      </w:r>
      <w:r w:rsidRPr="00D05012">
        <w:t xml:space="preserve">, </w:t>
      </w:r>
      <w:r w:rsidR="000F7FBB">
        <w:t>making the</w:t>
      </w:r>
      <w:r w:rsidR="000F7FBB" w:rsidRPr="00D05012">
        <w:t xml:space="preserve"> </w:t>
      </w:r>
      <w:r w:rsidRPr="00D05012">
        <w:t xml:space="preserve">adequate control </w:t>
      </w:r>
      <w:r w:rsidR="000F7FBB">
        <w:t xml:space="preserve">of </w:t>
      </w:r>
      <w:r w:rsidRPr="00D05012">
        <w:t xml:space="preserve">the culture conditions </w:t>
      </w:r>
      <w:r w:rsidR="000F7FBB">
        <w:t>far</w:t>
      </w:r>
      <w:r w:rsidRPr="00D05012">
        <w:t xml:space="preserve"> more difficult. The most traditional design is the raceway reactor although thin-layer cascade and other </w:t>
      </w:r>
      <w:r w:rsidR="00911FC1">
        <w:t>designs</w:t>
      </w:r>
      <w:r w:rsidRPr="00D05012">
        <w:t xml:space="preserve"> have also </w:t>
      </w:r>
      <w:r w:rsidR="000F7FBB" w:rsidRPr="00D05012">
        <w:t xml:space="preserve">been </w:t>
      </w:r>
      <w:r w:rsidRPr="00D05012">
        <w:t xml:space="preserve">proposed. </w:t>
      </w:r>
      <w:r w:rsidR="000F7FBB">
        <w:t>Nonetheless</w:t>
      </w:r>
      <w:r w:rsidRPr="00D05012">
        <w:t>, only raceway reactors are used</w:t>
      </w:r>
      <w:r w:rsidR="000F7FBB" w:rsidRPr="000F7FBB">
        <w:t xml:space="preserve"> </w:t>
      </w:r>
      <w:r w:rsidR="000F7FBB" w:rsidRPr="00D05012">
        <w:t xml:space="preserve">at </w:t>
      </w:r>
      <w:r w:rsidR="000F7FBB">
        <w:t>the</w:t>
      </w:r>
      <w:r w:rsidR="000F7FBB" w:rsidRPr="00D05012">
        <w:t xml:space="preserve"> industrial scale</w:t>
      </w:r>
      <w:r w:rsidRPr="00D05012">
        <w:t xml:space="preserve">, </w:t>
      </w:r>
      <w:r w:rsidR="000F7FBB">
        <w:t xml:space="preserve">with </w:t>
      </w:r>
      <w:r w:rsidRPr="00D05012">
        <w:t xml:space="preserve">more than 90% of autotrophic </w:t>
      </w:r>
      <w:r w:rsidR="000F7FBB" w:rsidRPr="00D05012">
        <w:t>microalga</w:t>
      </w:r>
      <w:r w:rsidR="005E196C">
        <w:t>l</w:t>
      </w:r>
      <w:r w:rsidR="000F7FBB" w:rsidRPr="00D05012">
        <w:t xml:space="preserve"> </w:t>
      </w:r>
      <w:r w:rsidRPr="00D05012">
        <w:t>production worldwide being produced using this technology. In raceways</w:t>
      </w:r>
      <w:r w:rsidR="000F7FBB">
        <w:t>,</w:t>
      </w:r>
      <w:r w:rsidRPr="00D05012">
        <w:t xml:space="preserve"> the culture is recirculated </w:t>
      </w:r>
      <w:r w:rsidR="000F7FBB">
        <w:t>around</w:t>
      </w:r>
      <w:r w:rsidR="000F7FBB" w:rsidRPr="00D05012">
        <w:t xml:space="preserve"> </w:t>
      </w:r>
      <w:r w:rsidRPr="00D05012">
        <w:t>the reactor using a paddlewheel system</w:t>
      </w:r>
      <w:r w:rsidR="000F7FBB">
        <w:t>; this has an</w:t>
      </w:r>
      <w:r w:rsidRPr="00D05012">
        <w:t xml:space="preserve"> energy </w:t>
      </w:r>
      <w:r w:rsidR="000F7FBB">
        <w:t>requirement of less than</w:t>
      </w:r>
      <w:r w:rsidR="000F7FBB" w:rsidRPr="00D05012">
        <w:t xml:space="preserve"> </w:t>
      </w:r>
      <w:r w:rsidRPr="00D05012">
        <w:t>10 W/m</w:t>
      </w:r>
      <w:r w:rsidRPr="00D05012">
        <w:rPr>
          <w:vertAlign w:val="superscript"/>
        </w:rPr>
        <w:t>3</w:t>
      </w:r>
      <w:r w:rsidRPr="00D05012">
        <w:t xml:space="preserve"> . To maximize raceway reactor </w:t>
      </w:r>
      <w:r w:rsidR="000F7FBB" w:rsidRPr="00D05012">
        <w:t>productivity</w:t>
      </w:r>
      <w:r w:rsidR="000F7FBB">
        <w:t>,</w:t>
      </w:r>
      <w:r w:rsidR="000F7FBB" w:rsidRPr="00D05012">
        <w:t xml:space="preserve"> </w:t>
      </w:r>
      <w:r w:rsidRPr="00D05012">
        <w:t>the culture depth must be</w:t>
      </w:r>
      <w:r w:rsidR="000F7FBB">
        <w:t xml:space="preserve"> as</w:t>
      </w:r>
      <w:r w:rsidRPr="00D05012">
        <w:t xml:space="preserve"> low as possible. However, due to hydraulic bottlenecks, </w:t>
      </w:r>
      <w:r w:rsidR="00B162AC">
        <w:t xml:space="preserve">the </w:t>
      </w:r>
      <w:r w:rsidRPr="00D05012">
        <w:t>culture depth cannot be lower than 0.2 m</w:t>
      </w:r>
      <w:r w:rsidR="00D10037">
        <w:t xml:space="preserve"> at large scale</w:t>
      </w:r>
      <w:r w:rsidR="000F7FBB">
        <w:t>; for this reason,</w:t>
      </w:r>
      <w:r w:rsidRPr="00D05012">
        <w:t xml:space="preserve"> surface</w:t>
      </w:r>
      <w:r w:rsidR="000F7FBB">
        <w:t>-</w:t>
      </w:r>
      <w:r w:rsidRPr="00D05012">
        <w:t>to</w:t>
      </w:r>
      <w:r w:rsidR="000F7FBB">
        <w:t>-</w:t>
      </w:r>
      <w:r w:rsidRPr="00D05012">
        <w:t xml:space="preserve">volume ratios </w:t>
      </w:r>
      <w:r w:rsidR="00911FC1">
        <w:t>up to</w:t>
      </w:r>
      <w:r w:rsidRPr="00D05012">
        <w:t xml:space="preserve"> 5 m</w:t>
      </w:r>
      <w:r w:rsidRPr="00D05012">
        <w:rPr>
          <w:vertAlign w:val="superscript"/>
        </w:rPr>
        <w:t>2</w:t>
      </w:r>
      <w:r w:rsidRPr="00D05012">
        <w:t>/m</w:t>
      </w:r>
      <w:r w:rsidRPr="00D05012">
        <w:rPr>
          <w:vertAlign w:val="superscript"/>
        </w:rPr>
        <w:t>3</w:t>
      </w:r>
      <w:r w:rsidRPr="00D05012">
        <w:t xml:space="preserve"> are normally used. The only material </w:t>
      </w:r>
      <w:r w:rsidR="000F7FBB">
        <w:t xml:space="preserve">required </w:t>
      </w:r>
      <w:r w:rsidRPr="00D05012">
        <w:t xml:space="preserve">to build these reactors is the liner </w:t>
      </w:r>
      <w:r w:rsidR="000F7FBB">
        <w:t>that separates</w:t>
      </w:r>
      <w:r w:rsidRPr="00D05012">
        <w:t xml:space="preserve"> the culture from the ground</w:t>
      </w:r>
      <w:r w:rsidR="000F7FBB">
        <w:t xml:space="preserve">, </w:t>
      </w:r>
      <w:r w:rsidRPr="00D05012">
        <w:t>low thickness polymers such as PVC or polyethylene. Using this technology</w:t>
      </w:r>
      <w:r w:rsidR="000F7FBB">
        <w:t>,</w:t>
      </w:r>
      <w:r w:rsidRPr="00D05012">
        <w:t xml:space="preserve"> </w:t>
      </w:r>
      <w:r w:rsidR="000F7FBB">
        <w:t xml:space="preserve">a </w:t>
      </w:r>
      <w:r w:rsidRPr="00D05012">
        <w:t xml:space="preserve">biomass production cost below 10 €/kg is possible, </w:t>
      </w:r>
      <w:r w:rsidR="000F7FBB">
        <w:t xml:space="preserve">with </w:t>
      </w:r>
      <w:r w:rsidRPr="00D05012">
        <w:t xml:space="preserve">more than 70% of this cost corresponding to </w:t>
      </w:r>
      <w:r w:rsidR="000F7FBB">
        <w:t xml:space="preserve">the </w:t>
      </w:r>
      <w:r w:rsidRPr="00D05012">
        <w:t>nutrients</w:t>
      </w:r>
      <w:r w:rsidR="00911FC1">
        <w:t xml:space="preserve"> </w:t>
      </w:r>
      <w:r w:rsidR="000F7FBB" w:rsidRPr="00D05012">
        <w:t xml:space="preserve">required </w:t>
      </w:r>
      <w:r w:rsidR="00911FC1">
        <w:fldChar w:fldCharType="begin" w:fldLock="1"/>
      </w:r>
      <w:r w:rsidR="004821A0">
        <w:instrText>ADDIN CSL_CITATION {"citationItems":[{"id":"ITEM-1","itemData":{"DOI":"https://doi.org/10.1016/B978-0-444-59558-4.00014-0","ISBN":"978-0-444-59558-4","abstract":"Microalgae have been proposed as the potential source for a wide range of products, ranging from fine chemicals and pharmaceuticals to foods and feeds and as a biofuel source. However, only a few are successful on an industrial scale due to the high cost associated with the production of microalgae biomass. This chapter presents an economic analysis of various processes based on microalgae: from high-value products like astaxanthin to low-value products like biofuels. The target is to identify major factors contributing to production costs as a tool for the improvement of existing processes but also to assist in the design of new, more reliable processes. The results of our analysis demonstrate that for the production of high-value compounds, high-energy-demanding processes can be carried out, including with low productivity, whereas for the production of low-value compounds it is mandatory to minimize power consumption and improve productivity. More precisely, biomass productivity is the major factor impacting the unit production cost, whatever the product; therefore, to optimize the productivity of microalgae production systems, it is mandatory to improve the economic viability of microalgae-based processes.","author":[{"dropping-particle":"","family":"Acién","given":"F. G.","non-dropping-particle":"","parse-names":false,"suffix":""},{"dropping-particle":"","family":"Fernández","given":"J. M.","non-dropping-particle":"","parse-names":false,"suffix":""},{"dropping-particle":"","family":"Molina-Grima","given":"E.","non-dropping-particle":"","parse-names":false,"suffix":""}],"container-title":"Biofuels from Algae","editor":[{"dropping-particle":"","family":"Pandey","given":"Ashok","non-dropping-particle":"","parse-names":false,"suffix":""},{"dropping-particle":"","family":"Lee","given":"Duu-Jong","non-dropping-particle":"","parse-names":false,"suffix":""},{"dropping-particle":"","family":"Chisti","given":"Yusuf","non-dropping-particle":"","parse-names":false,"suffix":""},{"dropping-particle":"","family":"Soccol","given":"Carlos R","non-dropping-particle":"","parse-names":false,"suffix":""}],"id":"ITEM-1","issued":{"date-parts":[["2014"]]},"page":"313-325","publisher":"Elsevier","publisher-place":"Amsterdam","title":"Chapter 14 - Economics of Microalgae Biomass Production","type":"chapter"},"uris":["http://www.mendeley.com/documents/?uuid=b0ecf4cb-2381-4745-bed7-e629f3680666"]}],"mendeley":{"formattedCitation":"[18]","plainTextFormattedCitation":"[18]","previouslyFormattedCitation":"[18]"},"properties":{"noteIndex":0},"schema":"https://github.com/citation-style-language/schema/raw/master/csl-citation.json"}</w:instrText>
      </w:r>
      <w:r w:rsidR="00911FC1">
        <w:fldChar w:fldCharType="separate"/>
      </w:r>
      <w:r w:rsidR="007F6940" w:rsidRPr="007F6940">
        <w:rPr>
          <w:noProof/>
        </w:rPr>
        <w:t>[18]</w:t>
      </w:r>
      <w:r w:rsidR="00911FC1">
        <w:fldChar w:fldCharType="end"/>
      </w:r>
      <w:r w:rsidRPr="00D05012">
        <w:t xml:space="preserve">. If effluents </w:t>
      </w:r>
      <w:r w:rsidR="000F7FBB">
        <w:t xml:space="preserve">are used, </w:t>
      </w:r>
      <w:r w:rsidRPr="00D05012">
        <w:t>such as flue gases containing CO</w:t>
      </w:r>
      <w:r w:rsidRPr="00911FC1">
        <w:rPr>
          <w:vertAlign w:val="subscript"/>
        </w:rPr>
        <w:t>2</w:t>
      </w:r>
      <w:r w:rsidRPr="00D05012">
        <w:t xml:space="preserve"> and wastewaters containing N and P, the biomass production cost </w:t>
      </w:r>
      <w:r w:rsidR="000F7FBB">
        <w:t xml:space="preserve">can be reduced </w:t>
      </w:r>
      <w:r w:rsidRPr="00D05012">
        <w:t>below 2 €/kg</w:t>
      </w:r>
      <w:r w:rsidR="00911FC1">
        <w:t xml:space="preserve"> </w:t>
      </w:r>
      <w:r w:rsidR="00911FC1">
        <w:fldChar w:fldCharType="begin" w:fldLock="1"/>
      </w:r>
      <w:r w:rsidR="004821A0">
        <w:instrText>ADDIN CSL_CITATION {"citationItems":[{"id":"ITEM-1","itemData":{"DOI":"https://doi.org/10.1016/B978-0-444-59558-4.00014-0","ISBN":"978-0-444-59558-4","abstract":"Microalgae have been proposed as the potential source for a wide range of products, ranging from fine chemicals and pharmaceuticals to foods and feeds and as a biofuel source. However, only a few are successful on an industrial scale due to the high cost associated with the production of microalgae biomass. This chapter presents an economic analysis of various processes based on microalgae: from high-value products like astaxanthin to low-value products like biofuels. The target is to identify major factors contributing to production costs as a tool for the improvement of existing processes but also to assist in the design of new, more reliable processes. The results of our analysis demonstrate that for the production of high-value compounds, high-energy-demanding processes can be carried out, including with low productivity, whereas for the production of low-value compounds it is mandatory to minimize power consumption and improve productivity. More precisely, biomass productivity is the major factor impacting the unit production cost, whatever the product; therefore, to optimize the productivity of microalgae production systems, it is mandatory to improve the economic viability of microalgae-based processes.","author":[{"dropping-particle":"","family":"Acién","given":"F. G.","non-dropping-particle":"","parse-names":false,"suffix":""},{"dropping-particle":"","family":"Fernández","given":"J. M.","non-dropping-particle":"","parse-names":false,"suffix":""},{"dropping-particle":"","family":"Molina-Grima","given":"E.","non-dropping-particle":"","parse-names":false,"suffix":""}],"container-title":"Biofuels from Algae","editor":[{"dropping-particle":"","family":"Pandey","given":"Ashok","non-dropping-particle":"","parse-names":false,"suffix":""},{"dropping-particle":"","family":"Lee","given":"Duu-Jong","non-dropping-particle":"","parse-names":false,"suffix":""},{"dropping-particle":"","family":"Chisti","given":"Yusuf","non-dropping-particle":"","parse-names":false,"suffix":""},{"dropping-particle":"","family":"Soccol","given":"Carlos R","non-dropping-particle":"","parse-names":false,"suffix":""}],"id":"ITEM-1","issued":{"date-parts":[["2014"]]},"page":"313-325","publisher":"Elsevier","publisher-place":"Amsterdam","title":"Chapter 14 - Economics of Microalgae Biomass Production","type":"chapter"},"uris":["http://www.mendeley.com/documents/?uuid=b0ecf4cb-2381-4745-bed7-e629f3680666"]}],"mendeley":{"formattedCitation":"[18]","plainTextFormattedCitation":"[18]","previouslyFormattedCitation":"[18]"},"properties":{"noteIndex":0},"schema":"https://github.com/citation-style-language/schema/raw/master/csl-citation.json"}</w:instrText>
      </w:r>
      <w:r w:rsidR="00911FC1">
        <w:fldChar w:fldCharType="separate"/>
      </w:r>
      <w:r w:rsidR="007F6940" w:rsidRPr="007F6940">
        <w:rPr>
          <w:noProof/>
        </w:rPr>
        <w:t>[18]</w:t>
      </w:r>
      <w:r w:rsidR="00911FC1">
        <w:fldChar w:fldCharType="end"/>
      </w:r>
      <w:r w:rsidRPr="00D05012">
        <w:t>. At this cost, the microalgae biomass can be used for non-human</w:t>
      </w:r>
      <w:r w:rsidR="000F7FBB">
        <w:t>-</w:t>
      </w:r>
      <w:r w:rsidRPr="00D05012">
        <w:t xml:space="preserve">related applications such as feed, biofertilizers, and </w:t>
      </w:r>
      <w:r w:rsidR="000F7FBB">
        <w:t xml:space="preserve">even </w:t>
      </w:r>
      <w:r w:rsidRPr="00D05012">
        <w:t xml:space="preserve">bioenergy. </w:t>
      </w:r>
    </w:p>
    <w:p w14:paraId="6EF519C2" w14:textId="34783D04" w:rsidR="00FB17B8" w:rsidRDefault="004075A2" w:rsidP="00500F3A">
      <w:pPr>
        <w:jc w:val="both"/>
      </w:pPr>
      <w:r>
        <w:t>D</w:t>
      </w:r>
      <w:r w:rsidR="00500F3A" w:rsidRPr="00D05012">
        <w:t xml:space="preserve">ue to the </w:t>
      </w:r>
      <w:r w:rsidR="000F7FBB">
        <w:t>minimal</w:t>
      </w:r>
      <w:r w:rsidR="000F7FBB" w:rsidRPr="00D05012">
        <w:t xml:space="preserve"> </w:t>
      </w:r>
      <w:r w:rsidR="00500F3A" w:rsidRPr="00D05012">
        <w:t>amount</w:t>
      </w:r>
      <w:r w:rsidR="000F7FBB">
        <w:t>s</w:t>
      </w:r>
      <w:r w:rsidR="00500F3A" w:rsidRPr="00D05012">
        <w:t xml:space="preserve"> of energy and materials required to produce microalga</w:t>
      </w:r>
      <w:r w:rsidR="005E196C">
        <w:t>l</w:t>
      </w:r>
      <w:r w:rsidR="00500F3A" w:rsidRPr="00D05012">
        <w:t xml:space="preserve"> biomass in open reactors, this option is the most sustainable. </w:t>
      </w:r>
      <w:r w:rsidR="000041E1">
        <w:t>Using</w:t>
      </w:r>
      <w:r w:rsidR="00500F3A" w:rsidRPr="00D05012">
        <w:t xml:space="preserve"> waste streams such as flue gases and wastewater as </w:t>
      </w:r>
      <w:r w:rsidR="000041E1">
        <w:t xml:space="preserve">the </w:t>
      </w:r>
      <w:r w:rsidR="00500F3A" w:rsidRPr="00D05012">
        <w:t xml:space="preserve">nutrient source </w:t>
      </w:r>
      <w:r w:rsidR="000041E1">
        <w:t>further</w:t>
      </w:r>
      <w:r w:rsidR="000041E1" w:rsidRPr="00D05012">
        <w:t xml:space="preserve"> </w:t>
      </w:r>
      <w:r w:rsidR="00500F3A" w:rsidRPr="00D05012">
        <w:t>increases the sustainability of microalga</w:t>
      </w:r>
      <w:r w:rsidR="005E196C">
        <w:t>l</w:t>
      </w:r>
      <w:r w:rsidR="00500F3A" w:rsidRPr="00D05012">
        <w:t xml:space="preserve"> production in open systems. </w:t>
      </w:r>
      <w:r w:rsidR="0014711A" w:rsidRPr="0014711A">
        <w:t>Moreover deployment of microalgae cultivation in wastew</w:t>
      </w:r>
      <w:r w:rsidR="0014711A">
        <w:t>ater systems can lead to reduce</w:t>
      </w:r>
      <w:r w:rsidR="005E196C">
        <w:t>d</w:t>
      </w:r>
      <w:r w:rsidR="0014711A" w:rsidRPr="0014711A">
        <w:t xml:space="preserve"> or even neutral impact of wastewater treatment regarding energy consumption </w:t>
      </w:r>
      <w:r w:rsidR="0014711A" w:rsidRPr="0014711A">
        <w:lastRenderedPageBreak/>
        <w:t>and GHG release to the environment and can often simplify the treatment process (at the cost of significantly higher area requirements)</w:t>
      </w:r>
      <w:r w:rsidR="00911FC1">
        <w:fldChar w:fldCharType="begin" w:fldLock="1"/>
      </w:r>
      <w:r w:rsidR="00EB71B1">
        <w:instrText>ADDIN CSL_CITATION {"citationItems":[{"id":"ITEM-1","itemData":{"DOI":"10.1007/s00253-016-7835-7","ISBN":"1432-0614","ISSN":"14320614","PMID":"20686065","abstract":"Microalgae have been proposed as an option for wastewater treatment since the 1960s, but still, this technology has not been expanded to an industrial scale. In this paper, the major factors limiting the performance of these systems are analysed. The composition of the wastewater is highly relevant, and especially the presence of pollutants such as heavy metals and emerging compounds. Biological and engineering aspects are also critical and have to be improved to at least approximate the performance of conventional systems, not just in terms of capacity and efficiency but also in terms of robustness. Finally, the harvesting of the biomass and its processing into valuable products pose a challenge; yet at the same time, an opportunity exists to increase economic profitability. Land requirement is a major bottleneck that can be ameliorated by improving the system’s photosynthetic efficiency. Land requirement has a significant impact on the economic balance, but the profits from the biomass produced can enhance these systems’ reliability, especially in small cities.","author":[{"dropping-particle":"","family":"Acién","given":"F. Gabriel","non-dropping-particle":"","parse-names":false,"suffix":""},{"dropping-particle":"","family":"Gómez-Serrano","given":"C.","non-dropping-particle":"","parse-names":false,"suffix":""},{"dropping-particle":"","family":"Morales-Amaral","given":"M. M.","non-dropping-particle":"","parse-names":false,"suffix":""},{"dropping-particle":"","family":"Fernández-Sevilla","given":"J. M.","non-dropping-particle":"","parse-names":false,"suffix":""},{"dropping-particle":"","family":"Molina-Grima","given":"E.","non-dropping-particle":"","parse-names":false,"suffix":""}],"container-title":"Applied Microbiology and Biotechnology","id":"ITEM-1","issue":"21","issued":{"date-parts":[["2016","11","20"]]},"page":"9013-9022","title":"Wastewater treatment using microalgae: how realistic a contribution might it be to significant urban wastewater treatment?","type":"article-journal","volume":"100"},"uris":["http://www.mendeley.com/documents/?uuid=e1f5b28d-4ccc-4a6d-94c7-09574950605c"]}],"mendeley":{"formattedCitation":"[4]","plainTextFormattedCitation":"[4]","previouslyFormattedCitation":"[4]"},"properties":{"noteIndex":0},"schema":"https://github.com/citation-style-language/schema/raw/master/csl-citation.json"}</w:instrText>
      </w:r>
      <w:r w:rsidR="00911FC1">
        <w:fldChar w:fldCharType="separate"/>
      </w:r>
      <w:r w:rsidR="00EB71B1" w:rsidRPr="00EB71B1">
        <w:rPr>
          <w:noProof/>
        </w:rPr>
        <w:t>[4]</w:t>
      </w:r>
      <w:r w:rsidR="00911FC1">
        <w:fldChar w:fldCharType="end"/>
      </w:r>
      <w:r w:rsidR="00F221D9">
        <w:t>.</w:t>
      </w:r>
    </w:p>
    <w:p w14:paraId="4BEA15EC" w14:textId="77777777" w:rsidR="00F221D9" w:rsidRPr="00E85B3F" w:rsidRDefault="00F221D9" w:rsidP="00566967">
      <w:pPr>
        <w:pStyle w:val="Ttulo2"/>
        <w:rPr>
          <w:i/>
          <w:iCs/>
        </w:rPr>
      </w:pPr>
      <w:r w:rsidRPr="00E85B3F">
        <w:rPr>
          <w:i/>
          <w:iCs/>
        </w:rPr>
        <w:t xml:space="preserve">Industrial facilities </w:t>
      </w:r>
    </w:p>
    <w:p w14:paraId="6E57CEAE" w14:textId="21D21ED9" w:rsidR="00695900" w:rsidRDefault="006F288B" w:rsidP="00500F3A">
      <w:pPr>
        <w:jc w:val="both"/>
      </w:pPr>
      <w:r>
        <w:t>Microalga</w:t>
      </w:r>
      <w:r w:rsidR="005E196C">
        <w:t>l</w:t>
      </w:r>
      <w:r>
        <w:t xml:space="preserve"> </w:t>
      </w:r>
      <w:r w:rsidR="00F9001F">
        <w:t>production is still a small</w:t>
      </w:r>
      <w:r w:rsidR="004634DB">
        <w:t>-scale</w:t>
      </w:r>
      <w:r w:rsidR="00F9001F">
        <w:t xml:space="preserve"> industrial activity </w:t>
      </w:r>
      <w:r w:rsidR="004634DB">
        <w:t>compared</w:t>
      </w:r>
      <w:r w:rsidR="00F9001F">
        <w:t xml:space="preserve"> </w:t>
      </w:r>
      <w:r w:rsidR="004634DB">
        <w:t xml:space="preserve">to </w:t>
      </w:r>
      <w:r w:rsidR="00F9001F">
        <w:t xml:space="preserve">other large sectors such as </w:t>
      </w:r>
      <w:r w:rsidR="00695900">
        <w:t>soy or fish</w:t>
      </w:r>
      <w:r w:rsidR="004634DB">
        <w:t>-</w:t>
      </w:r>
      <w:r w:rsidR="004075A2">
        <w:t xml:space="preserve">related </w:t>
      </w:r>
      <w:r w:rsidR="00695900">
        <w:t>products.</w:t>
      </w:r>
      <w:r w:rsidR="004634DB">
        <w:t xml:space="preserve"> Global </w:t>
      </w:r>
      <w:r w:rsidR="00695900">
        <w:t>microalga</w:t>
      </w:r>
      <w:r w:rsidR="005E196C">
        <w:t>l</w:t>
      </w:r>
      <w:r w:rsidR="00695900">
        <w:t xml:space="preserve"> production </w:t>
      </w:r>
      <w:r w:rsidR="00AD05E6">
        <w:t>is over</w:t>
      </w:r>
      <w:r w:rsidR="004634DB">
        <w:t xml:space="preserve"> </w:t>
      </w:r>
      <w:r w:rsidR="00695900">
        <w:t>20 kt/year</w:t>
      </w:r>
      <w:r w:rsidR="00887130">
        <w:t>; this is</w:t>
      </w:r>
      <w:r w:rsidR="00695900">
        <w:t xml:space="preserve"> mainly being used for food applications and as</w:t>
      </w:r>
      <w:r w:rsidR="00887130">
        <w:t xml:space="preserve"> a</w:t>
      </w:r>
      <w:r w:rsidR="00695900">
        <w:t xml:space="preserve"> premix for feed, </w:t>
      </w:r>
      <w:r w:rsidR="00887130">
        <w:t xml:space="preserve">with </w:t>
      </w:r>
      <w:r w:rsidR="00695900">
        <w:t xml:space="preserve">typical </w:t>
      </w:r>
      <w:r w:rsidR="00887130">
        <w:t xml:space="preserve">biomass </w:t>
      </w:r>
      <w:r w:rsidR="00695900">
        <w:t>value</w:t>
      </w:r>
      <w:r w:rsidR="00887130">
        <w:t>s</w:t>
      </w:r>
      <w:r w:rsidR="00695900">
        <w:t xml:space="preserve"> ranging from 15 to 25 €/kg (</w:t>
      </w:r>
      <w:r w:rsidR="00695900" w:rsidRPr="00E85B3F">
        <w:rPr>
          <w:b/>
          <w:bCs/>
        </w:rPr>
        <w:fldChar w:fldCharType="begin"/>
      </w:r>
      <w:r w:rsidR="00695900" w:rsidRPr="00E85B3F">
        <w:rPr>
          <w:b/>
          <w:bCs/>
        </w:rPr>
        <w:instrText xml:space="preserve"> REF _Ref35712315 \h </w:instrText>
      </w:r>
      <w:r w:rsidR="005E196C">
        <w:rPr>
          <w:b/>
          <w:bCs/>
        </w:rPr>
        <w:instrText xml:space="preserve"> \* MERGEFORMAT </w:instrText>
      </w:r>
      <w:r w:rsidR="00695900" w:rsidRPr="00E85B3F">
        <w:rPr>
          <w:b/>
          <w:bCs/>
        </w:rPr>
      </w:r>
      <w:r w:rsidR="00695900" w:rsidRPr="00E85B3F">
        <w:rPr>
          <w:b/>
          <w:bCs/>
        </w:rPr>
        <w:fldChar w:fldCharType="separate"/>
      </w:r>
      <w:r w:rsidR="00695900" w:rsidRPr="00E85B3F">
        <w:rPr>
          <w:b/>
          <w:bCs/>
        </w:rPr>
        <w:t xml:space="preserve">Table </w:t>
      </w:r>
      <w:r w:rsidR="00695900" w:rsidRPr="00E85B3F">
        <w:rPr>
          <w:b/>
          <w:bCs/>
          <w:noProof/>
        </w:rPr>
        <w:t>1</w:t>
      </w:r>
      <w:r w:rsidR="00695900" w:rsidRPr="00E85B3F">
        <w:rPr>
          <w:b/>
          <w:bCs/>
        </w:rPr>
        <w:fldChar w:fldCharType="end"/>
      </w:r>
      <w:r w:rsidR="00695900">
        <w:t xml:space="preserve">). In comparison, the fish products sector </w:t>
      </w:r>
      <w:r w:rsidR="00907937">
        <w:t>produces</w:t>
      </w:r>
      <w:r w:rsidR="00695900">
        <w:t xml:space="preserve"> more than 7</w:t>
      </w:r>
      <w:r w:rsidR="00887130">
        <w:t>,</w:t>
      </w:r>
      <w:r w:rsidR="00695900">
        <w:t xml:space="preserve">000 kt/year of fish oil and meal, mainly </w:t>
      </w:r>
      <w:r w:rsidR="00887130">
        <w:t xml:space="preserve">used as </w:t>
      </w:r>
      <w:r w:rsidR="00695900">
        <w:t>feed</w:t>
      </w:r>
      <w:r w:rsidR="00A3714F">
        <w:t>,</w:t>
      </w:r>
      <w:r w:rsidR="00695900">
        <w:t xml:space="preserve"> </w:t>
      </w:r>
      <w:r w:rsidR="00887130">
        <w:t xml:space="preserve">with a </w:t>
      </w:r>
      <w:r w:rsidR="00695900">
        <w:t xml:space="preserve">regular </w:t>
      </w:r>
      <w:r w:rsidR="0014711A">
        <w:t xml:space="preserve">value </w:t>
      </w:r>
      <w:r w:rsidR="00695900">
        <w:t xml:space="preserve">of 1.5 €/kg. </w:t>
      </w:r>
      <w:r w:rsidR="00887130">
        <w:t>The s</w:t>
      </w:r>
      <w:r w:rsidR="00695900">
        <w:t>oy oil and meal sector is much larger, producing more than 200</w:t>
      </w:r>
      <w:r w:rsidR="00887130">
        <w:t>,</w:t>
      </w:r>
      <w:r w:rsidR="00695900">
        <w:t>000 kt/year</w:t>
      </w:r>
      <w:r w:rsidR="00887130">
        <w:t>;</w:t>
      </w:r>
      <w:r w:rsidR="00695900">
        <w:t xml:space="preserve"> </w:t>
      </w:r>
      <w:r w:rsidR="00887130">
        <w:t xml:space="preserve">this forms </w:t>
      </w:r>
      <w:r w:rsidR="00695900">
        <w:t xml:space="preserve">the basis for feed production worldwide, </w:t>
      </w:r>
      <w:r w:rsidR="00887130">
        <w:t xml:space="preserve">with </w:t>
      </w:r>
      <w:r w:rsidR="00695900">
        <w:t xml:space="preserve">regular </w:t>
      </w:r>
      <w:r w:rsidR="0014711A">
        <w:t xml:space="preserve">value </w:t>
      </w:r>
      <w:r w:rsidR="00695900">
        <w:t xml:space="preserve">below 0.5 €/kg. </w:t>
      </w:r>
    </w:p>
    <w:p w14:paraId="39A0E225" w14:textId="1474C755" w:rsidR="00911FC1" w:rsidRDefault="00887130" w:rsidP="00500F3A">
      <w:pPr>
        <w:jc w:val="both"/>
      </w:pPr>
      <w:r>
        <w:t>In order t</w:t>
      </w:r>
      <w:r w:rsidR="00F9001F">
        <w:t>o enlarge</w:t>
      </w:r>
      <w:r w:rsidR="001359C9">
        <w:t xml:space="preserve"> the</w:t>
      </w:r>
      <w:r w:rsidR="00F9001F">
        <w:t xml:space="preserve"> </w:t>
      </w:r>
      <w:r>
        <w:t>microalga</w:t>
      </w:r>
      <w:r w:rsidR="001359C9">
        <w:t>l</w:t>
      </w:r>
      <w:r>
        <w:t xml:space="preserve"> </w:t>
      </w:r>
      <w:r w:rsidR="00F9001F">
        <w:t>contribution to</w:t>
      </w:r>
      <w:r>
        <w:t xml:space="preserve"> the</w:t>
      </w:r>
      <w:r w:rsidR="00F9001F">
        <w:t xml:space="preserve"> bioeconomy</w:t>
      </w:r>
      <w:r>
        <w:t>,</w:t>
      </w:r>
      <w:r w:rsidR="00F9001F">
        <w:t xml:space="preserve"> the overall production capacity must be </w:t>
      </w:r>
      <w:r>
        <w:t xml:space="preserve">greatly </w:t>
      </w:r>
      <w:r w:rsidR="00F9001F">
        <w:t xml:space="preserve">increased. Today, most of the existing facilities in the world </w:t>
      </w:r>
      <w:r>
        <w:t>are</w:t>
      </w:r>
      <w:r w:rsidR="00F9001F">
        <w:t xml:space="preserve"> small </w:t>
      </w:r>
      <w:r>
        <w:t xml:space="preserve">or </w:t>
      </w:r>
      <w:r w:rsidR="00F9001F">
        <w:t xml:space="preserve">medium </w:t>
      </w:r>
      <w:r w:rsidR="001359C9">
        <w:t>scale</w:t>
      </w:r>
      <w:r>
        <w:t>;</w:t>
      </w:r>
      <w:r w:rsidR="00F9001F">
        <w:t xml:space="preserve"> </w:t>
      </w:r>
      <w:r>
        <w:t>these range between 1 and 50 ha for</w:t>
      </w:r>
      <w:r w:rsidR="00F9001F">
        <w:t xml:space="preserve"> open systems </w:t>
      </w:r>
      <w:r>
        <w:t>and from 10 to 500 m</w:t>
      </w:r>
      <w:r w:rsidRPr="00F9001F">
        <w:rPr>
          <w:vertAlign w:val="superscript"/>
        </w:rPr>
        <w:t>3</w:t>
      </w:r>
      <w:r>
        <w:t xml:space="preserve"> in the case of closed photobioreactors </w:t>
      </w:r>
      <w:r w:rsidR="00F9001F">
        <w:t>(</w:t>
      </w:r>
      <w:r w:rsidR="00F9001F" w:rsidRPr="00E85B3F">
        <w:rPr>
          <w:b/>
          <w:bCs/>
        </w:rPr>
        <w:fldChar w:fldCharType="begin"/>
      </w:r>
      <w:r w:rsidR="00F9001F" w:rsidRPr="00E85B3F">
        <w:rPr>
          <w:b/>
          <w:bCs/>
        </w:rPr>
        <w:instrText xml:space="preserve"> REF _Ref35666979 \h </w:instrText>
      </w:r>
      <w:r w:rsidR="005D0943">
        <w:rPr>
          <w:b/>
          <w:bCs/>
        </w:rPr>
        <w:instrText xml:space="preserve"> \* MERGEFORMAT </w:instrText>
      </w:r>
      <w:r w:rsidR="00F9001F" w:rsidRPr="00E85B3F">
        <w:rPr>
          <w:b/>
          <w:bCs/>
        </w:rPr>
      </w:r>
      <w:r w:rsidR="00F9001F" w:rsidRPr="00E85B3F">
        <w:rPr>
          <w:b/>
          <w:bCs/>
        </w:rPr>
        <w:fldChar w:fldCharType="separate"/>
      </w:r>
      <w:r w:rsidR="007E0613" w:rsidRPr="007E0613">
        <w:rPr>
          <w:b/>
          <w:bCs/>
        </w:rPr>
        <w:t xml:space="preserve">Figure </w:t>
      </w:r>
      <w:r w:rsidR="007E0613" w:rsidRPr="007E0613">
        <w:rPr>
          <w:b/>
          <w:bCs/>
          <w:noProof/>
        </w:rPr>
        <w:t>2</w:t>
      </w:r>
      <w:r w:rsidR="00F9001F" w:rsidRPr="00E85B3F">
        <w:rPr>
          <w:b/>
          <w:bCs/>
        </w:rPr>
        <w:fldChar w:fldCharType="end"/>
      </w:r>
      <w:r w:rsidR="00F9001F">
        <w:t>). Currently</w:t>
      </w:r>
      <w:r>
        <w:t>,</w:t>
      </w:r>
      <w:r w:rsidR="00F9001F">
        <w:t xml:space="preserve"> facilities based on open systems are </w:t>
      </w:r>
      <w:r>
        <w:t>more common</w:t>
      </w:r>
      <w:r w:rsidR="00F9001F">
        <w:t xml:space="preserve"> because they are able to produce biomass of </w:t>
      </w:r>
      <w:r>
        <w:t xml:space="preserve">sufficient </w:t>
      </w:r>
      <w:r w:rsidR="00F9001F">
        <w:t>quality for human</w:t>
      </w:r>
      <w:r>
        <w:t>-</w:t>
      </w:r>
      <w:r w:rsidR="00F9001F">
        <w:t>related applications</w:t>
      </w:r>
      <w:r>
        <w:t>, using</w:t>
      </w:r>
      <w:r w:rsidR="00F9001F">
        <w:t xml:space="preserve"> strains such as </w:t>
      </w:r>
      <w:r w:rsidR="00F9001F" w:rsidRPr="004075A2">
        <w:rPr>
          <w:i/>
        </w:rPr>
        <w:t>Spirulina</w:t>
      </w:r>
      <w:r w:rsidR="00F9001F">
        <w:t xml:space="preserve">, </w:t>
      </w:r>
      <w:r w:rsidR="00B81BE3" w:rsidRPr="004075A2">
        <w:rPr>
          <w:i/>
        </w:rPr>
        <w:t>Chlorella</w:t>
      </w:r>
      <w:r w:rsidR="00B81BE3">
        <w:rPr>
          <w:i/>
        </w:rPr>
        <w:t>,</w:t>
      </w:r>
      <w:r w:rsidR="00B81BE3">
        <w:t xml:space="preserve"> </w:t>
      </w:r>
      <w:r w:rsidR="00F9001F" w:rsidRPr="004075A2">
        <w:rPr>
          <w:i/>
        </w:rPr>
        <w:t>Dunaliella</w:t>
      </w:r>
      <w:r w:rsidR="00F9001F">
        <w:t xml:space="preserve"> and </w:t>
      </w:r>
      <w:r w:rsidR="00F9001F" w:rsidRPr="004075A2">
        <w:rPr>
          <w:i/>
        </w:rPr>
        <w:t>Haematococcus</w:t>
      </w:r>
      <w:r w:rsidR="00F9001F">
        <w:t xml:space="preserve">. There are more than 500 </w:t>
      </w:r>
      <w:r>
        <w:t xml:space="preserve">small-scale </w:t>
      </w:r>
      <w:r w:rsidR="00F9001F">
        <w:t xml:space="preserve">facilities </w:t>
      </w:r>
      <w:r w:rsidR="008A666B">
        <w:t>(&lt;5 ha)</w:t>
      </w:r>
      <w:r w:rsidR="00F9001F">
        <w:t xml:space="preserve">, </w:t>
      </w:r>
      <w:r>
        <w:t xml:space="preserve">and </w:t>
      </w:r>
      <w:r w:rsidR="00F9001F">
        <w:t xml:space="preserve">up to 300 </w:t>
      </w:r>
      <w:r>
        <w:t>medium-</w:t>
      </w:r>
      <w:r w:rsidR="00514D1B">
        <w:t>scale</w:t>
      </w:r>
      <w:r>
        <w:t xml:space="preserve"> </w:t>
      </w:r>
      <w:r w:rsidR="00F9001F">
        <w:t xml:space="preserve">facilities </w:t>
      </w:r>
      <w:r w:rsidR="008A666B">
        <w:t>(5-50 ha)</w:t>
      </w:r>
      <w:r w:rsidR="00F9001F">
        <w:t xml:space="preserve">. </w:t>
      </w:r>
      <w:r w:rsidR="008A666B">
        <w:t xml:space="preserve">The number of </w:t>
      </w:r>
      <w:r>
        <w:t xml:space="preserve">large </w:t>
      </w:r>
      <w:r w:rsidR="008A666B">
        <w:t xml:space="preserve">facilities (50-100 ha) is quite low, </w:t>
      </w:r>
      <w:r>
        <w:t>and these are mostly dedicated to</w:t>
      </w:r>
      <w:r w:rsidR="008A666B">
        <w:t xml:space="preserve"> </w:t>
      </w:r>
      <w:r w:rsidR="008A666B" w:rsidRPr="004075A2">
        <w:rPr>
          <w:i/>
        </w:rPr>
        <w:t>Spirulina</w:t>
      </w:r>
      <w:r>
        <w:rPr>
          <w:i/>
        </w:rPr>
        <w:t xml:space="preserve"> </w:t>
      </w:r>
      <w:r w:rsidRPr="008464E3">
        <w:rPr>
          <w:iCs/>
        </w:rPr>
        <w:t>production</w:t>
      </w:r>
      <w:r w:rsidR="008A666B">
        <w:t xml:space="preserve">. There are no facilities larger than 100 ha, so </w:t>
      </w:r>
      <w:r w:rsidR="00514D1B">
        <w:t xml:space="preserve">none </w:t>
      </w:r>
      <w:r w:rsidR="00634B21">
        <w:t>can</w:t>
      </w:r>
      <w:r w:rsidR="008A666B">
        <w:t xml:space="preserve"> produce more than 5</w:t>
      </w:r>
      <w:r w:rsidR="00514D1B">
        <w:t>,</w:t>
      </w:r>
      <w:r w:rsidR="008A666B">
        <w:t xml:space="preserve">000 t/year. Concerning closed photobioreactors, </w:t>
      </w:r>
      <w:r w:rsidR="00514D1B">
        <w:t xml:space="preserve">the </w:t>
      </w:r>
      <w:r w:rsidR="008A666B">
        <w:t>facilities using these technologies are much smaller</w:t>
      </w:r>
      <w:r w:rsidR="002457FA">
        <w:t>,</w:t>
      </w:r>
      <w:r w:rsidR="00514D1B">
        <w:t xml:space="preserve"> m</w:t>
      </w:r>
      <w:r w:rsidR="008A666B">
        <w:t xml:space="preserve">ost based </w:t>
      </w:r>
      <w:r w:rsidR="00514D1B">
        <w:t xml:space="preserve">on </w:t>
      </w:r>
      <w:r w:rsidR="008A666B">
        <w:t>tubular systems</w:t>
      </w:r>
      <w:r w:rsidR="00514D1B">
        <w:t xml:space="preserve"> – there are</w:t>
      </w:r>
      <w:r w:rsidR="005D0943">
        <w:t xml:space="preserve"> at</w:t>
      </w:r>
      <w:r w:rsidR="008A666B">
        <w:t xml:space="preserve"> </w:t>
      </w:r>
      <w:r w:rsidR="00514D1B">
        <w:t xml:space="preserve">present </w:t>
      </w:r>
      <w:r w:rsidR="008A666B">
        <w:t xml:space="preserve">more than 100 facilities </w:t>
      </w:r>
      <w:r w:rsidR="00514D1B">
        <w:t xml:space="preserve">with an </w:t>
      </w:r>
      <w:r w:rsidR="008A666B">
        <w:t xml:space="preserve">overall volume </w:t>
      </w:r>
      <w:r w:rsidR="00514D1B">
        <w:t xml:space="preserve">of less </w:t>
      </w:r>
      <w:r w:rsidR="008A666B">
        <w:t>than 10 m</w:t>
      </w:r>
      <w:r w:rsidR="008A666B" w:rsidRPr="008A666B">
        <w:rPr>
          <w:vertAlign w:val="superscript"/>
        </w:rPr>
        <w:t>3</w:t>
      </w:r>
      <w:r w:rsidR="00514D1B">
        <w:t xml:space="preserve"> </w:t>
      </w:r>
      <w:r w:rsidR="008A666B">
        <w:t>worldwide. Medium</w:t>
      </w:r>
      <w:r w:rsidR="00514D1B">
        <w:t>-</w:t>
      </w:r>
      <w:r w:rsidR="008A666B">
        <w:t>scale facilities with volume</w:t>
      </w:r>
      <w:r w:rsidR="00514D1B">
        <w:t>s</w:t>
      </w:r>
      <w:r w:rsidR="008A666B">
        <w:t xml:space="preserve"> up to 500 m</w:t>
      </w:r>
      <w:r w:rsidR="008A666B" w:rsidRPr="00695900">
        <w:rPr>
          <w:vertAlign w:val="superscript"/>
        </w:rPr>
        <w:t>3</w:t>
      </w:r>
      <w:r w:rsidR="008A666B">
        <w:t xml:space="preserve"> are quite abundant, </w:t>
      </w:r>
      <w:r w:rsidR="00514D1B">
        <w:t>with as many as</w:t>
      </w:r>
      <w:r w:rsidR="008A666B">
        <w:t xml:space="preserve"> 50 </w:t>
      </w:r>
      <w:r w:rsidR="00514D1B">
        <w:t>around the world</w:t>
      </w:r>
      <w:r w:rsidR="00CF5B92">
        <w:t>,</w:t>
      </w:r>
      <w:r w:rsidR="008A666B">
        <w:t xml:space="preserve"> whereas </w:t>
      </w:r>
      <w:r w:rsidR="00514D1B">
        <w:t xml:space="preserve">there are </w:t>
      </w:r>
      <w:r w:rsidR="008A666B">
        <w:t xml:space="preserve">very few facilities </w:t>
      </w:r>
      <w:r w:rsidR="00514D1B">
        <w:t xml:space="preserve">that have a </w:t>
      </w:r>
      <w:r w:rsidR="008A666B">
        <w:t xml:space="preserve">large volume </w:t>
      </w:r>
      <w:r w:rsidR="00514D1B">
        <w:t>(</w:t>
      </w:r>
      <w:r w:rsidR="008A666B">
        <w:t>up to 2</w:t>
      </w:r>
      <w:r w:rsidR="00CF5B92">
        <w:t>,</w:t>
      </w:r>
      <w:r w:rsidR="008A666B">
        <w:t>000 m</w:t>
      </w:r>
      <w:r w:rsidR="008A666B" w:rsidRPr="008A666B">
        <w:rPr>
          <w:vertAlign w:val="superscript"/>
        </w:rPr>
        <w:t>3</w:t>
      </w:r>
      <w:r w:rsidR="00514D1B">
        <w:t>)</w:t>
      </w:r>
      <w:r w:rsidR="008A666B">
        <w:t xml:space="preserve">. </w:t>
      </w:r>
      <w:r w:rsidR="00514D1B">
        <w:t xml:space="preserve">As yet, </w:t>
      </w:r>
      <w:r w:rsidR="008A666B">
        <w:t xml:space="preserve">there </w:t>
      </w:r>
      <w:r w:rsidR="00514D1B">
        <w:t xml:space="preserve">are </w:t>
      </w:r>
      <w:r w:rsidR="008A666B">
        <w:t xml:space="preserve">no production facilities </w:t>
      </w:r>
      <w:r w:rsidR="00514D1B">
        <w:t xml:space="preserve">producing </w:t>
      </w:r>
      <w:r w:rsidR="008A666B">
        <w:t xml:space="preserve">volumes </w:t>
      </w:r>
      <w:r w:rsidR="006624F1">
        <w:t>over</w:t>
      </w:r>
      <w:r w:rsidR="008A666B">
        <w:t xml:space="preserve"> 2</w:t>
      </w:r>
      <w:r w:rsidR="00514D1B">
        <w:t>,</w:t>
      </w:r>
      <w:r w:rsidR="008A666B">
        <w:t>000 m</w:t>
      </w:r>
      <w:r w:rsidR="008A666B" w:rsidRPr="008A666B">
        <w:rPr>
          <w:vertAlign w:val="superscript"/>
        </w:rPr>
        <w:t>3</w:t>
      </w:r>
      <w:r w:rsidR="008A666B">
        <w:t>.</w:t>
      </w:r>
    </w:p>
    <w:p w14:paraId="6C1085DF" w14:textId="530ECE69" w:rsidR="00F221D9" w:rsidRPr="00D05012" w:rsidRDefault="00F221D9" w:rsidP="00F221D9">
      <w:pPr>
        <w:jc w:val="both"/>
      </w:pPr>
      <w:r w:rsidRPr="00D05012">
        <w:t xml:space="preserve">The total market volume </w:t>
      </w:r>
      <w:r w:rsidR="005D0943">
        <w:t>for</w:t>
      </w:r>
      <w:r w:rsidR="005D0943" w:rsidRPr="00D05012">
        <w:t xml:space="preserve"> </w:t>
      </w:r>
      <w:r w:rsidRPr="00D05012">
        <w:t>microalgae is difficult to estimate. Only a few microalgal products are produced in large quantities</w:t>
      </w:r>
      <w:r w:rsidR="00FA6632">
        <w:t>, and this is done</w:t>
      </w:r>
      <w:r w:rsidRPr="00D05012">
        <w:t xml:space="preserve"> by a limited number of companies. Larger facilities</w:t>
      </w:r>
      <w:r w:rsidR="00E226B2">
        <w:t>,</w:t>
      </w:r>
      <w:r w:rsidRPr="00D05012">
        <w:t xml:space="preserve"> like the </w:t>
      </w:r>
      <w:r w:rsidR="00E226B2" w:rsidRPr="00D05012">
        <w:t xml:space="preserve">BASF </w:t>
      </w:r>
      <w:r w:rsidRPr="00D05012">
        <w:t>production plant in Australia</w:t>
      </w:r>
      <w:r w:rsidR="00E226B2">
        <w:t>,</w:t>
      </w:r>
      <w:r w:rsidRPr="00D05012">
        <w:t xml:space="preserve"> produce </w:t>
      </w:r>
      <w:r w:rsidR="00E226B2">
        <w:t>thousands of</w:t>
      </w:r>
      <w:r w:rsidR="00E226B2" w:rsidRPr="00D05012">
        <w:t xml:space="preserve"> </w:t>
      </w:r>
      <w:r w:rsidRPr="00D05012">
        <w:t>tons of dry biomass per year</w:t>
      </w:r>
      <w:r w:rsidRPr="00D05012">
        <w:fldChar w:fldCharType="begin" w:fldLock="1"/>
      </w:r>
      <w:r w:rsidR="004821A0">
        <w:instrText>ADDIN CSL_CITATION {"citationItems":[{"id":"ITEM-1","itemData":{"DOI":"10.1016/B978-0-12-811405-6.00003-7","ISBN":"9780128114056","abstract":"To write a chapter on the biology of microalgae is a daunting task given the great diversity of these organisms. This chapter only covers only selected aspects of their biology and highlights particular features to illustrate microalgal diversity and evolution and how this is reflected in their biology. The aim is to provide the reader with an appreciation of the nature and importance of these ubiquitous and beautiful organisms.","author":[{"dropping-particle":"","family":"Borowitzka","given":"Michael A.","non-dropping-particle":"","parse-names":false,"suffix":""}],"container-title":"Microalgae in Health and Disease Prevention","editor":[{"dropping-particle":"","family":"Levine","given":"Ira A","non-dropping-particle":"","parse-names":false,"suffix":""},{"dropping-particle":"","family":"Fleurence","given":"Joël","non-dropping-particle":"","parse-names":false,"suffix":""}],"id":"ITEM-1","issued":{"date-parts":[["2018","1","1"]]},"page":"23-72","publisher":"Academic Press","title":"Biology of microalgae","type":"chapter"},"uris":["http://www.mendeley.com/documents/?uuid=c4222418-518b-41ad-9955-28d95bcaf35c"]}],"mendeley":{"formattedCitation":"[19]","plainTextFormattedCitation":"[19]","previouslyFormattedCitation":"[19]"},"properties":{"noteIndex":0},"schema":"https://github.com/citation-style-language/schema/raw/master/csl-citation.json"}</w:instrText>
      </w:r>
      <w:r w:rsidRPr="00D05012">
        <w:fldChar w:fldCharType="separate"/>
      </w:r>
      <w:r w:rsidR="007F6940" w:rsidRPr="007F6940">
        <w:rPr>
          <w:noProof/>
        </w:rPr>
        <w:t>[19]</w:t>
      </w:r>
      <w:r w:rsidRPr="00D05012">
        <w:fldChar w:fldCharType="end"/>
      </w:r>
      <w:r w:rsidR="005D0943">
        <w:t>.</w:t>
      </w:r>
      <w:r w:rsidR="0014711A">
        <w:t xml:space="preserve"> </w:t>
      </w:r>
      <w:r w:rsidR="005D0943">
        <w:t>R</w:t>
      </w:r>
      <w:r w:rsidR="0014711A">
        <w:t>ecently</w:t>
      </w:r>
      <w:r w:rsidR="005D0943">
        <w:t>,</w:t>
      </w:r>
      <w:r w:rsidR="00D05B0F">
        <w:t xml:space="preserve"> however, </w:t>
      </w:r>
      <w:r w:rsidRPr="00D05012">
        <w:t xml:space="preserve">most of the companies in this field </w:t>
      </w:r>
      <w:r w:rsidR="005D0943">
        <w:t xml:space="preserve">have </w:t>
      </w:r>
      <w:r w:rsidRPr="00D05012">
        <w:t>produce</w:t>
      </w:r>
      <w:r w:rsidR="005D0943">
        <w:t>d</w:t>
      </w:r>
      <w:r w:rsidRPr="00D05012">
        <w:t xml:space="preserve"> less than 1t per year. Many, </w:t>
      </w:r>
      <w:r w:rsidR="00D8604E">
        <w:t>such as</w:t>
      </w:r>
      <w:r w:rsidR="00D8604E" w:rsidRPr="00D05012">
        <w:t xml:space="preserve"> aquaculture </w:t>
      </w:r>
      <w:r w:rsidRPr="00D05012">
        <w:t>hatcheries</w:t>
      </w:r>
      <w:r w:rsidR="00D8604E">
        <w:t xml:space="preserve">, </w:t>
      </w:r>
      <w:r w:rsidRPr="00D05012">
        <w:t xml:space="preserve">just produce for their own use and do not bring </w:t>
      </w:r>
      <w:r w:rsidR="00D8604E">
        <w:t>the product</w:t>
      </w:r>
      <w:r w:rsidR="00D8604E" w:rsidRPr="00D05012">
        <w:t xml:space="preserve"> </w:t>
      </w:r>
      <w:r w:rsidRPr="00D05012">
        <w:t>to market</w:t>
      </w:r>
      <w:r w:rsidR="00D8604E">
        <w:t>;</w:t>
      </w:r>
      <w:r w:rsidRPr="00D05012">
        <w:t xml:space="preserve"> </w:t>
      </w:r>
      <w:r w:rsidR="00E85B3F" w:rsidRPr="007F43B3">
        <w:rPr>
          <w:color w:val="FF0000"/>
        </w:rPr>
        <w:t>consequently</w:t>
      </w:r>
      <w:r w:rsidRPr="00D05012">
        <w:t xml:space="preserve">, microalgae produced </w:t>
      </w:r>
      <w:r w:rsidR="00D8604E">
        <w:t>in</w:t>
      </w:r>
      <w:r w:rsidR="00D8604E" w:rsidRPr="00D05012">
        <w:t xml:space="preserve"> </w:t>
      </w:r>
      <w:r w:rsidRPr="00D05012">
        <w:t>aquaculture hatcheries cannot be included in the market volume</w:t>
      </w:r>
      <w:r w:rsidR="00D8604E" w:rsidRPr="00D8604E">
        <w:t xml:space="preserve"> </w:t>
      </w:r>
      <w:r w:rsidR="00D8604E" w:rsidRPr="00D05012">
        <w:t>estimation</w:t>
      </w:r>
      <w:r w:rsidRPr="00D05012">
        <w:t xml:space="preserve">. </w:t>
      </w:r>
      <w:r w:rsidR="00D8604E">
        <w:t>Globally,</w:t>
      </w:r>
      <w:r w:rsidR="00D8604E" w:rsidRPr="00D05012">
        <w:t xml:space="preserve"> </w:t>
      </w:r>
      <w:r w:rsidRPr="00D05012">
        <w:t>production is estimated to be 25,000 t</w:t>
      </w:r>
      <w:r w:rsidR="00D8604E">
        <w:t>,</w:t>
      </w:r>
      <w:r w:rsidRPr="00D05012">
        <w:t xml:space="preserve"> of which more than half is produced in China. The total market volume is estimated to be 50 M</w:t>
      </w:r>
      <w:r w:rsidRPr="00D05012">
        <w:rPr>
          <w:rFonts w:ascii="Calibri" w:hAnsi="Calibri" w:cs="Calibri"/>
        </w:rPr>
        <w:t>€</w:t>
      </w:r>
      <w:r w:rsidRPr="00D05012">
        <w:t xml:space="preserve"> and </w:t>
      </w:r>
      <w:r w:rsidR="00D8604E">
        <w:t>this is set to</w:t>
      </w:r>
      <w:r w:rsidR="00D8604E" w:rsidRPr="00D05012">
        <w:t xml:space="preserve"> </w:t>
      </w:r>
      <w:r w:rsidRPr="00D05012">
        <w:t>grow to 70 M</w:t>
      </w:r>
      <w:r w:rsidRPr="00D05012">
        <w:rPr>
          <w:rFonts w:ascii="Calibri" w:hAnsi="Calibri" w:cs="Calibri"/>
        </w:rPr>
        <w:t>€</w:t>
      </w:r>
      <w:r w:rsidRPr="00D05012">
        <w:t xml:space="preserve"> </w:t>
      </w:r>
      <w:r w:rsidR="00D8604E">
        <w:t>by</w:t>
      </w:r>
      <w:r w:rsidR="00D8604E" w:rsidRPr="00D05012">
        <w:t xml:space="preserve"> </w:t>
      </w:r>
      <w:r w:rsidRPr="00D05012">
        <w:t>2025</w:t>
      </w:r>
      <w:r>
        <w:t xml:space="preserve"> </w:t>
      </w:r>
      <w:r w:rsidRPr="00D05012">
        <w:fldChar w:fldCharType="begin" w:fldLock="1"/>
      </w:r>
      <w:r w:rsidR="004821A0">
        <w:instrText>ADDIN CSL_CITATION {"citationItems":[{"id":"ITEM-1","itemData":{"URL":"https://www.marketwatch.com/press-release/microalgae-market-2019-industry-research-share-trend-global-industry-size-price-analysis-regional-outlook-to-2025-research-report-2019-08-22","accessed":{"date-parts":[["2020","3","18"]]},"author":[{"dropping-particle":"","family":"MarketWatch","given":"","non-dropping-particle":"","parse-names":false,"suffix":""}],"container-title":"MarketWatch","id":"ITEM-1","issued":{"date-parts":[["2019"]]},"title":"Footwear Market 2019 Industry Research, Share, Trend, Global Industry Size, Price, Analysis, Regional Outlook to 2025","type":"webpage"},"uris":["http://www.mendeley.com/documents/?uuid=f23de886-240e-3bce-882c-c6d05defc7fc"]}],"mendeley":{"formattedCitation":"[20]","plainTextFormattedCitation":"[20]","previouslyFormattedCitation":"[20]"},"properties":{"noteIndex":0},"schema":"https://github.com/citation-style-language/schema/raw/master/csl-citation.json"}</w:instrText>
      </w:r>
      <w:r w:rsidRPr="00D05012">
        <w:fldChar w:fldCharType="separate"/>
      </w:r>
      <w:r w:rsidR="004821A0" w:rsidRPr="004821A0">
        <w:rPr>
          <w:noProof/>
        </w:rPr>
        <w:t>[20]</w:t>
      </w:r>
      <w:r w:rsidRPr="00D05012">
        <w:fldChar w:fldCharType="end"/>
      </w:r>
      <w:r w:rsidRPr="00D05012">
        <w:t xml:space="preserve">. </w:t>
      </w:r>
    </w:p>
    <w:p w14:paraId="50ECB372" w14:textId="40D329D0" w:rsidR="00F221D9" w:rsidRPr="00D05012" w:rsidRDefault="00F221D9" w:rsidP="00F221D9">
      <w:pPr>
        <w:jc w:val="both"/>
      </w:pPr>
      <w:r w:rsidRPr="00D05012">
        <w:t xml:space="preserve">In Europe </w:t>
      </w:r>
      <w:r w:rsidR="00D8604E">
        <w:t>alone</w:t>
      </w:r>
      <w:r w:rsidRPr="00D05012">
        <w:t xml:space="preserve"> there are 480 companies in this sector</w:t>
      </w:r>
      <w:r w:rsidR="00D8604E">
        <w:t>,</w:t>
      </w:r>
      <w:r w:rsidRPr="00D05012">
        <w:t xml:space="preserve"> 170 of </w:t>
      </w:r>
      <w:r w:rsidR="00D8604E">
        <w:t>which</w:t>
      </w:r>
      <w:r w:rsidRPr="00D05012">
        <w:t xml:space="preserve"> are micro farmers with less than 5 employees</w:t>
      </w:r>
      <w:r w:rsidR="005D0943">
        <w:t>;</w:t>
      </w:r>
      <w:r w:rsidRPr="00D05012">
        <w:t xml:space="preserve"> 280 companies </w:t>
      </w:r>
      <w:r w:rsidR="00D8604E">
        <w:t>have</w:t>
      </w:r>
      <w:r w:rsidRPr="00D05012">
        <w:t xml:space="preserve"> 5-10 </w:t>
      </w:r>
      <w:r w:rsidR="00D8604E">
        <w:t>employees</w:t>
      </w:r>
      <w:r w:rsidR="005D0943">
        <w:t>, while</w:t>
      </w:r>
      <w:r w:rsidRPr="00D05012">
        <w:t xml:space="preserve"> only 30 companies employ more than 10 people. The total number working in this sector in Europe is 10,000</w:t>
      </w:r>
      <w:r w:rsidR="005D0943">
        <w:t xml:space="preserve">, </w:t>
      </w:r>
      <w:r w:rsidR="00E85B3F" w:rsidRPr="00E85B3F">
        <w:rPr>
          <w:color w:val="FF0000"/>
        </w:rPr>
        <w:t>comprising</w:t>
      </w:r>
      <w:r w:rsidRPr="00E85B3F">
        <w:rPr>
          <w:color w:val="FF0000"/>
        </w:rPr>
        <w:t xml:space="preserve"> </w:t>
      </w:r>
      <w:r w:rsidRPr="00D05012">
        <w:t xml:space="preserve">4,600 in industry and 5,400 in academia. The total amount of biomass produced in Europe is 500 t dry biomass per year </w:t>
      </w:r>
      <w:r w:rsidRPr="00D05012">
        <w:fldChar w:fldCharType="begin" w:fldLock="1"/>
      </w:r>
      <w:r w:rsidR="007F6940">
        <w:instrText>ADDIN CSL_CITATION {"citationItems":[{"id":"ITEM-1","itemData":{"author":[{"dropping-particle":"","family":"Verdelho","given":"V","non-dropping-particle":"","parse-names":false,"suffix":""}],"container-title":"Israeli Algae Convention","id":"ITEM-1","issued":{"date-parts":[["2019"]]},"title":"30 minute outlook of microalgae biomass in Europe","type":"paper-conference"},"uris":["http://www.mendeley.com/documents/?uuid=13564cd3-28e1-4e38-9c3b-8523561997bd"]}],"mendeley":{"formattedCitation":"[7]","plainTextFormattedCitation":"[7]","previouslyFormattedCitation":"[7]"},"properties":{"noteIndex":0},"schema":"https://github.com/citation-style-language/schema/raw/master/csl-citation.json"}</w:instrText>
      </w:r>
      <w:r w:rsidRPr="00D05012">
        <w:fldChar w:fldCharType="separate"/>
      </w:r>
      <w:r w:rsidR="00EB71B1" w:rsidRPr="00EB71B1">
        <w:rPr>
          <w:noProof/>
        </w:rPr>
        <w:t>[7]</w:t>
      </w:r>
      <w:r w:rsidRPr="00D05012">
        <w:fldChar w:fldCharType="end"/>
      </w:r>
      <w:r w:rsidRPr="00D05012">
        <w:t>.</w:t>
      </w:r>
    </w:p>
    <w:p w14:paraId="23AD0AEF" w14:textId="5AA27713" w:rsidR="00F221D9" w:rsidRPr="00D05012" w:rsidRDefault="00F221D9" w:rsidP="00F221D9">
      <w:pPr>
        <w:jc w:val="both"/>
      </w:pPr>
      <w:r w:rsidRPr="00D05012">
        <w:t>The value of the biomass produced varies enormously depend</w:t>
      </w:r>
      <w:r w:rsidR="00D8604E">
        <w:t>ing</w:t>
      </w:r>
      <w:r w:rsidRPr="00D05012">
        <w:t xml:space="preserve"> on the scale of production. In Europe, the scale of production is relatively small</w:t>
      </w:r>
      <w:r w:rsidR="00D8604E">
        <w:t>;</w:t>
      </w:r>
      <w:r w:rsidRPr="00D05012">
        <w:t xml:space="preserve"> the value of </w:t>
      </w:r>
      <w:r w:rsidR="00D8604E">
        <w:t xml:space="preserve">the </w:t>
      </w:r>
      <w:r w:rsidRPr="00D05012">
        <w:t xml:space="preserve">biomass produced for aquaculture hatcheries can be higher than 500 </w:t>
      </w:r>
      <w:r w:rsidRPr="00D05012">
        <w:rPr>
          <w:rFonts w:ascii="Calibri" w:hAnsi="Calibri" w:cs="Calibri"/>
        </w:rPr>
        <w:t>€</w:t>
      </w:r>
      <w:r w:rsidRPr="00D05012">
        <w:t>/kg for quantities of 100s-kg per year per production facility. In larger</w:t>
      </w:r>
      <w:r w:rsidR="00D8604E">
        <w:t>-</w:t>
      </w:r>
      <w:r w:rsidRPr="00D05012">
        <w:t>scale facilities</w:t>
      </w:r>
      <w:r w:rsidR="00D8604E">
        <w:t>, the</w:t>
      </w:r>
      <w:r w:rsidRPr="00D05012">
        <w:t xml:space="preserve"> biomass is produced at the 1000s-kg </w:t>
      </w:r>
      <w:r w:rsidR="00D8604E" w:rsidRPr="00D05012">
        <w:t xml:space="preserve">scale </w:t>
      </w:r>
      <w:r w:rsidRPr="00D05012">
        <w:t xml:space="preserve">and the market price for this biomass is approximately 50 </w:t>
      </w:r>
      <w:r w:rsidRPr="00D05012">
        <w:rPr>
          <w:rFonts w:ascii="Calibri" w:hAnsi="Calibri" w:cs="Calibri"/>
        </w:rPr>
        <w:t>€</w:t>
      </w:r>
      <w:r w:rsidRPr="00D05012">
        <w:t xml:space="preserve">/kg. </w:t>
      </w:r>
      <w:r w:rsidRPr="00D05012">
        <w:rPr>
          <w:i/>
          <w:iCs/>
        </w:rPr>
        <w:t>Spirulina</w:t>
      </w:r>
      <w:r w:rsidRPr="00D05012">
        <w:t xml:space="preserve"> is produced in China </w:t>
      </w:r>
      <w:r w:rsidR="00D8604E">
        <w:t>at the</w:t>
      </w:r>
      <w:r w:rsidR="00D8604E" w:rsidRPr="00D05012">
        <w:t xml:space="preserve"> </w:t>
      </w:r>
      <w:r w:rsidRPr="00D05012">
        <w:lastRenderedPageBreak/>
        <w:t>1000s-ton</w:t>
      </w:r>
      <w:r w:rsidR="00883D3F">
        <w:t>s</w:t>
      </w:r>
      <w:r w:rsidRPr="00D05012">
        <w:t xml:space="preserve"> scale per year, </w:t>
      </w:r>
      <w:r w:rsidR="00883D3F">
        <w:t xml:space="preserve">with </w:t>
      </w:r>
      <w:r w:rsidRPr="00D05012">
        <w:t xml:space="preserve">prices as low as 20 </w:t>
      </w:r>
      <w:r w:rsidRPr="00D05012">
        <w:rPr>
          <w:rFonts w:ascii="Calibri" w:hAnsi="Calibri" w:cs="Calibri"/>
        </w:rPr>
        <w:t>€</w:t>
      </w:r>
      <w:r w:rsidRPr="00D05012">
        <w:t xml:space="preserve">/kg biomass </w:t>
      </w:r>
      <w:r w:rsidRPr="00D05012">
        <w:fldChar w:fldCharType="begin" w:fldLock="1"/>
      </w:r>
      <w:r w:rsidR="004821A0">
        <w:instrText>ADDIN CSL_CITATION {"citationItems":[{"id":"ITEM-1","itemData":{"URL":"https://www.alliedmarketresearch.com/spirulina-market","accessed":{"date-parts":[["2020","3","18"]]},"id":"ITEM-1","issued":{"date-parts":[["0"]]},"title":"Spirulina Market Size and Share | Industry Forecast By 2019–2026","type":"webpage"},"uris":["http://www.mendeley.com/documents/?uuid=086e7f8c-995d-3245-801c-56bfd5dbbadd"]}],"mendeley":{"formattedCitation":"[21]","plainTextFormattedCitation":"[21]","previouslyFormattedCitation":"[21]"},"properties":{"noteIndex":0},"schema":"https://github.com/citation-style-language/schema/raw/master/csl-citation.json"}</w:instrText>
      </w:r>
      <w:r w:rsidRPr="00D05012">
        <w:fldChar w:fldCharType="separate"/>
      </w:r>
      <w:r w:rsidR="004821A0" w:rsidRPr="004821A0">
        <w:rPr>
          <w:noProof/>
        </w:rPr>
        <w:t>[21]</w:t>
      </w:r>
      <w:r w:rsidRPr="00D05012">
        <w:fldChar w:fldCharType="end"/>
      </w:r>
      <w:r w:rsidRPr="00D05012">
        <w:t xml:space="preserve">. It has been estimated that if production is near </w:t>
      </w:r>
      <w:r w:rsidR="00883D3F">
        <w:t>the</w:t>
      </w:r>
      <w:r w:rsidR="00883D3F" w:rsidRPr="00D05012">
        <w:t xml:space="preserve"> </w:t>
      </w:r>
      <w:r w:rsidRPr="00D05012">
        <w:t>10,000 tons of biomass per year</w:t>
      </w:r>
      <w:r w:rsidR="00883D3F">
        <w:t xml:space="preserve"> </w:t>
      </w:r>
      <w:r w:rsidR="00267F25">
        <w:t>level</w:t>
      </w:r>
      <w:r w:rsidR="00883D3F">
        <w:t>,</w:t>
      </w:r>
      <w:r w:rsidRPr="00D05012">
        <w:t xml:space="preserve"> the </w:t>
      </w:r>
      <w:r w:rsidR="00883D3F">
        <w:t xml:space="preserve">cost </w:t>
      </w:r>
      <w:r w:rsidRPr="00D05012">
        <w:t xml:space="preserve">price </w:t>
      </w:r>
      <w:r w:rsidR="00883D3F">
        <w:t>could</w:t>
      </w:r>
      <w:r w:rsidR="00883D3F" w:rsidRPr="00D05012">
        <w:t xml:space="preserve"> </w:t>
      </w:r>
      <w:r w:rsidRPr="00D05012">
        <w:t xml:space="preserve">be below 5 </w:t>
      </w:r>
      <w:r w:rsidRPr="00D05012">
        <w:rPr>
          <w:rFonts w:ascii="Calibri" w:hAnsi="Calibri" w:cs="Calibri"/>
        </w:rPr>
        <w:t>€</w:t>
      </w:r>
      <w:r w:rsidRPr="00D05012">
        <w:t xml:space="preserve">/kg </w:t>
      </w:r>
      <w:r w:rsidRPr="00D05012">
        <w:fldChar w:fldCharType="begin" w:fldLock="1"/>
      </w:r>
      <w:r w:rsidR="004821A0">
        <w:instrText>ADDIN CSL_CITATION {"citationItems":[{"id":"ITEM-1","itemData":{"DOI":"10.1016/j.apenergy.2015.01.086","ISBN":"0552755923","ISSN":"18729118","abstract":"The annual productivity of Tetraselmis suecica in a 1-ha Green Wall Panel-II (GWP-II) plant in Tuscany (Italy) is 36 t (dry weight) ha-1 year-1, which corresponds to an energy output of 799 GJ ha-1 year-1. The energy inputs necessary to attain that productivity amount to 1362 GJ ha-1 year-1, mainly given by the embodied energy of the reactor (about 30%), mixing (about 40%), fertilizers (11%) and harvesting (10%). The Net Energy Ratio (NER) of T. suecica production is thus 0.6. In a more suitable location (North Africa) productivity nearly doubles, reaching 66 t ha-1 year-1, but the NER increases only by 40% and the gain (difference between output and inputs) remains negative. In a GWP-II integrated with photovoltaics (PV), the NER becomes 1.7 and the gain surpasses 600 GJ ha-1 year-1. Marine microalgae cultivation in a GWP plant, in a suitable location, can attain high biomass productivities and protein yields 30 times higher than those achievable with traditional crops (soya). When the GWP reactor is integrated with PV, the process attains a positive energy balance, which substantially enhances its sustainability.","author":[{"dropping-particle":"","family":"Tredici","given":"M. R.","non-dropping-particle":"","parse-names":false,"suffix":""},{"dropping-particle":"","family":"Bassi","given":"N.","non-dropping-particle":"","parse-names":false,"suffix":""},{"dropping-particle":"","family":"Prussi","given":"M.","non-dropping-particle":"","parse-names":false,"suffix":""},{"dropping-particle":"","family":"Biondi","given":"N.","non-dropping-particle":"","parse-names":false,"suffix":""},{"dropping-particle":"","family":"Rodolfi","given":"L.","non-dropping-particle":"","parse-names":false,"suffix":""},{"dropping-particle":"","family":"Chini Zittelli","given":"G.","non-dropping-particle":"","parse-names":false,"suffix":""},{"dropping-particle":"","family":"Sampietro","given":"G.","non-dropping-particle":"","parse-names":false,"suffix":""}],"container-title":"Applied Energy","id":"ITEM-1","issued":{"date-parts":[["2015"]]},"page":"1103-1111","publisher":"Elsevier Ltd","title":"Energy balance of algal biomass production in a 1-ha \"Green Wall Panel\" plant: How to produce algal biomass in a closed reactor achieving a high Net Energy Ratio","type":"article-journal","volume":"154"},"uris":["http://www.mendeley.com/documents/?uuid=3df648a6-0adb-4d38-85cb-09a18670a9f0"]},{"id":"ITEM-2","itemData":{"DOI":"10.1039/c6ee01493c","ISBN":"8242350337","ISSN":"17545706","abstract":"Microalgae show an enormous potential as sustainable feedstock for numerous bioproducts. The current work analyzes the feasibility of business cases for different markets of products from microalgae. We perform a techno-economic evaluation of the whole process chain including cultivation, biorefinery and market exploitation for a 100 hectares facility in six locations. Our projections show a current cost per unit of dry biomass of 3.4 € kg-1 for microalgae cultivation in Spain (excluding biorefining products), with an expected reduction to 0.5 € kg-1 in ten years. A sensitivity analysis reveals the roadmap to achieve this. Production of high-value products (e.g. pigments) would be currently profitable, with a net present value of 657 M€ in 15 years. Markets aimed at food and chemical commodities require further cost reductions for cost competitiveness, reachable in the next decade.","author":[{"dropping-particle":"","family":"Ruiz","given":"Jesús","non-dropping-particle":"","parse-names":false,"suffix":""},{"dropping-particle":"","family":"Olivieri","given":"Giuseppe","non-dropping-particle":"","parse-names":false,"suffix":""},{"dropping-particle":"","family":"Vree","given":"Jeroen","non-dropping-particle":"De","parse-names":false,"suffix":""},{"dropping-particle":"","family":"Bosma","given":"Rouke","non-dropping-particle":"","parse-names":false,"suffix":""},{"dropping-particle":"","family":"Willems","given":"Philippe","non-dropping-particle":"","parse-names":false,"suffix":""},{"dropping-particle":"","family":"Reith","given":"J. Hans","non-dropping-particle":"","parse-names":false,"suffix":""},{"dropping-particle":"","family":"Eppink","given":"Michel H.M.","non-dropping-particle":"","parse-names":false,"suffix":""},{"dropping-particle":"","family":"Kleinegris","given":"Dorinde M.M.","non-dropping-particle":"","parse-names":false,"suffix":""},{"dropping-particle":"","family":"Wijffels","given":"René H.","non-dropping-particle":"","parse-names":false,"suffix":""},{"dropping-particle":"","family":"Barbosa","given":"Maria J.","non-dropping-particle":"","parse-names":false,"suffix":""}],"container-title":"Energy and Environmental Science","id":"ITEM-2","issue":"10","issued":{"date-parts":[["2016"]]},"page":"3036-3043","title":"Towards industrial products from microalgae","type":"article-journal","volume":"9"},"uris":["http://www.mendeley.com/documents/?uuid=e6860632-a56f-476f-9116-7dcda1801fb7"]}],"mendeley":{"formattedCitation":"[22,23]","plainTextFormattedCitation":"[22,23]","previouslyFormattedCitation":"[22,23]"},"properties":{"noteIndex":0},"schema":"https://github.com/citation-style-language/schema/raw/master/csl-citation.json"}</w:instrText>
      </w:r>
      <w:r w:rsidRPr="00D05012">
        <w:fldChar w:fldCharType="separate"/>
      </w:r>
      <w:r w:rsidR="004821A0" w:rsidRPr="004821A0">
        <w:rPr>
          <w:noProof/>
        </w:rPr>
        <w:t>[22,23]</w:t>
      </w:r>
      <w:r w:rsidRPr="00D05012">
        <w:fldChar w:fldCharType="end"/>
      </w:r>
      <w:r w:rsidR="00AB1BF9">
        <w:t>,</w:t>
      </w:r>
      <w:r w:rsidRPr="00D05012">
        <w:t xml:space="preserve"> and</w:t>
      </w:r>
      <w:r w:rsidR="00AB1BF9">
        <w:t xml:space="preserve"> yet</w:t>
      </w:r>
      <w:r w:rsidRPr="00D05012">
        <w:t xml:space="preserve"> further industrialization could yield cost prices below 1 </w:t>
      </w:r>
      <w:r w:rsidRPr="00D05012">
        <w:rPr>
          <w:rFonts w:ascii="Calibri" w:hAnsi="Calibri" w:cs="Calibri"/>
        </w:rPr>
        <w:t>€</w:t>
      </w:r>
      <w:r w:rsidRPr="00D05012">
        <w:t xml:space="preserve">/kg </w:t>
      </w:r>
      <w:r w:rsidRPr="00D05012">
        <w:fldChar w:fldCharType="begin" w:fldLock="1"/>
      </w:r>
      <w:r w:rsidR="004821A0">
        <w:instrText>ADDIN CSL_CITATION {"citationItems":[{"id":"ITEM-1","itemData":{"DOI":"10.1039/c6ee01493c","ISBN":"8242350337","ISSN":"17545706","abstract":"Microalgae show an enormous potential as sustainable feedstock for numerous bioproducts. The current work analyzes the feasibility of business cases for different markets of products from microalgae. We perform a techno-economic evaluation of the whole process chain including cultivation, biorefinery and market exploitation for a 100 hectares facility in six locations. Our projections show a current cost per unit of dry biomass of 3.4 € kg-1 for microalgae cultivation in Spain (excluding biorefining products), with an expected reduction to 0.5 € kg-1 in ten years. A sensitivity analysis reveals the roadmap to achieve this. Production of high-value products (e.g. pigments) would be currently profitable, with a net present value of 657 M€ in 15 years. Markets aimed at food and chemical commodities require further cost reductions for cost competitiveness, reachable in the next decade.","author":[{"dropping-particle":"","family":"Ruiz","given":"Jesús","non-dropping-particle":"","parse-names":false,"suffix":""},{"dropping-particle":"","family":"Olivieri","given":"Giuseppe","non-dropping-particle":"","parse-names":false,"suffix":""},{"dropping-particle":"","family":"Vree","given":"Jeroen","non-dropping-particle":"De","parse-names":false,"suffix":""},{"dropping-particle":"","family":"Bosma","given":"Rouke","non-dropping-particle":"","parse-names":false,"suffix":""},{"dropping-particle":"","family":"Willems","given":"Philippe","non-dropping-particle":"","parse-names":false,"suffix":""},{"dropping-particle":"","family":"Reith","given":"J. Hans","non-dropping-particle":"","parse-names":false,"suffix":""},{"dropping-particle":"","family":"Eppink","given":"Michel H.M.","non-dropping-particle":"","parse-names":false,"suffix":""},{"dropping-particle":"","family":"Kleinegris","given":"Dorinde M.M.","non-dropping-particle":"","parse-names":false,"suffix":""},{"dropping-particle":"","family":"Wijffels","given":"René H.","non-dropping-particle":"","parse-names":false,"suffix":""},{"dropping-particle":"","family":"Barbosa","given":"Maria J.","non-dropping-particle":"","parse-names":false,"suffix":""}],"container-title":"Energy and Environmental Science","id":"ITEM-1","issue":"10","issued":{"date-parts":[["2016"]]},"page":"3036-3043","title":"Towards industrial products from microalgae","type":"article-journal","volume":"9"},"uris":["http://www.mendeley.com/documents/?uuid=e6860632-a56f-476f-9116-7dcda1801fb7"]}],"mendeley":{"formattedCitation":"[23]","plainTextFormattedCitation":"[23]","previouslyFormattedCitation":"[23]"},"properties":{"noteIndex":0},"schema":"https://github.com/citation-style-language/schema/raw/master/csl-citation.json"}</w:instrText>
      </w:r>
      <w:r w:rsidRPr="00D05012">
        <w:fldChar w:fldCharType="separate"/>
      </w:r>
      <w:r w:rsidR="004821A0" w:rsidRPr="004821A0">
        <w:rPr>
          <w:noProof/>
        </w:rPr>
        <w:t>[23]</w:t>
      </w:r>
      <w:r w:rsidRPr="00D05012">
        <w:fldChar w:fldCharType="end"/>
      </w:r>
      <w:r w:rsidRPr="00D05012">
        <w:t>.</w:t>
      </w:r>
    </w:p>
    <w:p w14:paraId="40894997" w14:textId="62CEB3BA" w:rsidR="00500F3A" w:rsidRDefault="00500F3A" w:rsidP="00566967">
      <w:pPr>
        <w:pStyle w:val="Ttulo1"/>
      </w:pPr>
      <w:r w:rsidRPr="00D05012">
        <w:t>Current microalgae applications</w:t>
      </w:r>
    </w:p>
    <w:p w14:paraId="6DD90CBB" w14:textId="0C6536AA" w:rsidR="007E70C8" w:rsidRPr="007E70C8" w:rsidRDefault="007E70C8" w:rsidP="007E70C8">
      <w:pPr>
        <w:jc w:val="both"/>
      </w:pPr>
      <w:r>
        <w:t>Current microalgae applications include food, feed, health</w:t>
      </w:r>
      <w:r w:rsidR="00883D3F">
        <w:t>-related</w:t>
      </w:r>
      <w:r>
        <w:t xml:space="preserve"> and cosmetic</w:t>
      </w:r>
      <w:r w:rsidR="00F35F46">
        <w:t xml:space="preserve"> applications</w:t>
      </w:r>
      <w:r w:rsidR="00911FC1">
        <w:t xml:space="preserve"> (</w:t>
      </w:r>
      <w:r w:rsidR="00911FC1" w:rsidRPr="00E85B3F">
        <w:fldChar w:fldCharType="begin"/>
      </w:r>
      <w:r w:rsidR="00911FC1" w:rsidRPr="00E85B3F">
        <w:instrText xml:space="preserve"> REF _Ref35536488 \h </w:instrText>
      </w:r>
      <w:r w:rsidR="005D0943">
        <w:rPr>
          <w:b/>
          <w:bCs/>
        </w:rPr>
        <w:instrText xml:space="preserve"> \* MERGEFORMAT </w:instrText>
      </w:r>
      <w:r w:rsidR="00911FC1" w:rsidRPr="00E85B3F">
        <w:fldChar w:fldCharType="separate"/>
      </w:r>
      <w:r w:rsidR="007E0613" w:rsidRPr="007E0613">
        <w:rPr>
          <w:b/>
        </w:rPr>
        <w:t xml:space="preserve">Figure </w:t>
      </w:r>
      <w:r w:rsidR="007E0613" w:rsidRPr="007E0613">
        <w:rPr>
          <w:b/>
          <w:noProof/>
        </w:rPr>
        <w:t>3</w:t>
      </w:r>
      <w:r w:rsidR="00911FC1" w:rsidRPr="00E85B3F">
        <w:fldChar w:fldCharType="end"/>
      </w:r>
      <w:r w:rsidR="00911FC1">
        <w:t>)</w:t>
      </w:r>
      <w:r>
        <w:t xml:space="preserve">. </w:t>
      </w:r>
      <w:r w:rsidR="00883D3F">
        <w:t xml:space="preserve">For </w:t>
      </w:r>
      <w:r>
        <w:t>these</w:t>
      </w:r>
      <w:r w:rsidR="00883D3F">
        <w:t xml:space="preserve">, </w:t>
      </w:r>
      <w:r>
        <w:t xml:space="preserve">the microalgae biomass </w:t>
      </w:r>
      <w:r w:rsidR="00883D3F">
        <w:t xml:space="preserve">price </w:t>
      </w:r>
      <w:r>
        <w:t>ranges from 5 to 500 €/kg</w:t>
      </w:r>
      <w:r w:rsidR="00FB3E72">
        <w:t xml:space="preserve">, </w:t>
      </w:r>
      <w:r w:rsidR="00883D3F">
        <w:t xml:space="preserve">with a </w:t>
      </w:r>
      <w:r w:rsidR="00FB3E72">
        <w:t xml:space="preserve">market size </w:t>
      </w:r>
      <w:r w:rsidR="00883D3F">
        <w:t xml:space="preserve">of </w:t>
      </w:r>
      <w:r w:rsidR="00FB3E72">
        <w:t>up to 100 kt/year</w:t>
      </w:r>
      <w:r w:rsidR="00CE3E96">
        <w:t xml:space="preserve">. </w:t>
      </w:r>
      <w:r w:rsidR="00FB3E72">
        <w:t xml:space="preserve">In addition, there is a wide range of emerging applications such as biofuels, biofertilizers, wastewater treatment and chemicals, </w:t>
      </w:r>
      <w:r w:rsidR="00883D3F">
        <w:t xml:space="preserve">for </w:t>
      </w:r>
      <w:r w:rsidR="00FB3E72">
        <w:t xml:space="preserve">which the biomass </w:t>
      </w:r>
      <w:r w:rsidR="00883D3F">
        <w:t xml:space="preserve">price </w:t>
      </w:r>
      <w:r w:rsidR="00FB3E72">
        <w:t>is much lower</w:t>
      </w:r>
      <w:r w:rsidR="00401A7C">
        <w:t xml:space="preserve"> (</w:t>
      </w:r>
      <w:r w:rsidR="00FB3E72">
        <w:t xml:space="preserve">from </w:t>
      </w:r>
      <w:r w:rsidR="00883D3F">
        <w:t xml:space="preserve">less than </w:t>
      </w:r>
      <w:r w:rsidR="00FB3E72">
        <w:t>5 €/kg</w:t>
      </w:r>
      <w:r w:rsidR="00401A7C">
        <w:t>)</w:t>
      </w:r>
      <w:r w:rsidR="00FB3E72">
        <w:t xml:space="preserve"> but the market size is </w:t>
      </w:r>
      <w:r w:rsidR="00EE7AFA">
        <w:t>enormous</w:t>
      </w:r>
      <w:r w:rsidR="00FB3E72">
        <w:t xml:space="preserve">. </w:t>
      </w:r>
    </w:p>
    <w:p w14:paraId="3ACA4AD5" w14:textId="738C849F" w:rsidR="00500F3A" w:rsidRPr="004F61C8" w:rsidRDefault="00E85B3F" w:rsidP="00566967">
      <w:pPr>
        <w:pStyle w:val="Ttulo2"/>
        <w:rPr>
          <w:i/>
          <w:iCs/>
          <w:color w:val="FF0000"/>
        </w:rPr>
      </w:pPr>
      <w:r w:rsidRPr="004F61C8">
        <w:rPr>
          <w:i/>
          <w:iCs/>
          <w:color w:val="FF0000"/>
        </w:rPr>
        <w:t>H</w:t>
      </w:r>
      <w:r w:rsidR="000C7490" w:rsidRPr="004F61C8">
        <w:rPr>
          <w:i/>
          <w:iCs/>
          <w:color w:val="FF0000"/>
        </w:rPr>
        <w:t>ealth foods</w:t>
      </w:r>
      <w:r w:rsidR="00BF46A6" w:rsidRPr="004F61C8">
        <w:rPr>
          <w:i/>
          <w:iCs/>
          <w:color w:val="FF0000"/>
        </w:rPr>
        <w:t xml:space="preserve"> </w:t>
      </w:r>
    </w:p>
    <w:p w14:paraId="7DA5B29B" w14:textId="1B6305A1" w:rsidR="00500F3A" w:rsidRPr="00D05012" w:rsidRDefault="000A191A" w:rsidP="00500F3A">
      <w:pPr>
        <w:jc w:val="both"/>
      </w:pPr>
      <w:r>
        <w:t xml:space="preserve">Food applications </w:t>
      </w:r>
      <w:r w:rsidR="00883D3F">
        <w:t xml:space="preserve">for </w:t>
      </w:r>
      <w:r>
        <w:t xml:space="preserve">microalgae include food ingredients and health foods. </w:t>
      </w:r>
      <w:r w:rsidR="00500F3A" w:rsidRPr="00D05012">
        <w:t xml:space="preserve">Microalgae </w:t>
      </w:r>
      <w:r w:rsidR="00B81BE3">
        <w:t xml:space="preserve">contribute </w:t>
      </w:r>
      <w:r w:rsidR="00930CD4">
        <w:t xml:space="preserve">to </w:t>
      </w:r>
      <w:r w:rsidR="00B81BE3">
        <w:t xml:space="preserve">these fields because they </w:t>
      </w:r>
      <w:r w:rsidR="00930CD4">
        <w:t xml:space="preserve">possess </w:t>
      </w:r>
      <w:r w:rsidR="00500F3A" w:rsidRPr="00D05012">
        <w:t>a high nutritional value</w:t>
      </w:r>
      <w:r w:rsidR="00B81BE3">
        <w:t xml:space="preserve">, containing (i) high </w:t>
      </w:r>
      <w:r w:rsidR="00930CD4">
        <w:t xml:space="preserve">protein </w:t>
      </w:r>
      <w:r w:rsidR="00B81BE3">
        <w:t xml:space="preserve">concentrations </w:t>
      </w:r>
      <w:r w:rsidR="00BF46A6">
        <w:t xml:space="preserve">with </w:t>
      </w:r>
      <w:r w:rsidR="00500F3A" w:rsidRPr="00D05012">
        <w:t xml:space="preserve">all </w:t>
      </w:r>
      <w:r w:rsidR="00930CD4">
        <w:t xml:space="preserve">the </w:t>
      </w:r>
      <w:r w:rsidR="00500F3A" w:rsidRPr="00D05012">
        <w:t xml:space="preserve">essential amino acids, </w:t>
      </w:r>
      <w:r w:rsidR="00B81BE3">
        <w:t xml:space="preserve">(ii) </w:t>
      </w:r>
      <w:r w:rsidR="00500F3A" w:rsidRPr="00D05012">
        <w:t xml:space="preserve">lipids </w:t>
      </w:r>
      <w:r w:rsidR="00930CD4">
        <w:t xml:space="preserve">with a </w:t>
      </w:r>
      <w:r w:rsidR="00B81BE3">
        <w:t xml:space="preserve">highly valuable profile and rich in polyunsaturated fatty acids, and (iii) bioactive </w:t>
      </w:r>
      <w:r w:rsidR="00500F3A" w:rsidRPr="00D05012">
        <w:t xml:space="preserve">carbohydrates such as polysaccharides. </w:t>
      </w:r>
      <w:r w:rsidR="00B81BE3">
        <w:t>M</w:t>
      </w:r>
      <w:r w:rsidR="00500F3A" w:rsidRPr="00D05012">
        <w:t xml:space="preserve">icroalgae are </w:t>
      </w:r>
      <w:r w:rsidR="00B81BE3">
        <w:t xml:space="preserve">especially valuable for (iv) </w:t>
      </w:r>
      <w:r w:rsidR="00BF46A6">
        <w:t xml:space="preserve">their </w:t>
      </w:r>
      <w:r w:rsidR="00B81BE3">
        <w:t xml:space="preserve">high content of </w:t>
      </w:r>
      <w:r w:rsidR="00B81BE3" w:rsidRPr="00D05012">
        <w:t xml:space="preserve">omega-3 fatty acids, </w:t>
      </w:r>
      <w:r w:rsidR="00B81BE3">
        <w:t xml:space="preserve">such as </w:t>
      </w:r>
      <w:r w:rsidR="00B81BE3" w:rsidRPr="00D05012">
        <w:t>eicosapentaenoic (EPA) and docosahexaenoic (DHA)</w:t>
      </w:r>
      <w:r w:rsidR="00930CD4">
        <w:t xml:space="preserve"> acids,</w:t>
      </w:r>
      <w:r w:rsidR="00B81BE3" w:rsidRPr="00D05012">
        <w:t xml:space="preserve"> </w:t>
      </w:r>
      <w:r w:rsidR="00930CD4">
        <w:t>which</w:t>
      </w:r>
      <w:r w:rsidR="00930CD4" w:rsidRPr="00D05012">
        <w:t xml:space="preserve"> </w:t>
      </w:r>
      <w:r w:rsidR="00B81BE3" w:rsidRPr="00D05012">
        <w:t xml:space="preserve">are </w:t>
      </w:r>
      <w:r w:rsidR="00930CD4">
        <w:t>essential</w:t>
      </w:r>
      <w:r w:rsidR="00930CD4" w:rsidRPr="00D05012">
        <w:t xml:space="preserve"> </w:t>
      </w:r>
      <w:r w:rsidR="00930CD4">
        <w:t>for</w:t>
      </w:r>
      <w:r w:rsidR="00930CD4" w:rsidRPr="00D05012">
        <w:t xml:space="preserve"> </w:t>
      </w:r>
      <w:r w:rsidR="00B81BE3" w:rsidRPr="00D05012">
        <w:t xml:space="preserve">human health, </w:t>
      </w:r>
      <w:r w:rsidR="00B81BE3">
        <w:t xml:space="preserve">and (v) </w:t>
      </w:r>
      <w:r w:rsidR="00500F3A" w:rsidRPr="00D05012">
        <w:t>antioxidants</w:t>
      </w:r>
      <w:r w:rsidR="00930CD4">
        <w:t>,</w:t>
      </w:r>
      <w:r w:rsidR="00500F3A" w:rsidRPr="00D05012">
        <w:t xml:space="preserve"> including pigments such as carotenes, chlorophylls, and phycobiliproteins. Microalgae have been </w:t>
      </w:r>
      <w:r w:rsidR="00930CD4">
        <w:t>(</w:t>
      </w:r>
      <w:r w:rsidR="00500F3A" w:rsidRPr="00D05012">
        <w:t>and still are</w:t>
      </w:r>
      <w:r w:rsidR="00930CD4">
        <w:t>)</w:t>
      </w:r>
      <w:r w:rsidR="00500F3A" w:rsidRPr="00D05012">
        <w:t xml:space="preserve"> mostly used in health foods </w:t>
      </w:r>
      <w:r w:rsidR="00930CD4">
        <w:t xml:space="preserve">such </w:t>
      </w:r>
      <w:r w:rsidR="00500F3A" w:rsidRPr="00D05012">
        <w:t xml:space="preserve">as nutraceuticals, </w:t>
      </w:r>
      <w:r w:rsidR="0065235B">
        <w:t xml:space="preserve">which are </w:t>
      </w:r>
      <w:r w:rsidR="00930CD4">
        <w:t>marketed in</w:t>
      </w:r>
      <w:r w:rsidR="00930CD4" w:rsidRPr="00D05012">
        <w:t xml:space="preserve"> </w:t>
      </w:r>
      <w:r w:rsidR="00500F3A" w:rsidRPr="00D05012">
        <w:t>powder, tablet and capsule</w:t>
      </w:r>
      <w:r w:rsidR="00930CD4">
        <w:t xml:space="preserve"> form</w:t>
      </w:r>
      <w:r w:rsidR="00500F3A" w:rsidRPr="00D05012">
        <w:t xml:space="preserve">. However, </w:t>
      </w:r>
      <w:r w:rsidR="00930CD4">
        <w:t xml:space="preserve">these </w:t>
      </w:r>
      <w:r w:rsidR="00500F3A" w:rsidRPr="00D05012">
        <w:t>applications are now expanding to other products and sectors, such as f</w:t>
      </w:r>
      <w:r w:rsidR="0014711A">
        <w:t>ee</w:t>
      </w:r>
      <w:r w:rsidR="00500F3A" w:rsidRPr="00D05012">
        <w:t xml:space="preserve">d and (aqua)feed. </w:t>
      </w:r>
      <w:r w:rsidR="00930CD4">
        <w:t>Moreover, they</w:t>
      </w:r>
      <w:r w:rsidR="00930CD4" w:rsidRPr="00D05012">
        <w:t xml:space="preserve"> </w:t>
      </w:r>
      <w:r w:rsidR="00500F3A" w:rsidRPr="00D05012">
        <w:t>hav</w:t>
      </w:r>
      <w:r w:rsidR="00930CD4">
        <w:t>e</w:t>
      </w:r>
      <w:r w:rsidR="00500F3A" w:rsidRPr="00D05012">
        <w:t xml:space="preserve"> the potential to make these markets more sustainable, </w:t>
      </w:r>
      <w:r w:rsidR="00930CD4">
        <w:t>which</w:t>
      </w:r>
      <w:r w:rsidR="00930CD4" w:rsidRPr="00D05012">
        <w:t xml:space="preserve"> </w:t>
      </w:r>
      <w:r w:rsidR="00500F3A" w:rsidRPr="00D05012">
        <w:t xml:space="preserve">is a </w:t>
      </w:r>
      <w:r w:rsidR="00204410">
        <w:t>pre</w:t>
      </w:r>
      <w:r w:rsidR="00500F3A" w:rsidRPr="00D05012">
        <w:t xml:space="preserve">requisite </w:t>
      </w:r>
      <w:r w:rsidR="00930CD4">
        <w:t>for them</w:t>
      </w:r>
      <w:r w:rsidR="00BF46A6">
        <w:t xml:space="preserve"> to</w:t>
      </w:r>
      <w:r w:rsidR="00930CD4">
        <w:t xml:space="preserve"> </w:t>
      </w:r>
      <w:r w:rsidR="0014711A">
        <w:t xml:space="preserve">attain </w:t>
      </w:r>
      <w:r w:rsidR="00930CD4">
        <w:t>an</w:t>
      </w:r>
      <w:r w:rsidR="00930CD4" w:rsidRPr="00D05012">
        <w:t xml:space="preserve"> </w:t>
      </w:r>
      <w:r w:rsidR="00500F3A" w:rsidRPr="00D05012">
        <w:t xml:space="preserve">impact </w:t>
      </w:r>
      <w:r w:rsidR="00930CD4">
        <w:t>on the</w:t>
      </w:r>
      <w:r w:rsidR="00500F3A" w:rsidRPr="00D05012">
        <w:t xml:space="preserve"> bioeconomy.</w:t>
      </w:r>
    </w:p>
    <w:p w14:paraId="58C1CD5B" w14:textId="64CCEA9B" w:rsidR="00857DF8" w:rsidRDefault="00C8217B" w:rsidP="008D7B0E">
      <w:pPr>
        <w:ind w:firstLine="2"/>
        <w:jc w:val="both"/>
      </w:pPr>
      <w:r w:rsidRPr="00D05012">
        <w:t>The</w:t>
      </w:r>
      <w:r w:rsidR="00930CD4">
        <w:t xml:space="preserve"> most consumed </w:t>
      </w:r>
      <w:r w:rsidRPr="00D05012">
        <w:t xml:space="preserve">microalgae </w:t>
      </w:r>
      <w:r w:rsidR="00B81BE3">
        <w:t xml:space="preserve">in </w:t>
      </w:r>
      <w:r w:rsidR="00930CD4">
        <w:t xml:space="preserve">the world </w:t>
      </w:r>
      <w:r w:rsidRPr="00D05012">
        <w:t xml:space="preserve">include </w:t>
      </w:r>
      <w:r w:rsidRPr="00AA7880">
        <w:rPr>
          <w:i/>
        </w:rPr>
        <w:t>Spirulina</w:t>
      </w:r>
      <w:r w:rsidRPr="00D05012">
        <w:t xml:space="preserve">, </w:t>
      </w:r>
      <w:r w:rsidRPr="00AA7880">
        <w:rPr>
          <w:i/>
        </w:rPr>
        <w:t>Chlorella</w:t>
      </w:r>
      <w:r>
        <w:rPr>
          <w:i/>
        </w:rPr>
        <w:t>,</w:t>
      </w:r>
      <w:r>
        <w:t xml:space="preserve"> </w:t>
      </w:r>
      <w:r w:rsidRPr="00AA7880">
        <w:rPr>
          <w:i/>
        </w:rPr>
        <w:t>Dunaliella</w:t>
      </w:r>
      <w:r>
        <w:t xml:space="preserve"> and</w:t>
      </w:r>
      <w:r w:rsidRPr="00D05012">
        <w:t xml:space="preserve"> </w:t>
      </w:r>
      <w:r w:rsidRPr="00AA7880">
        <w:rPr>
          <w:i/>
        </w:rPr>
        <w:t>Haematococcus</w:t>
      </w:r>
      <w:r w:rsidR="00930CD4">
        <w:rPr>
          <w:i/>
        </w:rPr>
        <w:t xml:space="preserve">; </w:t>
      </w:r>
      <w:r w:rsidR="00930CD4">
        <w:rPr>
          <w:iCs/>
        </w:rPr>
        <w:t>these</w:t>
      </w:r>
      <w:r>
        <w:rPr>
          <w:i/>
        </w:rPr>
        <w:t xml:space="preserve"> </w:t>
      </w:r>
      <w:r w:rsidRPr="00F47928">
        <w:rPr>
          <w:lang w:val="en-US"/>
        </w:rPr>
        <w:t>have</w:t>
      </w:r>
      <w:r w:rsidR="00930CD4">
        <w:rPr>
          <w:lang w:val="en-US"/>
        </w:rPr>
        <w:t xml:space="preserve"> mainly</w:t>
      </w:r>
      <w:r w:rsidRPr="00F47928">
        <w:rPr>
          <w:lang w:val="en-US"/>
        </w:rPr>
        <w:t xml:space="preserve"> been exploited in </w:t>
      </w:r>
      <w:r w:rsidR="00930CD4">
        <w:rPr>
          <w:lang w:val="en-US"/>
        </w:rPr>
        <w:t xml:space="preserve">the </w:t>
      </w:r>
      <w:r w:rsidRPr="00F47928">
        <w:rPr>
          <w:lang w:val="en-US"/>
        </w:rPr>
        <w:t>food industry</w:t>
      </w:r>
      <w:r w:rsidR="00930CD4">
        <w:rPr>
          <w:lang w:val="en-US"/>
        </w:rPr>
        <w:t>,</w:t>
      </w:r>
      <w:r w:rsidRPr="00F47928">
        <w:rPr>
          <w:lang w:val="en-US"/>
        </w:rPr>
        <w:t xml:space="preserve"> especially in the form of tablets and capsules</w:t>
      </w:r>
      <w:r>
        <w:rPr>
          <w:lang w:val="en-US"/>
        </w:rPr>
        <w:t xml:space="preserve"> </w:t>
      </w:r>
      <w:r w:rsidRPr="00880007">
        <w:t>(</w:t>
      </w:r>
      <w:r w:rsidRPr="004F61C8">
        <w:rPr>
          <w:b/>
          <w:bCs/>
        </w:rPr>
        <w:fldChar w:fldCharType="begin"/>
      </w:r>
      <w:r w:rsidRPr="004F61C8">
        <w:rPr>
          <w:b/>
          <w:bCs/>
        </w:rPr>
        <w:instrText xml:space="preserve"> REF _Ref35712952 \h </w:instrText>
      </w:r>
      <w:r w:rsidR="00BF46A6">
        <w:rPr>
          <w:b/>
          <w:bCs/>
        </w:rPr>
        <w:instrText xml:space="preserve"> \* MERGEFORMAT </w:instrText>
      </w:r>
      <w:r w:rsidRPr="004F61C8">
        <w:rPr>
          <w:b/>
          <w:bCs/>
        </w:rPr>
      </w:r>
      <w:r w:rsidRPr="004F61C8">
        <w:rPr>
          <w:b/>
          <w:bCs/>
        </w:rPr>
        <w:fldChar w:fldCharType="separate"/>
      </w:r>
      <w:r w:rsidR="007E0613" w:rsidRPr="007E0613">
        <w:rPr>
          <w:b/>
          <w:bCs/>
        </w:rPr>
        <w:t xml:space="preserve">Table </w:t>
      </w:r>
      <w:r w:rsidR="007E0613" w:rsidRPr="007E0613">
        <w:rPr>
          <w:b/>
          <w:bCs/>
          <w:noProof/>
        </w:rPr>
        <w:t>2</w:t>
      </w:r>
      <w:r w:rsidRPr="004F61C8">
        <w:rPr>
          <w:b/>
          <w:bCs/>
        </w:rPr>
        <w:fldChar w:fldCharType="end"/>
      </w:r>
      <w:r w:rsidRPr="00880007">
        <w:t>)</w:t>
      </w:r>
      <w:r w:rsidRPr="00F47928">
        <w:rPr>
          <w:lang w:val="en-US"/>
        </w:rPr>
        <w:t xml:space="preserve">. </w:t>
      </w:r>
      <w:r w:rsidR="00857DF8" w:rsidRPr="00D05012">
        <w:rPr>
          <w:i/>
          <w:iCs/>
        </w:rPr>
        <w:t>Spirulina</w:t>
      </w:r>
      <w:r w:rsidR="00857DF8" w:rsidRPr="00D05012">
        <w:t xml:space="preserve"> has been used as a traditional food </w:t>
      </w:r>
      <w:r w:rsidR="00930CD4">
        <w:t>for a</w:t>
      </w:r>
      <w:r w:rsidR="00857DF8" w:rsidRPr="00D05012">
        <w:t xml:space="preserve"> long</w:t>
      </w:r>
      <w:r w:rsidR="00930CD4">
        <w:t xml:space="preserve"> time</w:t>
      </w:r>
      <w:r w:rsidR="00857DF8" w:rsidRPr="00D05012">
        <w:t xml:space="preserve">, and is produced </w:t>
      </w:r>
      <w:r w:rsidR="0047658D">
        <w:t>all around the world</w:t>
      </w:r>
      <w:r w:rsidR="0047658D" w:rsidRPr="00D05012">
        <w:t xml:space="preserve"> </w:t>
      </w:r>
      <w:r w:rsidR="00857DF8" w:rsidRPr="00D05012">
        <w:fldChar w:fldCharType="begin" w:fldLock="1"/>
      </w:r>
      <w:r w:rsidR="004821A0">
        <w:instrText>ADDIN CSL_CITATION {"citationItems":[{"id":"ITEM-1","itemData":{"DOI":"ISBN 978-92-5-106106-0","ISBN":"9789251061060","ISSN":"9789251061060","abstract":"Spirulina are multicellular and filamentous blue-green microalgae belonging to two separate genera Spirulina and Arthrospira and consists of about 15 species. Of these, Arthrospira platensis is the most common and widely available spirulina and most of the published research and public health decision refers to this specific species. It grows in water, can be harvested and processed easily and has significantly high macro- and micronutrient contents. In many countries of Africa, it is used as human food as an important source of protein and is collected from natural water, dried and eaten. It has gained considerable popularity in the human health food industry and in many countries of Asia it is used as protein supplement and as human health food. Spirulina has been used as a complementary dietary ingredient of feed for poultry and increasingly as a protein and vitamin supplement to aquafeeds. Spirulina appears to have considerable potential for development, especially as a small-scale crop for nutritional enhancement, livelihood development and environmental mitigation. FAO fisheries statistics (FishStat) hint at the growing importance of this product. Production in China was first recorded at 19 080 tonnes in 2003 and rose sharply to 41 570 tonnes in 2004, worth around US$7.6 millions and US$16.6 millions, respectively. However, there are no apparent figures for production in the rest of the world. This suggests that despite the widespread publicity about spirulina and its benefits, it has not yet received the serious consideration it deserves as a potentially key crop in coastal and alkaline areas where traditional agriculture struggles, especially under the increasing influence of salination and water shortages. There is therefore a role for both national governments as well as intergovernmental organizations to re-evaluate the potential of spirulina to fulfill both their own food security needs as well as a tool for their overseas development and emergency response efforts. International organization(s) working with spirulina should consider preparing a practical guide to small-scale spirulina production that could be used as a basis for extension and development methodologies. This small-scale production should be orientated towards: (i) providing nutritional supplements for widespread use in rural and urban communities where the staple diet is poor or inadequate; (ii) allowing diversification from traditional crops in cases where land or water re…","author":[{"dropping-particle":"","family":"FAO. Fisheries","given":"Aquaculture Circular","non-dropping-particle":"","parse-names":false,"suffix":""}],"container-title":"Aquaculture","id":"ITEM-1","issue":"1034","issued":{"date-parts":[["2008"]]},"number-of-pages":"33pp","publisher":"Food and Agriculture Organization of the United Nations","title":"a Review on Culture , Production and Use of Spirulina As Food for Humans and Feeds for","type":"book","volume":"1034"},"uris":["http://www.mendeley.com/documents/?uuid=3c65c3a6-8ff0-3ffd-9f9c-e19e127f652e"]},{"id":"ITEM-2","itemData":{"DOI":"10.1002/9781118567166.ch17","ISBN":"9781118567166","abstract":"The edible cyanobacterium Arthrospira (Spirulina) has attracted attention due to its traditional use as food and current large-scale commercial production and application as food, functional food, dietary supplement, nutraceutical, and animal feed. Due to its ease of growth, Arthrospira has also served as a good tool for many physiological, biochemical, and molecular biological studies. Advances have been made in its mass production, processing, and application in the last 30 years. Future developments to improve yield, develop various beneficial components, as well as reduce the cost of production will require a thorough understanding of its biology, and knowledge on its industrial production. This chapter provides a detailed overview of what is known about the biology and industrial production of Arthrospira to serve as baseline information for future research, development, and deployment.","author":[{"dropping-particle":"","family":"Belay","given":"Amha","non-dropping-particle":"","parse-names":false,"suffix":""}],"container-title":"Handbook of Microalgal Culture: Applied Phycology and Biotechnology: Second Edition","id":"ITEM-2","issued":{"date-parts":[["2013"]]},"page":"339-358","title":"Biology and Industrial Production of Arthrospira (Spirulina)","type":"chapter"},"uris":["http://www.mendeley.com/documents/?uuid=53be3d3c-8b6d-3aca-9a35-4492e086e748"]}],"mendeley":{"formattedCitation":"[24,25]","plainTextFormattedCitation":"[24,25]","previouslyFormattedCitation":"[24,25]"},"properties":{"noteIndex":0},"schema":"https://github.com/citation-style-language/schema/raw/master/csl-citation.json"}</w:instrText>
      </w:r>
      <w:r w:rsidR="00857DF8" w:rsidRPr="00D05012">
        <w:fldChar w:fldCharType="separate"/>
      </w:r>
      <w:r w:rsidR="004821A0" w:rsidRPr="004821A0">
        <w:rPr>
          <w:noProof/>
        </w:rPr>
        <w:t>[24,25]</w:t>
      </w:r>
      <w:r w:rsidR="00857DF8" w:rsidRPr="00D05012">
        <w:fldChar w:fldCharType="end"/>
      </w:r>
      <w:r w:rsidR="00857DF8" w:rsidRPr="00D05012">
        <w:t xml:space="preserve">. </w:t>
      </w:r>
      <w:r w:rsidR="00930CD4" w:rsidRPr="008464E3">
        <w:t>It</w:t>
      </w:r>
      <w:r w:rsidR="00930CD4" w:rsidRPr="00D05012">
        <w:t xml:space="preserve"> </w:t>
      </w:r>
      <w:r w:rsidR="00857DF8" w:rsidRPr="00D05012">
        <w:t xml:space="preserve">is rich in proteins and vitamins </w:t>
      </w:r>
      <w:r w:rsidR="00930CD4">
        <w:t>but</w:t>
      </w:r>
      <w:r w:rsidR="00930CD4" w:rsidRPr="00D05012">
        <w:t xml:space="preserve"> </w:t>
      </w:r>
      <w:r w:rsidR="00857DF8" w:rsidRPr="00D05012">
        <w:t xml:space="preserve">can only be grown phototrophically. </w:t>
      </w:r>
      <w:r w:rsidR="00930CD4">
        <w:t>Given</w:t>
      </w:r>
      <w:r w:rsidR="00857DF8">
        <w:t xml:space="preserve"> its capacity to grow </w:t>
      </w:r>
      <w:r w:rsidR="00930CD4">
        <w:t xml:space="preserve">under </w:t>
      </w:r>
      <w:r w:rsidR="00857DF8" w:rsidRPr="00D05012">
        <w:t>very high pH</w:t>
      </w:r>
      <w:r w:rsidR="00930CD4">
        <w:t xml:space="preserve"> conditions</w:t>
      </w:r>
      <w:r w:rsidR="00857DF8" w:rsidRPr="00D05012">
        <w:t xml:space="preserve">, it can be easily </w:t>
      </w:r>
      <w:r w:rsidR="00930CD4">
        <w:t>cultivated</w:t>
      </w:r>
      <w:r w:rsidR="00930CD4" w:rsidRPr="00D05012">
        <w:t xml:space="preserve"> </w:t>
      </w:r>
      <w:r w:rsidR="00857DF8" w:rsidRPr="00D05012">
        <w:t xml:space="preserve">in open systems. </w:t>
      </w:r>
      <w:r w:rsidR="00857DF8" w:rsidRPr="00D05012">
        <w:rPr>
          <w:i/>
          <w:iCs/>
        </w:rPr>
        <w:t>Spirulina</w:t>
      </w:r>
      <w:r w:rsidR="00857DF8" w:rsidRPr="00D05012">
        <w:t xml:space="preserve"> is produced </w:t>
      </w:r>
      <w:r w:rsidR="00930CD4">
        <w:t>by hundreds</w:t>
      </w:r>
      <w:r w:rsidR="00930CD4" w:rsidRPr="00D05012">
        <w:t xml:space="preserve"> </w:t>
      </w:r>
      <w:r w:rsidR="00857DF8" w:rsidRPr="00D05012">
        <w:t>of companies, including 150 micro-farms in France (</w:t>
      </w:r>
      <w:r w:rsidR="00857DF8" w:rsidRPr="008464E3">
        <w:rPr>
          <w:i/>
          <w:iCs/>
        </w:rPr>
        <w:t>Spiruliniers</w:t>
      </w:r>
      <w:r w:rsidR="00857DF8" w:rsidRPr="00D05012">
        <w:t xml:space="preserve">). </w:t>
      </w:r>
      <w:r w:rsidR="00BF46A6">
        <w:t>G</w:t>
      </w:r>
      <w:r w:rsidR="00857DF8" w:rsidRPr="00D05012">
        <w:t xml:space="preserve">lobal </w:t>
      </w:r>
      <w:r w:rsidR="004F61C8" w:rsidRPr="00D05012">
        <w:t>production is</w:t>
      </w:r>
      <w:r w:rsidR="00857DF8" w:rsidRPr="00D05012">
        <w:t xml:space="preserve"> estimated to be 15,000 t dry biomass per year</w:t>
      </w:r>
      <w:r w:rsidR="00930CD4">
        <w:t>,</w:t>
      </w:r>
      <w:r w:rsidR="00857DF8" w:rsidRPr="00D05012">
        <w:t xml:space="preserve"> of which 10,000 t is produced in China.</w:t>
      </w:r>
      <w:r w:rsidR="00857DF8">
        <w:t xml:space="preserve"> </w:t>
      </w:r>
      <w:r w:rsidR="00857DF8" w:rsidRPr="00D05012">
        <w:t>In addition to the protein</w:t>
      </w:r>
      <w:r w:rsidR="00930CD4">
        <w:t>-</w:t>
      </w:r>
      <w:r w:rsidR="00857DF8" w:rsidRPr="00D05012">
        <w:t>rich biomass produced (up to 75% of DW biomass), phycoc</w:t>
      </w:r>
      <w:r w:rsidR="000F35E8">
        <w:t>y</w:t>
      </w:r>
      <w:r w:rsidR="00857DF8" w:rsidRPr="00D05012">
        <w:t xml:space="preserve">anin </w:t>
      </w:r>
      <w:r w:rsidR="00930CD4" w:rsidRPr="00D05012">
        <w:t xml:space="preserve">extract </w:t>
      </w:r>
      <w:r w:rsidR="00857DF8" w:rsidRPr="00D05012">
        <w:t>is</w:t>
      </w:r>
      <w:r w:rsidR="000F35E8">
        <w:t xml:space="preserve"> also</w:t>
      </w:r>
      <w:r w:rsidR="00857DF8" w:rsidRPr="00D05012">
        <w:t xml:space="preserve"> produced. </w:t>
      </w:r>
      <w:r w:rsidR="000F35E8">
        <w:t>W</w:t>
      </w:r>
      <w:r w:rsidR="000F35E8" w:rsidRPr="00D05012">
        <w:t>orldwide</w:t>
      </w:r>
      <w:r w:rsidR="000F35E8">
        <w:t>, i</w:t>
      </w:r>
      <w:r w:rsidR="00857DF8" w:rsidRPr="00D05012">
        <w:t>t is estimated that 200 t phycoc</w:t>
      </w:r>
      <w:r w:rsidR="000F35E8">
        <w:t>y</w:t>
      </w:r>
      <w:r w:rsidR="00857DF8" w:rsidRPr="00D05012">
        <w:t>anin is produced</w:t>
      </w:r>
      <w:r w:rsidR="000F35E8" w:rsidRPr="000F35E8">
        <w:t xml:space="preserve"> </w:t>
      </w:r>
      <w:r w:rsidR="00BF46A6">
        <w:t>annually</w:t>
      </w:r>
      <w:r w:rsidR="00857DF8" w:rsidRPr="00D05012">
        <w:t>.</w:t>
      </w:r>
    </w:p>
    <w:p w14:paraId="1DF00F60" w14:textId="7595C33F" w:rsidR="00500F3A" w:rsidRPr="004F61C8" w:rsidRDefault="00500F3A" w:rsidP="00E84032">
      <w:pPr>
        <w:jc w:val="both"/>
        <w:rPr>
          <w:u w:val="single"/>
        </w:rPr>
      </w:pPr>
      <w:r w:rsidRPr="00D05012">
        <w:t xml:space="preserve">Industrial production of </w:t>
      </w:r>
      <w:r w:rsidRPr="00D05012">
        <w:rPr>
          <w:i/>
          <w:iCs/>
        </w:rPr>
        <w:t>Chlorella</w:t>
      </w:r>
      <w:r w:rsidR="004075A2">
        <w:t xml:space="preserve"> </w:t>
      </w:r>
      <w:r w:rsidR="000F35E8">
        <w:t>began</w:t>
      </w:r>
      <w:r w:rsidR="004075A2">
        <w:t xml:space="preserve"> in</w:t>
      </w:r>
      <w:r w:rsidR="000F35E8">
        <w:t xml:space="preserve"> the</w:t>
      </w:r>
      <w:r w:rsidR="004075A2">
        <w:t xml:space="preserve"> </w:t>
      </w:r>
      <w:r w:rsidRPr="00D05012">
        <w:t xml:space="preserve">early </w:t>
      </w:r>
      <w:r w:rsidR="000F35E8">
        <w:t>19</w:t>
      </w:r>
      <w:r w:rsidRPr="00D05012">
        <w:t xml:space="preserve">60s. </w:t>
      </w:r>
      <w:r w:rsidR="000F35E8">
        <w:t xml:space="preserve">Currently, </w:t>
      </w:r>
      <w:r w:rsidRPr="00D05012">
        <w:rPr>
          <w:i/>
          <w:iCs/>
        </w:rPr>
        <w:t>Chlorella</w:t>
      </w:r>
      <w:r w:rsidRPr="00D05012">
        <w:t xml:space="preserve"> is </w:t>
      </w:r>
      <w:r w:rsidR="000F35E8" w:rsidRPr="00D05012">
        <w:t xml:space="preserve">grown </w:t>
      </w:r>
      <w:r w:rsidRPr="00D05012">
        <w:t xml:space="preserve">industrially </w:t>
      </w:r>
      <w:r w:rsidR="00F270C7">
        <w:t>i</w:t>
      </w:r>
      <w:r w:rsidRPr="00D05012">
        <w:t>n light (phototrophically), on sugars (heterotrophically) or a combination of the two</w:t>
      </w:r>
      <w:r w:rsidR="000F35E8">
        <w:t>,</w:t>
      </w:r>
      <w:r w:rsidRPr="00D05012">
        <w:t xml:space="preserve"> where the inoculum is produced heterotrophically and the final growth stage is </w:t>
      </w:r>
      <w:r w:rsidR="000F35E8">
        <w:t>carried out</w:t>
      </w:r>
      <w:r w:rsidRPr="00D05012">
        <w:t xml:space="preserve"> phototrophic</w:t>
      </w:r>
      <w:r w:rsidR="000F35E8">
        <w:t xml:space="preserve">ally </w:t>
      </w:r>
      <w:r w:rsidRPr="00D05012">
        <w:fldChar w:fldCharType="begin" w:fldLock="1"/>
      </w:r>
      <w:r w:rsidR="004821A0">
        <w:instrText>ADDIN CSL_CITATION {"citationItems":[{"id":"ITEM-1","itemData":{"DOI":"10.1002/9781118567166.ch16","ISBN":"9780470673898","abstract":"Chlorella is a genus of unicellular green microalgae that has attracted great scientific and commercial interest. The success of mass culture of Chlorella photoautotrophically, heterotrophically, and mixotrophically has brought about a stable Chlorella industry primarily for human nutrition and animal feed. Chlorella's ability to rapidly uptake and assimilate carbon dioxide and nutrients (e.g., nitrogen and phosphorous) from waste streams (e.g., flue gases and wastewaters) and synthesize large amounts of lipids also makes it a candidate for biofuels and bioremediation. However, the current Chlorella production systems and processes are neither cost-effective nor energy-efficient, making these potential applications unrealistic. Breakthroughs and innovations in developing next generation technologies for Chlorella production are sought. This edition first published 2013 © 2004, 2013 John Wiley &amp; Sons, Ltd.","author":[{"dropping-particle":"","family":"Liu","given":"Jin","non-dropping-particle":"","parse-names":false,"suffix":""},{"dropping-particle":"","family":"Hu","given":"Qiang","non-dropping-particle":"","parse-names":false,"suffix":""}],"id":"ITEM-1","issued":{"date-parts":[["2013"]]},"page":"327-338","publisher":"John Wiley and Sons","title":"Chlorella: Industrial Production of Cell Mass and Chemicals","type":"chapter"},"uris":["http://www.mendeley.com/documents/?uuid=852fa6bb-7c8f-3e3e-aa0a-5ed266d3e916"]}],"mendeley":{"formattedCitation":"[26]","plainTextFormattedCitation":"[26]","previouslyFormattedCitation":"[26]"},"properties":{"noteIndex":0},"schema":"https://github.com/citation-style-language/schema/raw/master/csl-citation.json"}</w:instrText>
      </w:r>
      <w:r w:rsidRPr="00D05012">
        <w:fldChar w:fldCharType="separate"/>
      </w:r>
      <w:r w:rsidR="004821A0" w:rsidRPr="004821A0">
        <w:rPr>
          <w:noProof/>
        </w:rPr>
        <w:t>[26]</w:t>
      </w:r>
      <w:r w:rsidRPr="00D05012">
        <w:fldChar w:fldCharType="end"/>
      </w:r>
      <w:r w:rsidRPr="00D05012">
        <w:t>. Industrial production became large</w:t>
      </w:r>
      <w:r w:rsidR="000F35E8">
        <w:t>-scale</w:t>
      </w:r>
      <w:r w:rsidRPr="00D05012">
        <w:t xml:space="preserve"> in Japan and Taiwan, initially in open, phototrophic systems, </w:t>
      </w:r>
      <w:r w:rsidR="000F35E8">
        <w:t>but</w:t>
      </w:r>
      <w:r w:rsidR="000F35E8" w:rsidRPr="00D05012">
        <w:t xml:space="preserve"> </w:t>
      </w:r>
      <w:r w:rsidR="004F61C8" w:rsidRPr="00D05012">
        <w:t xml:space="preserve">later </w:t>
      </w:r>
      <w:r w:rsidR="004F61C8">
        <w:t>by</w:t>
      </w:r>
      <w:r w:rsidR="000F35E8" w:rsidRPr="00D05012">
        <w:t xml:space="preserve"> </w:t>
      </w:r>
      <w:r w:rsidRPr="00D05012">
        <w:t>fermentation</w:t>
      </w:r>
      <w:r w:rsidR="00F270C7">
        <w:t>,</w:t>
      </w:r>
      <w:r w:rsidR="00543076">
        <w:t xml:space="preserve"> </w:t>
      </w:r>
      <w:r w:rsidR="00F270C7">
        <w:t>for</w:t>
      </w:r>
      <w:r w:rsidR="00543076">
        <w:t xml:space="preserve"> the higher productivity and production capacity in heterotrophic mode</w:t>
      </w:r>
      <w:r w:rsidRPr="00D05012">
        <w:t xml:space="preserve">. The annual production of </w:t>
      </w:r>
      <w:r w:rsidRPr="00D05012">
        <w:rPr>
          <w:i/>
          <w:iCs/>
        </w:rPr>
        <w:t>Chlorella</w:t>
      </w:r>
      <w:r w:rsidR="004075A2">
        <w:t xml:space="preserve"> is about 5000 t</w:t>
      </w:r>
      <w:r w:rsidRPr="00D05012">
        <w:t xml:space="preserve"> dry biomass</w:t>
      </w:r>
      <w:r w:rsidR="000F35E8">
        <w:t>,</w:t>
      </w:r>
      <w:r w:rsidRPr="00D05012">
        <w:t xml:space="preserve"> </w:t>
      </w:r>
      <w:r w:rsidR="000F35E8" w:rsidRPr="00D05012">
        <w:t xml:space="preserve">half </w:t>
      </w:r>
      <w:r w:rsidRPr="00D05012">
        <w:t xml:space="preserve">of which is produced in China. The </w:t>
      </w:r>
      <w:r w:rsidR="000F35E8">
        <w:t>main</w:t>
      </w:r>
      <w:r w:rsidR="000F35E8" w:rsidRPr="00D05012">
        <w:t xml:space="preserve"> </w:t>
      </w:r>
      <w:r w:rsidRPr="00D05012">
        <w:t xml:space="preserve">application </w:t>
      </w:r>
      <w:r w:rsidR="000F35E8">
        <w:t>for</w:t>
      </w:r>
      <w:r w:rsidR="000F35E8" w:rsidRPr="00D05012">
        <w:t xml:space="preserve"> </w:t>
      </w:r>
      <w:r w:rsidRPr="00D05012">
        <w:rPr>
          <w:i/>
          <w:iCs/>
        </w:rPr>
        <w:t>Chlorella</w:t>
      </w:r>
      <w:r w:rsidRPr="00D05012">
        <w:t xml:space="preserve"> is </w:t>
      </w:r>
      <w:r w:rsidR="00E866C0">
        <w:t>using</w:t>
      </w:r>
      <w:r w:rsidR="00FD0EDD">
        <w:t xml:space="preserve"> the</w:t>
      </w:r>
      <w:r w:rsidRPr="00D05012">
        <w:t xml:space="preserve"> whole biomass as a health food or </w:t>
      </w:r>
      <w:r w:rsidR="000F35E8">
        <w:t>to produce</w:t>
      </w:r>
      <w:r w:rsidRPr="00D05012">
        <w:t xml:space="preserve"> peptides. Recently, </w:t>
      </w:r>
      <w:r w:rsidR="000F35E8">
        <w:t xml:space="preserve">the </w:t>
      </w:r>
      <w:r w:rsidRPr="00D05012">
        <w:t>Corbion</w:t>
      </w:r>
      <w:r w:rsidR="000F35E8">
        <w:t xml:space="preserve"> company</w:t>
      </w:r>
      <w:r w:rsidRPr="00D05012">
        <w:t xml:space="preserve"> took over Terravia and </w:t>
      </w:r>
      <w:r w:rsidR="00543076">
        <w:t>is</w:t>
      </w:r>
      <w:r w:rsidR="000F35E8">
        <w:t xml:space="preserve"> now</w:t>
      </w:r>
      <w:r w:rsidRPr="00D05012">
        <w:t xml:space="preserve"> marketing a </w:t>
      </w:r>
      <w:r w:rsidR="000F35E8" w:rsidRPr="00D05012">
        <w:rPr>
          <w:i/>
          <w:iCs/>
        </w:rPr>
        <w:t>Chlorella</w:t>
      </w:r>
      <w:r w:rsidR="000F35E8" w:rsidRPr="00D05012">
        <w:t xml:space="preserve"> and oil </w:t>
      </w:r>
      <w:r w:rsidRPr="00D05012">
        <w:t xml:space="preserve">protein mix, </w:t>
      </w:r>
      <w:r w:rsidR="000F35E8">
        <w:t xml:space="preserve">used </w:t>
      </w:r>
      <w:r w:rsidRPr="00D05012">
        <w:t>both for food and personal</w:t>
      </w:r>
      <w:r w:rsidR="000F35E8">
        <w:t>-</w:t>
      </w:r>
      <w:r w:rsidRPr="00D05012">
        <w:t>care products</w:t>
      </w:r>
      <w:r w:rsidRPr="00D05012">
        <w:rPr>
          <w:vertAlign w:val="superscript"/>
        </w:rPr>
        <w:t xml:space="preserve"> </w:t>
      </w:r>
      <w:r w:rsidRPr="00D05012">
        <w:rPr>
          <w:vertAlign w:val="superscript"/>
        </w:rPr>
        <w:fldChar w:fldCharType="begin" w:fldLock="1"/>
      </w:r>
      <w:r w:rsidR="004821A0">
        <w:rPr>
          <w:vertAlign w:val="superscript"/>
        </w:rPr>
        <w:instrText>ADDIN CSL_CITATION {"citationItems":[{"id":"ITEM-1","itemData":{"URL":"http://www.corbion.com/biochemicals/personal-care/brands/algapur","accessed":{"date-parts":[["2020","3","18"]]},"id":"ITEM-1","issued":{"date-parts":[["0"]]},"title":"ALGAPUR","type":"webpage"},"uris":["http://www.mendeley.com/documents/?uuid=120427d2-e428-397e-a612-e827fbe4200d"]}],"mendeley":{"formattedCitation":"[27]","plainTextFormattedCitation":"[27]","previouslyFormattedCitation":"[27]"},"properties":{"noteIndex":0},"schema":"https://github.com/citation-style-language/schema/raw/master/csl-citation.json"}</w:instrText>
      </w:r>
      <w:r w:rsidRPr="00D05012">
        <w:rPr>
          <w:vertAlign w:val="superscript"/>
        </w:rPr>
        <w:fldChar w:fldCharType="separate"/>
      </w:r>
      <w:r w:rsidR="004821A0" w:rsidRPr="004821A0">
        <w:rPr>
          <w:noProof/>
        </w:rPr>
        <w:t>[27]</w:t>
      </w:r>
      <w:r w:rsidRPr="00D05012">
        <w:rPr>
          <w:vertAlign w:val="superscript"/>
        </w:rPr>
        <w:fldChar w:fldCharType="end"/>
      </w:r>
      <w:r w:rsidRPr="00D05012">
        <w:t xml:space="preserve">. </w:t>
      </w:r>
    </w:p>
    <w:p w14:paraId="1D8A9E42" w14:textId="508C852A" w:rsidR="00500F3A" w:rsidRPr="004F61C8" w:rsidRDefault="00500F3A" w:rsidP="00500F3A">
      <w:pPr>
        <w:jc w:val="both"/>
        <w:rPr>
          <w:u w:val="single"/>
        </w:rPr>
      </w:pPr>
      <w:r w:rsidRPr="00D05012">
        <w:lastRenderedPageBreak/>
        <w:t>Since the 1980s</w:t>
      </w:r>
      <w:r w:rsidR="00C30B90">
        <w:t>,</w:t>
      </w:r>
      <w:r w:rsidRPr="00D05012">
        <w:t xml:space="preserve"> </w:t>
      </w:r>
      <w:r w:rsidRPr="00D05012">
        <w:rPr>
          <w:i/>
          <w:iCs/>
        </w:rPr>
        <w:t>Dunaliella</w:t>
      </w:r>
      <w:r w:rsidRPr="00D05012">
        <w:t xml:space="preserve"> </w:t>
      </w:r>
      <w:r w:rsidR="00C30B90">
        <w:t>has been</w:t>
      </w:r>
      <w:r w:rsidR="00C30B90" w:rsidRPr="00D05012">
        <w:t xml:space="preserve"> </w:t>
      </w:r>
      <w:r w:rsidR="00C30B90">
        <w:t>cultivated</w:t>
      </w:r>
      <w:r w:rsidR="00C30B90" w:rsidRPr="00D05012">
        <w:t xml:space="preserve"> </w:t>
      </w:r>
      <w:r w:rsidRPr="00D05012">
        <w:t xml:space="preserve">commercially </w:t>
      </w:r>
      <w:r w:rsidR="00C30B90">
        <w:t>to produce</w:t>
      </w:r>
      <w:r w:rsidRPr="00D05012">
        <w:t xml:space="preserve"> beta-carotene. There are </w:t>
      </w:r>
      <w:r w:rsidR="00C30B90">
        <w:t>large-sca</w:t>
      </w:r>
      <w:r w:rsidR="007213C7">
        <w:t>l</w:t>
      </w:r>
      <w:r w:rsidR="00C30B90">
        <w:t>e</w:t>
      </w:r>
      <w:r w:rsidR="00C30B90" w:rsidRPr="00D05012">
        <w:t xml:space="preserve"> </w:t>
      </w:r>
      <w:r w:rsidRPr="00D05012">
        <w:t xml:space="preserve">plants in Australia (BASF) and Israel (NBT). </w:t>
      </w:r>
      <w:r w:rsidR="00511DE9" w:rsidRPr="00D05012">
        <w:rPr>
          <w:i/>
          <w:iCs/>
        </w:rPr>
        <w:t>Dunaliella</w:t>
      </w:r>
      <w:r w:rsidR="00511DE9" w:rsidRPr="00D05012">
        <w:t xml:space="preserve"> accumulates beta-carotene in oil bodies</w:t>
      </w:r>
      <w:r w:rsidR="00511DE9">
        <w:t>,</w:t>
      </w:r>
      <w:r w:rsidR="00511DE9" w:rsidRPr="00D05012">
        <w:t xml:space="preserve"> reaching </w:t>
      </w:r>
      <w:r w:rsidR="00C30B90" w:rsidRPr="00D05012">
        <w:t xml:space="preserve">beta-carotene </w:t>
      </w:r>
      <w:r w:rsidR="00511DE9" w:rsidRPr="00D05012">
        <w:t xml:space="preserve">concentrations </w:t>
      </w:r>
      <w:r w:rsidR="00C30B90" w:rsidRPr="00D05012">
        <w:t xml:space="preserve">in the biomass </w:t>
      </w:r>
      <w:r w:rsidR="00C30B90">
        <w:t xml:space="preserve">of </w:t>
      </w:r>
      <w:r w:rsidR="00511DE9" w:rsidRPr="00D05012">
        <w:t>over 10%</w:t>
      </w:r>
      <w:r w:rsidR="00C30B90">
        <w:t>; these occur</w:t>
      </w:r>
      <w:r w:rsidR="00511DE9">
        <w:t xml:space="preserve"> un</w:t>
      </w:r>
      <w:r w:rsidRPr="00D05012">
        <w:t>der stress conditions such as</w:t>
      </w:r>
      <w:r w:rsidR="00C30B90">
        <w:t xml:space="preserve"> a</w:t>
      </w:r>
      <w:r w:rsidRPr="00D05012">
        <w:t xml:space="preserve"> high salt concentration and/or lig</w:t>
      </w:r>
      <w:r w:rsidR="00511DE9">
        <w:t>ht conditions</w:t>
      </w:r>
      <w:r w:rsidRPr="00D05012">
        <w:t xml:space="preserve"> </w:t>
      </w:r>
      <w:r w:rsidR="00513505">
        <w:fldChar w:fldCharType="begin" w:fldLock="1"/>
      </w:r>
      <w:r w:rsidR="004821A0">
        <w:instrText>ADDIN CSL_CITATION {"citationItems":[{"id":"ITEM-1","itemData":{"DOI":"10.1002/9781118567166.ch18","ISBN":"9781118567166","abstract":"The green halophilic alga Dunaliella salina is the main natural source of the carotenoid ß-carotene. Commercial production of this alga as a source of ß-carotene has occurred since the 1980s, and currently there are large D. salina production plants in Australia and Israel. The two Australian plants are the largest commercial microalgae production plants in the world with a total pond area of more than 900 ha. These plants produce \"natural\" ß-carotene in the form of suspensions in oil, beadlets, and water-soluble powder for pharmaceutical and nutraceutical applications. Dried D. salina for use in animal feed is also produced.","author":[{"dropping-particle":"","family":"Borowitzka","given":"M.A. Michael A.","non-dropping-particle":"","parse-names":false,"suffix":""}],"container-title":"Handbook of Microalgal Culture: Applied Phycology and Biotechnology: Second Edition","id":"ITEM-1","issued":{"date-parts":[["2013"]]},"page":"359-368","title":"Dunaliella: Biology, Production, and Markets","type":"chapter"},"uris":["http://www.mendeley.com/documents/?uuid=0a3f4d5c-22e0-45d1-88b8-14e77fd688c6"]}],"mendeley":{"formattedCitation":"[28]","plainTextFormattedCitation":"[28]","previouslyFormattedCitation":"[28]"},"properties":{"noteIndex":0},"schema":"https://github.com/citation-style-language/schema/raw/master/csl-citation.json"}</w:instrText>
      </w:r>
      <w:r w:rsidR="00513505">
        <w:fldChar w:fldCharType="separate"/>
      </w:r>
      <w:r w:rsidR="004821A0" w:rsidRPr="004821A0">
        <w:rPr>
          <w:noProof/>
        </w:rPr>
        <w:t>[28]</w:t>
      </w:r>
      <w:r w:rsidR="00513505">
        <w:fldChar w:fldCharType="end"/>
      </w:r>
      <w:r w:rsidR="00513505">
        <w:t xml:space="preserve">. </w:t>
      </w:r>
      <w:r w:rsidR="00C30B90">
        <w:t>Global</w:t>
      </w:r>
      <w:r w:rsidR="00C30B90" w:rsidRPr="00D05012">
        <w:t xml:space="preserve"> </w:t>
      </w:r>
      <w:r w:rsidR="00C30B90" w:rsidRPr="00D05012">
        <w:rPr>
          <w:i/>
          <w:iCs/>
        </w:rPr>
        <w:t>Dunaliella</w:t>
      </w:r>
      <w:r w:rsidR="00C30B90" w:rsidRPr="00D05012">
        <w:t xml:space="preserve"> </w:t>
      </w:r>
      <w:r w:rsidRPr="00D05012">
        <w:t xml:space="preserve">production </w:t>
      </w:r>
      <w:r w:rsidR="00C30B90">
        <w:t>each</w:t>
      </w:r>
      <w:r w:rsidR="00C30B90" w:rsidRPr="00D05012">
        <w:t xml:space="preserve"> </w:t>
      </w:r>
      <w:r w:rsidRPr="00D05012">
        <w:t xml:space="preserve">year </w:t>
      </w:r>
      <w:r w:rsidR="00C30B90">
        <w:t>amounts to</w:t>
      </w:r>
      <w:r w:rsidR="00C30B90" w:rsidRPr="00D05012">
        <w:t xml:space="preserve"> </w:t>
      </w:r>
      <w:r w:rsidRPr="00D05012">
        <w:t>2</w:t>
      </w:r>
      <w:r w:rsidR="00C30B90">
        <w:t>,</w:t>
      </w:r>
      <w:r w:rsidRPr="00D05012">
        <w:t xml:space="preserve">000 tons of dry biomass. </w:t>
      </w:r>
    </w:p>
    <w:p w14:paraId="0A173ADB" w14:textId="5D921330" w:rsidR="00F270C7" w:rsidRPr="007F43B3" w:rsidRDefault="00936095" w:rsidP="004F61C8">
      <w:pPr>
        <w:jc w:val="both"/>
        <w:rPr>
          <w:b/>
          <w:bCs/>
        </w:rPr>
      </w:pPr>
      <w:r>
        <w:t>As with</w:t>
      </w:r>
      <w:r w:rsidR="00500F3A" w:rsidRPr="00D05012">
        <w:t xml:space="preserve"> </w:t>
      </w:r>
      <w:r w:rsidRPr="00D05012">
        <w:t xml:space="preserve">beta-carotene </w:t>
      </w:r>
      <w:r w:rsidR="00500F3A" w:rsidRPr="00D05012">
        <w:t xml:space="preserve">production </w:t>
      </w:r>
      <w:r>
        <w:t>from</w:t>
      </w:r>
      <w:r w:rsidRPr="00D05012">
        <w:t xml:space="preserve"> </w:t>
      </w:r>
      <w:r w:rsidR="00500F3A" w:rsidRPr="00D05012">
        <w:rPr>
          <w:i/>
          <w:iCs/>
        </w:rPr>
        <w:t>Dunaliella</w:t>
      </w:r>
      <w:r w:rsidR="00500F3A" w:rsidRPr="00D05012">
        <w:t xml:space="preserve">, </w:t>
      </w:r>
      <w:r w:rsidR="00500F3A" w:rsidRPr="00D05012">
        <w:rPr>
          <w:i/>
          <w:iCs/>
        </w:rPr>
        <w:t>Haematococcus</w:t>
      </w:r>
      <w:r w:rsidR="00500F3A" w:rsidRPr="00D05012">
        <w:t xml:space="preserve"> produce astaxanthin </w:t>
      </w:r>
      <w:r w:rsidR="00C63F93">
        <w:t>under</w:t>
      </w:r>
      <w:r w:rsidR="00C63F93" w:rsidRPr="00D05012">
        <w:t xml:space="preserve"> </w:t>
      </w:r>
      <w:r w:rsidR="00500F3A" w:rsidRPr="00D05012">
        <w:t>oxidative stress. In commercial production</w:t>
      </w:r>
      <w:r w:rsidR="00C63F93">
        <w:t>,</w:t>
      </w:r>
      <w:r w:rsidR="00500F3A" w:rsidRPr="00D05012">
        <w:t xml:space="preserve"> the astaxanthin concentration is 4-5%. The production scale of </w:t>
      </w:r>
      <w:r w:rsidR="00500F3A" w:rsidRPr="00D05012">
        <w:rPr>
          <w:i/>
          <w:iCs/>
        </w:rPr>
        <w:t>Haematococcus</w:t>
      </w:r>
      <w:r w:rsidR="00500F3A" w:rsidRPr="00D05012">
        <w:t xml:space="preserve"> is lower than</w:t>
      </w:r>
      <w:r w:rsidR="00884FE4">
        <w:t xml:space="preserve"> that</w:t>
      </w:r>
      <w:r w:rsidR="00500F3A" w:rsidRPr="00D05012">
        <w:t xml:space="preserve"> for </w:t>
      </w:r>
      <w:r w:rsidR="00500F3A" w:rsidRPr="00D05012">
        <w:rPr>
          <w:i/>
          <w:iCs/>
        </w:rPr>
        <w:t>Dunaliella</w:t>
      </w:r>
      <w:r w:rsidR="00513505">
        <w:rPr>
          <w:i/>
          <w:iCs/>
        </w:rPr>
        <w:t xml:space="preserve"> </w:t>
      </w:r>
      <w:r w:rsidR="00513505">
        <w:rPr>
          <w:i/>
          <w:iCs/>
        </w:rPr>
        <w:fldChar w:fldCharType="begin" w:fldLock="1"/>
      </w:r>
      <w:r w:rsidR="004821A0">
        <w:rPr>
          <w:i/>
          <w:iCs/>
        </w:rPr>
        <w:instrText>ADDIN CSL_CITATION {"citationItems":[{"id":"ITEM-1","itemData":{"DOI":"10.1002/9781118567166.ch20","ISBN":"9781118567166","abstract":"Mass culture of Haematococcus pluvialis is commercially available and astaxanthin derived from H. pluvialis is used as a nutraceutical for human health and as a coloring agent for aquaculture. However, the Haematococcus industry has achieved only moderate success due to low astaxanthin productivity and the high production cost associated with the current mass culture systems and processes. This chapter provides the current understanding of biology of H. pluvialis from molecular, cellular, and physiological aspects with an emphasis on the pathway for and physiological role of astaxanthin synthesis in response to photooxidative stress. Several major biological and environmental factors that affect growth and astaxanthin production are identified, of which fungal contamination is the most detrimental factor that is largely responsible for low astaxanthin production and frequent culture crashes. Future expansion of the Haematococcus industry will depend on significant improvement in our knowledge about the biology of Haematococcus and predator-prey interaction, and transformation of the knowledge into a next-generation mass culture system and process including an advanced Haematococcus crop protection program.","author":[{"dropping-particle":"","family":"Han","given":"Danxiang","non-dropping-particle":"","parse-names":false,"suffix":""},{"dropping-particle":"","family":"Li","given":"Yantao","non-dropping-particle":"","parse-names":false,"suffix":""},{"dropping-particle":"","family":"Hu","given":"Qiang","non-dropping-particle":"","parse-names":false,"suffix":""}],"container-title":"Handbook of Microalgal Culture: Applied Phycology and Biotechnology: Second Edition","id":"ITEM-1","issued":{"date-parts":[["2013"]]},"page":"388-405","publisher":"John Wiley and Sons","title":"Biology and Commercial Aspects of Haematococcus pluvialis","type":"chapter"},"uris":["http://www.mendeley.com/documents/?uuid=886874e9-4a47-4fca-b581-907255bb56cb"]}],"mendeley":{"formattedCitation":"[29]","plainTextFormattedCitation":"[29]","previouslyFormattedCitation":"[29]"},"properties":{"noteIndex":0},"schema":"https://github.com/citation-style-language/schema/raw/master/csl-citation.json"}</w:instrText>
      </w:r>
      <w:r w:rsidR="00513505">
        <w:rPr>
          <w:i/>
          <w:iCs/>
        </w:rPr>
        <w:fldChar w:fldCharType="separate"/>
      </w:r>
      <w:r w:rsidR="004821A0" w:rsidRPr="004821A0">
        <w:rPr>
          <w:iCs/>
          <w:noProof/>
        </w:rPr>
        <w:t>[29]</w:t>
      </w:r>
      <w:r w:rsidR="00513505">
        <w:rPr>
          <w:i/>
          <w:iCs/>
        </w:rPr>
        <w:fldChar w:fldCharType="end"/>
      </w:r>
      <w:r w:rsidR="00500F3A" w:rsidRPr="00D05012">
        <w:t>. Worldwide</w:t>
      </w:r>
      <w:r w:rsidR="00884FE4">
        <w:t>,</w:t>
      </w:r>
      <w:r w:rsidR="00500F3A" w:rsidRPr="00D05012">
        <w:t xml:space="preserve"> it is estimated that 1</w:t>
      </w:r>
      <w:r w:rsidR="00535415">
        <w:t>,</w:t>
      </w:r>
      <w:r w:rsidR="00500F3A" w:rsidRPr="00D05012">
        <w:t>000 tons of astaxanthin</w:t>
      </w:r>
      <w:r w:rsidR="00884FE4">
        <w:t>-</w:t>
      </w:r>
      <w:r w:rsidR="00500F3A" w:rsidRPr="00D05012">
        <w:t>rich biomass is produced</w:t>
      </w:r>
      <w:r w:rsidR="00884FE4">
        <w:t xml:space="preserve"> annually</w:t>
      </w:r>
      <w:r w:rsidR="00500F3A" w:rsidRPr="007F43B3">
        <w:rPr>
          <w:u w:val="single"/>
        </w:rPr>
        <w:t xml:space="preserve">. </w:t>
      </w:r>
    </w:p>
    <w:p w14:paraId="39E53E09" w14:textId="165DA3B9" w:rsidR="00F31126" w:rsidRPr="007F43B3" w:rsidRDefault="000C7490" w:rsidP="00566967">
      <w:pPr>
        <w:pStyle w:val="Ttulo2"/>
        <w:rPr>
          <w:i/>
          <w:iCs/>
        </w:rPr>
      </w:pPr>
      <w:r w:rsidRPr="007F43B3">
        <w:rPr>
          <w:i/>
          <w:iCs/>
        </w:rPr>
        <w:t>A</w:t>
      </w:r>
      <w:r w:rsidR="00F31126" w:rsidRPr="007F43B3">
        <w:rPr>
          <w:i/>
          <w:iCs/>
        </w:rPr>
        <w:t xml:space="preserve">quaculture and </w:t>
      </w:r>
      <w:r w:rsidRPr="007F43B3">
        <w:rPr>
          <w:i/>
          <w:iCs/>
        </w:rPr>
        <w:t xml:space="preserve">animal </w:t>
      </w:r>
      <w:r w:rsidR="00F31126" w:rsidRPr="007F43B3">
        <w:rPr>
          <w:i/>
          <w:iCs/>
        </w:rPr>
        <w:t>feed</w:t>
      </w:r>
    </w:p>
    <w:p w14:paraId="2A89A2EE" w14:textId="3EC69C42" w:rsidR="009C458D" w:rsidRPr="009C458D" w:rsidRDefault="00F31126" w:rsidP="009C458D">
      <w:pPr>
        <w:jc w:val="both"/>
      </w:pPr>
      <w:r w:rsidRPr="00D05012">
        <w:t>Microalga</w:t>
      </w:r>
      <w:r w:rsidR="00F270C7">
        <w:t>l</w:t>
      </w:r>
      <w:r w:rsidRPr="00D05012">
        <w:t xml:space="preserve"> biomass contains relevant amounts of </w:t>
      </w:r>
      <w:r w:rsidR="00161894" w:rsidRPr="00D05012">
        <w:t>high</w:t>
      </w:r>
      <w:r w:rsidR="00161894">
        <w:t>ly</w:t>
      </w:r>
      <w:r w:rsidR="00161894" w:rsidRPr="00D05012">
        <w:t xml:space="preserve"> nutritional </w:t>
      </w:r>
      <w:r w:rsidRPr="00D05012">
        <w:t>proteins (40%) and lipids (30%)</w:t>
      </w:r>
      <w:r w:rsidR="008527F3">
        <w:t>,</w:t>
      </w:r>
      <w:r w:rsidRPr="00D05012">
        <w:t xml:space="preserve"> </w:t>
      </w:r>
      <w:r w:rsidR="00161894">
        <w:t xml:space="preserve">which are of great </w:t>
      </w:r>
      <w:r w:rsidR="008527F3">
        <w:t>valu</w:t>
      </w:r>
      <w:r w:rsidR="00161894">
        <w:t>e</w:t>
      </w:r>
      <w:r w:rsidR="008527F3">
        <w:t xml:space="preserve"> for </w:t>
      </w:r>
      <w:r w:rsidRPr="00D05012">
        <w:t xml:space="preserve">aquaculture. Moreover, it </w:t>
      </w:r>
      <w:r w:rsidR="009C458D" w:rsidRPr="00D05012">
        <w:t>contains</w:t>
      </w:r>
      <w:r w:rsidRPr="00D05012">
        <w:t xml:space="preserve"> additi</w:t>
      </w:r>
      <w:r w:rsidR="008527F3">
        <w:t xml:space="preserve">onal compounds such as </w:t>
      </w:r>
      <w:r w:rsidRPr="00D05012">
        <w:t>antioxidants, peptides</w:t>
      </w:r>
      <w:r w:rsidR="008527F3">
        <w:t xml:space="preserve"> and </w:t>
      </w:r>
      <w:r w:rsidRPr="00D05012">
        <w:t>fatty acids</w:t>
      </w:r>
      <w:r w:rsidR="008527F3">
        <w:t xml:space="preserve">, which </w:t>
      </w:r>
      <w:r w:rsidRPr="00D05012">
        <w:t>can be incorporated into fish diets (1-5%) to improve the health and growth of individuals, especially in early stages</w:t>
      </w:r>
      <w:r w:rsidR="00880007">
        <w:t xml:space="preserve"> (</w:t>
      </w:r>
      <w:r w:rsidR="00880007" w:rsidRPr="007F43B3">
        <w:rPr>
          <w:b/>
          <w:bCs/>
        </w:rPr>
        <w:fldChar w:fldCharType="begin"/>
      </w:r>
      <w:r w:rsidR="00880007" w:rsidRPr="007F43B3">
        <w:rPr>
          <w:b/>
          <w:bCs/>
        </w:rPr>
        <w:instrText xml:space="preserve"> REF _Ref35713035 \h </w:instrText>
      </w:r>
      <w:r w:rsidR="00DE11A8">
        <w:rPr>
          <w:b/>
          <w:bCs/>
        </w:rPr>
        <w:instrText xml:space="preserve"> \* MERGEFORMAT </w:instrText>
      </w:r>
      <w:r w:rsidR="00880007" w:rsidRPr="007F43B3">
        <w:rPr>
          <w:b/>
          <w:bCs/>
        </w:rPr>
      </w:r>
      <w:r w:rsidR="00880007" w:rsidRPr="007F43B3">
        <w:rPr>
          <w:b/>
          <w:bCs/>
        </w:rPr>
        <w:fldChar w:fldCharType="separate"/>
      </w:r>
      <w:r w:rsidR="007E0613" w:rsidRPr="007E0613">
        <w:rPr>
          <w:b/>
          <w:bCs/>
        </w:rPr>
        <w:t xml:space="preserve">Figure </w:t>
      </w:r>
      <w:r w:rsidR="007E0613" w:rsidRPr="007E0613">
        <w:rPr>
          <w:b/>
          <w:bCs/>
          <w:noProof/>
        </w:rPr>
        <w:t>4</w:t>
      </w:r>
      <w:r w:rsidR="00880007" w:rsidRPr="007F43B3">
        <w:rPr>
          <w:b/>
          <w:bCs/>
        </w:rPr>
        <w:fldChar w:fldCharType="end"/>
      </w:r>
      <w:r w:rsidR="00880007">
        <w:t>)</w:t>
      </w:r>
      <w:r w:rsidRPr="00D05012">
        <w:t>.</w:t>
      </w:r>
      <w:r w:rsidR="00161894">
        <w:t xml:space="preserve"> M</w:t>
      </w:r>
      <w:r w:rsidRPr="00D05012">
        <w:t xml:space="preserve">icroalgae also provide additional </w:t>
      </w:r>
      <w:r w:rsidR="00161894" w:rsidRPr="00D05012">
        <w:t xml:space="preserve">prebiotic </w:t>
      </w:r>
      <w:r w:rsidRPr="00D05012">
        <w:t xml:space="preserve">benefits, </w:t>
      </w:r>
      <w:r w:rsidR="005D18B1">
        <w:t>improving</w:t>
      </w:r>
      <w:r w:rsidRPr="00D05012">
        <w:t xml:space="preserve"> digestive and immunity systems </w:t>
      </w:r>
      <w:r w:rsidR="005D18B1">
        <w:t>that</w:t>
      </w:r>
      <w:r w:rsidR="005D18B1" w:rsidRPr="00D05012">
        <w:t xml:space="preserve"> </w:t>
      </w:r>
      <w:r w:rsidRPr="00D05012">
        <w:t>increas</w:t>
      </w:r>
      <w:r w:rsidR="005D18B1">
        <w:t>e</w:t>
      </w:r>
      <w:r w:rsidRPr="00D05012">
        <w:t xml:space="preserve"> </w:t>
      </w:r>
      <w:r w:rsidR="005D18B1" w:rsidRPr="00D05012">
        <w:t xml:space="preserve">fish </w:t>
      </w:r>
      <w:r w:rsidRPr="00D05012">
        <w:t>tolerance to stress conditions and reduc</w:t>
      </w:r>
      <w:r w:rsidR="005D18B1">
        <w:t xml:space="preserve">e the need for </w:t>
      </w:r>
      <w:r w:rsidRPr="00D05012">
        <w:t>pharmaceuticals</w:t>
      </w:r>
      <w:r w:rsidR="009C458D">
        <w:t xml:space="preserve"> </w:t>
      </w:r>
      <w:r w:rsidR="009C458D">
        <w:fldChar w:fldCharType="begin" w:fldLock="1"/>
      </w:r>
      <w:r w:rsidR="004821A0">
        <w:instrText>ADDIN CSL_CITATION {"citationItems":[{"id":"ITEM-1","itemData":{"DOI":"10.1007/s10695-018-0462-8","ISSN":"15735168","abstract":"Senegalese sole is one of the most promising fish species cultivated in the Southern European countries. This study was aimed at assessing the effects of microalgae biomass added to diets for Senegalese sole juveniles on fish growing and condition status. Three isoproteic (52%) and isolipidic (10%) were formulated containing 15% Tisochrysis lutea (TISO), Nannochloropsis gaditana (NAN), or Scenedesmus almeriensis (SCE) biomass, respectively. An experimental microalgae-free diet (CT) and a commercial diet (COM) were used as controls. Fish were fed at 3% of their body weight for 85 days. Final body weight of fish fed microalgae-supplemented diets did not differ from group fed CT diet. Fish-fed CT, TISO, NAN, and SCE showed higher growth performance and nutrient utilization figures than specimen-fed COM diet. The highest carcass lipid content was found in COM group (141 g kg−1), and no differences were observed in body protein content. Ash was significantly higher in TISO, NAN, and SCE groups compared to fish-fed CT. Muscle EPA and DHA contents were not modified owing to the different dietary treatments. The n3/n6 and EPA/DHA ratios in muscle were similar in all the experimental groups. The quantification of digestive proteolytic activities did not differ among experimental groups, although differences in the protease pattern in digestive extracts by zymography were revealed in those fish fed on COM diet. Both α-amylase activity in the intestinal lumen and leucine aminopeptidase in the intestinal tissue were significantly lower in COM fish. Specimens fed on SCE diet showed a higher leucine aminopeptidase activity associated to the intestinal tissue compared to NAN-fed fish (0.40 and 0.25 U g tissue−1, respectively). The ultrastructural study revealed that the dietary inclusion of algal biomass, especially T. lutea and N. gaditana, had a positive impact on the absorptive capacity of the intestinal mucosa. The highest values for the parameters microvilli length and microvilli absorption surface were observed in fish fed on NAN diet (1.99 μm and 45.93 μm2, respectively). Even though further studies aimed at optimizing commercial formulas for Senegalese sole are required prior to any large-scale practical utilization, the results obtained clearly suggest the potential of microalgae as dietary ingredients for this fish species.","author":[{"dropping-particle":"","family":"Vizcaíno","given":"A. J.","non-dropping-particle":"","parse-names":false,"suffix":""},{"dropping-particle":"","family":"Rodiles","given":"A.","non-dropping-particle":"","parse-names":false,"suffix":""},{"dropping-particle":"","family":"López","given":"G.","non-dropping-particle":"","parse-names":false,"suffix":""},{"dropping-particle":"","family":"Sáez","given":"M. I.","non-dropping-particle":"","parse-names":false,"suffix":""},{"dropping-particle":"","family":"Herrera","given":"M.","non-dropping-particle":"","parse-names":false,"suffix":""},{"dropping-particle":"","family":"Hachero","given":"I.","non-dropping-particle":"","parse-names":false,"suffix":""},{"dropping-particle":"","family":"Martínez","given":"T. F.","non-dropping-particle":"","parse-names":false,"suffix":""},{"dropping-particle":"","family":"Cerón-García","given":"M. C.","non-dropping-particle":"","parse-names":false,"suffix":""},{"dropping-particle":"","family":"Alarcón","given":"F. Javier","non-dropping-particle":"","parse-names":false,"suffix":""}],"container-title":"Fish Physiology and Biochemistry","id":"ITEM-1","issue":"2","issued":{"date-parts":[["2018","4"]]},"page":"661-677","publisher":"Springer Netherlands","title":"Growth performance, body composition, and digestive functionality of Senegalese sole (Solea senegalensis Kaup, 1858) juveniles fed diets including microalgae freeze-dried biomass","type":"article-journal","volume":"44"},"uris":["http://www.mendeley.com/documents/?uuid=a6caf9ce-b343-4f4a-b067-dad7416933ba"]}],"mendeley":{"formattedCitation":"[30]","plainTextFormattedCitation":"[30]","previouslyFormattedCitation":"[30]"},"properties":{"noteIndex":0},"schema":"https://github.com/citation-style-language/schema/raw/master/csl-citation.json"}</w:instrText>
      </w:r>
      <w:r w:rsidR="009C458D">
        <w:fldChar w:fldCharType="separate"/>
      </w:r>
      <w:r w:rsidR="004821A0" w:rsidRPr="004821A0">
        <w:rPr>
          <w:noProof/>
        </w:rPr>
        <w:t>[30]</w:t>
      </w:r>
      <w:r w:rsidR="009C458D">
        <w:fldChar w:fldCharType="end"/>
      </w:r>
      <w:r w:rsidRPr="00D05012">
        <w:t xml:space="preserve">. </w:t>
      </w:r>
      <w:r w:rsidR="005D18B1">
        <w:t>P</w:t>
      </w:r>
      <w:r w:rsidR="005D18B1" w:rsidRPr="009C458D">
        <w:t xml:space="preserve">roteins and </w:t>
      </w:r>
      <w:r w:rsidR="005D18B1">
        <w:t>polyunsaturated fatty acids</w:t>
      </w:r>
      <w:r w:rsidR="005D18B1" w:rsidRPr="00D05012">
        <w:t xml:space="preserve"> </w:t>
      </w:r>
      <w:r w:rsidR="005D18B1">
        <w:t>are i</w:t>
      </w:r>
      <w:r w:rsidR="009C458D" w:rsidRPr="009C458D">
        <w:t>mportant components in feed for all aquatic organisms</w:t>
      </w:r>
      <w:r w:rsidR="008527F3">
        <w:t xml:space="preserve">. </w:t>
      </w:r>
      <w:r w:rsidR="009C458D" w:rsidRPr="009C458D">
        <w:t>Omega-3 long chain polyunsaturated fatty acids (n3-LC-PUFA), namely eicosapentaenoic acid (EPA) and docosahexaenoic acid (DHA)</w:t>
      </w:r>
      <w:r w:rsidR="005D18B1">
        <w:t>,</w:t>
      </w:r>
      <w:r w:rsidR="009C458D" w:rsidRPr="009C458D">
        <w:t xml:space="preserve"> are essential fatty acids in aquaculture. </w:t>
      </w:r>
    </w:p>
    <w:p w14:paraId="101A203A" w14:textId="3FF00334" w:rsidR="009C458D" w:rsidRPr="007F43B3" w:rsidRDefault="009C458D" w:rsidP="009C458D">
      <w:pPr>
        <w:jc w:val="both"/>
        <w:rPr>
          <w:u w:val="single"/>
        </w:rPr>
      </w:pPr>
      <w:r w:rsidRPr="009C458D">
        <w:t xml:space="preserve">Photosynthetic marine microalgae </w:t>
      </w:r>
      <w:r w:rsidR="005D18B1">
        <w:t>are</w:t>
      </w:r>
      <w:r w:rsidR="005D18B1" w:rsidRPr="009C458D">
        <w:t xml:space="preserve"> </w:t>
      </w:r>
      <w:r w:rsidRPr="009C458D">
        <w:t>the primary producers of n3-LC-PUFAs</w:t>
      </w:r>
      <w:r w:rsidR="005D18B1">
        <w:t>. T</w:t>
      </w:r>
      <w:r w:rsidRPr="009C458D">
        <w:t xml:space="preserve">hese fatty acids are present </w:t>
      </w:r>
      <w:r w:rsidR="005D18B1">
        <w:t>at</w:t>
      </w:r>
      <w:r w:rsidR="005D18B1" w:rsidRPr="009C458D">
        <w:t xml:space="preserve"> </w:t>
      </w:r>
      <w:r w:rsidRPr="009C458D">
        <w:t>small concentration</w:t>
      </w:r>
      <w:r w:rsidR="005D18B1">
        <w:t>s</w:t>
      </w:r>
      <w:r w:rsidRPr="009C458D">
        <w:t xml:space="preserve"> in the cells, up to 5.5% EPA on a dry weight basis </w:t>
      </w:r>
      <w:r w:rsidRPr="009C458D">
        <w:fldChar w:fldCharType="begin" w:fldLock="1"/>
      </w:r>
      <w:r w:rsidR="004821A0">
        <w:instrText>ADDIN CSL_CITATION {"citationItems":[{"id":"ITEM-1","itemData":{"DOI":"10.3390/md14040061","ISSN":"16603397","abstract":"Microalgae are sunlight-driven green cell factories for the production of potential bioactive products and biofuels. Nannochloropsis represents a genus of marine microalgae with high photosynthetic efficiency and can convert carbon dioxide to storage lipids mainly in the form of triacylglycerols and to the ω-3 long-chain polyunsaturated fatty acid eicosapentaenoic acid (EPA). Recently, Nannochloropsis has received ever-increasing interests of both research and public communities. This review aims to provide an overview of biology and biotechnological potential of Nannochloropsis, with the emphasis on lipid production. The path forward for the further exploration of Nannochloropsis for lipid production with respect to both challenges and opportunities is also discussed.","author":[{"dropping-particle":"","family":"Ma","given":"Xiao Nian","non-dropping-particle":"","parse-names":false,"suffix":""},{"dropping-particle":"","family":"Chen","given":"Tian Peng","non-dropping-particle":"","parse-names":false,"suffix":""},{"dropping-particle":"","family":"Yang","given":"Bo","non-dropping-particle":"","parse-names":false,"suffix":""},{"dropping-particle":"","family":"Liu","given":"Jin","non-dropping-particle":"","parse-names":false,"suffix":""},{"dropping-particle":"","family":"Chen","given":"Feng","non-dropping-particle":"","parse-names":false,"suffix":""}],"container-title":"Marine Drugs","id":"ITEM-1","issue":"4","issued":{"date-parts":[["2016","3","25"]]},"page":"61","publisher":"MDPI AG","title":"Lipid production from Nannochloropsis","type":"article-journal","volume":"14"},"uris":["http://www.mendeley.com/documents/?uuid=574b5318-d412-35b1-8ba0-7ac3ebd71e53"]}],"mendeley":{"formattedCitation":"[31]","plainTextFormattedCitation":"[31]","previouslyFormattedCitation":"[31]"},"properties":{"noteIndex":0},"schema":"https://github.com/citation-style-language/schema/raw/master/csl-citation.json"}</w:instrText>
      </w:r>
      <w:r w:rsidRPr="009C458D">
        <w:fldChar w:fldCharType="separate"/>
      </w:r>
      <w:r w:rsidR="004821A0" w:rsidRPr="004821A0">
        <w:rPr>
          <w:noProof/>
        </w:rPr>
        <w:t>[31]</w:t>
      </w:r>
      <w:r w:rsidRPr="009C458D">
        <w:fldChar w:fldCharType="end"/>
      </w:r>
      <w:r>
        <w:t xml:space="preserve"> and even less DHA. </w:t>
      </w:r>
      <w:r w:rsidRPr="009C458D">
        <w:t xml:space="preserve">DHA can be produced heterotrophically by </w:t>
      </w:r>
      <w:r w:rsidRPr="004075A2">
        <w:rPr>
          <w:i/>
        </w:rPr>
        <w:t>Thraustochytrid</w:t>
      </w:r>
      <w:r w:rsidRPr="009C458D">
        <w:t xml:space="preserve">, </w:t>
      </w:r>
      <w:r w:rsidRPr="004075A2">
        <w:rPr>
          <w:i/>
        </w:rPr>
        <w:t>Schizochytrium</w:t>
      </w:r>
      <w:r w:rsidRPr="009C458D">
        <w:t xml:space="preserve">, </w:t>
      </w:r>
      <w:r w:rsidRPr="004075A2">
        <w:rPr>
          <w:i/>
        </w:rPr>
        <w:t>Ulkenia</w:t>
      </w:r>
      <w:r w:rsidRPr="009C458D">
        <w:t xml:space="preserve"> and </w:t>
      </w:r>
      <w:r w:rsidRPr="004075A2">
        <w:rPr>
          <w:i/>
        </w:rPr>
        <w:t>Crypthecodimium</w:t>
      </w:r>
      <w:r w:rsidR="005D18B1">
        <w:rPr>
          <w:i/>
        </w:rPr>
        <w:t>,</w:t>
      </w:r>
      <w:r w:rsidR="004075A2">
        <w:t xml:space="preserve"> with a </w:t>
      </w:r>
      <w:r w:rsidR="005D18B1" w:rsidRPr="009C458D">
        <w:t xml:space="preserve">biomass </w:t>
      </w:r>
      <w:r w:rsidR="004075A2">
        <w:t xml:space="preserve">DHA content of </w:t>
      </w:r>
      <w:r w:rsidRPr="009C458D">
        <w:t xml:space="preserve">20% (w/w) </w:t>
      </w:r>
      <w:r w:rsidRPr="009C458D">
        <w:fldChar w:fldCharType="begin" w:fldLock="1"/>
      </w:r>
      <w:r w:rsidR="004821A0">
        <w:instrText>ADDIN CSL_CITATION {"citationItems":[{"id":"ITEM-1","itemData":{"DOI":"10.1016/j.biotechadv.2012.04.002","ISSN":"07349750","author":[{"dropping-particle":"","family":"Ratledge","given":"Colin","non-dropping-particle":"","parse-names":false,"suffix":""}],"container-title":"Biotechnology Advances","id":"ITEM-1","issue":"6","issued":{"date-parts":[["2012","11"]]},"page":"1746-1747","title":"Omega-3 biotechnology: Errors and omissions","type":"article-journal","volume":"30"},"uris":["http://www.mendeley.com/documents/?uuid=59cba963-84f0-4bf7-bf39-b8803ac963d8"]}],"mendeley":{"formattedCitation":"[32]","plainTextFormattedCitation":"[32]","previouslyFormattedCitation":"[32]"},"properties":{"noteIndex":0},"schema":"https://github.com/citation-style-language/schema/raw/master/csl-citation.json"}</w:instrText>
      </w:r>
      <w:r w:rsidRPr="009C458D">
        <w:fldChar w:fldCharType="separate"/>
      </w:r>
      <w:r w:rsidR="004821A0" w:rsidRPr="004821A0">
        <w:rPr>
          <w:noProof/>
        </w:rPr>
        <w:t>[32]</w:t>
      </w:r>
      <w:r w:rsidRPr="009C458D">
        <w:fldChar w:fldCharType="end"/>
      </w:r>
      <w:r w:rsidRPr="009C458D">
        <w:t xml:space="preserve">. The estimated yearly </w:t>
      </w:r>
      <w:r w:rsidR="008254FD" w:rsidRPr="009C458D">
        <w:t xml:space="preserve">DHA </w:t>
      </w:r>
      <w:r w:rsidRPr="009C458D">
        <w:t>production is about 1</w:t>
      </w:r>
      <w:r w:rsidR="008254FD">
        <w:t>,</w:t>
      </w:r>
      <w:r w:rsidRPr="009C458D">
        <w:t>000 tons</w:t>
      </w:r>
      <w:r w:rsidRPr="007F43B3">
        <w:rPr>
          <w:u w:val="single"/>
        </w:rPr>
        <w:t xml:space="preserve">. </w:t>
      </w:r>
      <w:r w:rsidRPr="00D05012">
        <w:rPr>
          <w:rFonts w:cstheme="minorHAnsi"/>
        </w:rPr>
        <w:t>Very little EPA is produced commercially</w:t>
      </w:r>
      <w:r w:rsidR="008254FD">
        <w:rPr>
          <w:rFonts w:cstheme="minorHAnsi"/>
        </w:rPr>
        <w:t xml:space="preserve"> although</w:t>
      </w:r>
      <w:r w:rsidR="00770275">
        <w:rPr>
          <w:rFonts w:cstheme="minorHAnsi"/>
        </w:rPr>
        <w:t xml:space="preserve"> </w:t>
      </w:r>
      <w:r w:rsidRPr="00D05012">
        <w:rPr>
          <w:i/>
          <w:iCs/>
        </w:rPr>
        <w:t>Nannochloropsis</w:t>
      </w:r>
      <w:r w:rsidRPr="00D05012">
        <w:t xml:space="preserve"> </w:t>
      </w:r>
      <w:r w:rsidR="008254FD">
        <w:t xml:space="preserve">is </w:t>
      </w:r>
      <w:r w:rsidR="00770275">
        <w:t xml:space="preserve">being </w:t>
      </w:r>
      <w:r w:rsidRPr="00D05012">
        <w:t xml:space="preserve">produced as a promising </w:t>
      </w:r>
      <w:r w:rsidR="00770275">
        <w:t xml:space="preserve">source of this fatty acid. This strain </w:t>
      </w:r>
      <w:r w:rsidRPr="00D05012">
        <w:t xml:space="preserve">is </w:t>
      </w:r>
      <w:r w:rsidR="008254FD">
        <w:t xml:space="preserve">of great </w:t>
      </w:r>
      <w:r w:rsidRPr="00D05012">
        <w:t>importan</w:t>
      </w:r>
      <w:r w:rsidR="008254FD">
        <w:t>ce</w:t>
      </w:r>
      <w:r w:rsidRPr="00D05012">
        <w:t xml:space="preserve"> </w:t>
      </w:r>
      <w:r w:rsidR="008254FD">
        <w:t>in</w:t>
      </w:r>
      <w:r w:rsidR="008254FD" w:rsidRPr="00D05012">
        <w:t xml:space="preserve"> </w:t>
      </w:r>
      <w:r w:rsidRPr="00D05012">
        <w:t xml:space="preserve">aquaculture because of </w:t>
      </w:r>
      <w:r w:rsidR="00770275">
        <w:t xml:space="preserve">its </w:t>
      </w:r>
      <w:r w:rsidRPr="00D05012">
        <w:t xml:space="preserve">high </w:t>
      </w:r>
      <w:r w:rsidR="008254FD" w:rsidRPr="00D05012">
        <w:t xml:space="preserve">EPA </w:t>
      </w:r>
      <w:r w:rsidRPr="00D05012">
        <w:t>content. Many small</w:t>
      </w:r>
      <w:r w:rsidR="008254FD">
        <w:t xml:space="preserve">-scale </w:t>
      </w:r>
      <w:r w:rsidRPr="00D05012">
        <w:t>companies produce</w:t>
      </w:r>
      <w:r w:rsidRPr="00D05012">
        <w:rPr>
          <w:i/>
          <w:iCs/>
        </w:rPr>
        <w:t xml:space="preserve"> Nannochloropsis</w:t>
      </w:r>
      <w:r w:rsidRPr="00D05012">
        <w:t>. The total market volume is, however, still small</w:t>
      </w:r>
      <w:r w:rsidR="008254FD">
        <w:t xml:space="preserve">, </w:t>
      </w:r>
      <w:r w:rsidRPr="00D05012">
        <w:t xml:space="preserve">estimated </w:t>
      </w:r>
      <w:r w:rsidR="008254FD">
        <w:t>as being</w:t>
      </w:r>
      <w:r w:rsidRPr="00D05012">
        <w:t xml:space="preserve"> a few 10s of tons of dry biomass per year. </w:t>
      </w:r>
    </w:p>
    <w:p w14:paraId="5552FD34" w14:textId="5572F2E2" w:rsidR="00912E5F" w:rsidRDefault="009C458D" w:rsidP="00912E5F">
      <w:pPr>
        <w:spacing w:after="200"/>
        <w:jc w:val="both"/>
      </w:pPr>
      <w:r w:rsidRPr="009C458D">
        <w:rPr>
          <w:rFonts w:cstheme="minorHAnsi"/>
        </w:rPr>
        <w:t xml:space="preserve">Besides aquafeed, </w:t>
      </w:r>
      <w:r w:rsidR="00352ED1" w:rsidRPr="009C458D">
        <w:rPr>
          <w:rFonts w:cstheme="minorHAnsi"/>
        </w:rPr>
        <w:t>potential microalga</w:t>
      </w:r>
      <w:r w:rsidR="00F270C7">
        <w:rPr>
          <w:rFonts w:cstheme="minorHAnsi"/>
        </w:rPr>
        <w:t>l</w:t>
      </w:r>
      <w:r w:rsidR="00352ED1" w:rsidRPr="009C458D">
        <w:rPr>
          <w:rFonts w:cstheme="minorHAnsi"/>
        </w:rPr>
        <w:t xml:space="preserve"> </w:t>
      </w:r>
      <w:r w:rsidRPr="009C458D">
        <w:rPr>
          <w:rFonts w:cstheme="minorHAnsi"/>
        </w:rPr>
        <w:t>application</w:t>
      </w:r>
      <w:r w:rsidR="00723284">
        <w:rPr>
          <w:rFonts w:cstheme="minorHAnsi"/>
        </w:rPr>
        <w:t>s</w:t>
      </w:r>
      <w:r w:rsidRPr="009C458D">
        <w:rPr>
          <w:rFonts w:cstheme="minorHAnsi"/>
        </w:rPr>
        <w:t xml:space="preserve"> in the feed industry</w:t>
      </w:r>
      <w:r w:rsidR="00B53E8B">
        <w:rPr>
          <w:rFonts w:cstheme="minorHAnsi"/>
        </w:rPr>
        <w:t xml:space="preserve"> are</w:t>
      </w:r>
      <w:r w:rsidRPr="009C458D">
        <w:rPr>
          <w:rFonts w:cstheme="minorHAnsi"/>
        </w:rPr>
        <w:t xml:space="preserve"> </w:t>
      </w:r>
      <w:r w:rsidR="00B53E8B" w:rsidRPr="009C458D">
        <w:rPr>
          <w:rFonts w:cstheme="minorHAnsi"/>
        </w:rPr>
        <w:t xml:space="preserve">being considered </w:t>
      </w:r>
      <w:r w:rsidRPr="009C458D">
        <w:rPr>
          <w:rFonts w:cstheme="minorHAnsi"/>
        </w:rPr>
        <w:t>for pets, horses, broilers</w:t>
      </w:r>
      <w:r w:rsidR="00B53E8B">
        <w:rPr>
          <w:rFonts w:cstheme="minorHAnsi"/>
        </w:rPr>
        <w:t xml:space="preserve"> and</w:t>
      </w:r>
      <w:r w:rsidRPr="009C458D">
        <w:rPr>
          <w:rFonts w:cstheme="minorHAnsi"/>
        </w:rPr>
        <w:t xml:space="preserve"> cows</w:t>
      </w:r>
      <w:r w:rsidR="00723284">
        <w:rPr>
          <w:rFonts w:cstheme="minorHAnsi"/>
        </w:rPr>
        <w:t>.</w:t>
      </w:r>
      <w:r w:rsidRPr="009C458D">
        <w:rPr>
          <w:rFonts w:cstheme="minorHAnsi"/>
        </w:rPr>
        <w:t xml:space="preserve"> </w:t>
      </w:r>
      <w:r w:rsidR="000D4093">
        <w:t>Given the</w:t>
      </w:r>
      <w:r w:rsidR="00912E5F" w:rsidRPr="00D05012">
        <w:t xml:space="preserve"> health properties of microalgae biomass, </w:t>
      </w:r>
      <w:r w:rsidR="00A64CED">
        <w:t xml:space="preserve">it </w:t>
      </w:r>
      <w:r w:rsidR="00A64CED" w:rsidRPr="00D05012">
        <w:t>has been recommended</w:t>
      </w:r>
      <w:r w:rsidR="00A64CED">
        <w:t xml:space="preserve"> that</w:t>
      </w:r>
      <w:r w:rsidR="00912E5F" w:rsidRPr="00D05012">
        <w:t xml:space="preserve"> low percentages </w:t>
      </w:r>
      <w:r w:rsidR="00D91D35">
        <w:t xml:space="preserve">are included </w:t>
      </w:r>
      <w:r w:rsidR="00912E5F" w:rsidRPr="00D05012">
        <w:t xml:space="preserve">in feed for young animals </w:t>
      </w:r>
      <w:r w:rsidR="00912E5F">
        <w:fldChar w:fldCharType="begin" w:fldLock="1"/>
      </w:r>
      <w:r w:rsidR="004821A0">
        <w:instrText>ADDIN CSL_CITATION {"citationItems":[{"id":"ITEM-1","itemData":{"ISBN":"978-3-11-029832-1; 978-3-11-029827-7","abstract":"This article reviews the current state-of-the- art for algae use in aquaculture, plus recent developments in algal biomass as a micro- or bulk ingredient in formulated animal feeds (terrestrial livestock and aquaculture spe- cies). Microalgae provide an important direct or indirect feed source for early developmen- tal stages of many farmed finfish, shellfish and invertebrate species. Hatcheries typically cultivate microalgae in-house, with commer- cial concentrates now also being used wide- ly. Different strains of micro- and macroalgae vary in their efficacy within formulated animal feeds, although there is sufficient evidence of good nutritional properties to promote algal biomass as a source of micronutrients or as a bulk feedstuff. High costs of algal biomass compared to commodity feedstuffs currently confine their commercial use to niche animal feed applications; greater availability/lower price, via biofuels and biorefinery would en- able more widespread use in future.","author":[{"dropping-particle":"","family":"Shields","given":"Robin J","non-dropping-particle":"","parse-names":false,"suffix":""},{"dropping-particle":"","family":"Lupatsch","given":"Ingrid","non-dropping-particle":"","parse-names":false,"suffix":""}],"container-title":"Technikfolgenabschätzung – Theorie und Praxis 21.","id":"ITEM-1","issue":"1","issued":{"date-parts":[["2012"]]},"page":"23-37","title":"Algae for Aquaculture and Animal Feeds","type":"article-journal","volume":"21"},"uris":["http://www.mendeley.com/documents/?uuid=8ef64a54-b16a-427e-8d1d-71385e3d9086"]}],"mendeley":{"formattedCitation":"[33]","plainTextFormattedCitation":"[33]","previouslyFormattedCitation":"[33]"},"properties":{"noteIndex":0},"schema":"https://github.com/citation-style-language/schema/raw/master/csl-citation.json"}</w:instrText>
      </w:r>
      <w:r w:rsidR="00912E5F">
        <w:fldChar w:fldCharType="separate"/>
      </w:r>
      <w:r w:rsidR="004821A0" w:rsidRPr="004821A0">
        <w:rPr>
          <w:noProof/>
        </w:rPr>
        <w:t>[33]</w:t>
      </w:r>
      <w:r w:rsidR="00912E5F">
        <w:fldChar w:fldCharType="end"/>
      </w:r>
      <w:r w:rsidR="00912E5F" w:rsidRPr="00D05012">
        <w:t xml:space="preserve">. </w:t>
      </w:r>
      <w:r w:rsidRPr="007F43B3">
        <w:rPr>
          <w:rFonts w:cstheme="minorHAnsi"/>
        </w:rPr>
        <w:t>Microalgae</w:t>
      </w:r>
      <w:r w:rsidRPr="007F43B3">
        <w:rPr>
          <w:rFonts w:cstheme="minorHAnsi"/>
          <w:u w:val="single"/>
        </w:rPr>
        <w:t xml:space="preserve"> </w:t>
      </w:r>
      <w:r w:rsidR="00770275">
        <w:rPr>
          <w:rFonts w:cstheme="minorHAnsi"/>
        </w:rPr>
        <w:t>provid</w:t>
      </w:r>
      <w:r w:rsidR="00B84908">
        <w:rPr>
          <w:rFonts w:cstheme="minorHAnsi"/>
        </w:rPr>
        <w:t>e</w:t>
      </w:r>
      <w:r w:rsidR="00770275">
        <w:rPr>
          <w:rFonts w:cstheme="minorHAnsi"/>
        </w:rPr>
        <w:t xml:space="preserve"> benefits for animals</w:t>
      </w:r>
      <w:r w:rsidR="008527F3">
        <w:rPr>
          <w:rFonts w:cstheme="minorHAnsi"/>
        </w:rPr>
        <w:t xml:space="preserve"> such as </w:t>
      </w:r>
      <w:r w:rsidR="00912E5F" w:rsidRPr="00912E5F">
        <w:t>pigs, cows, sheep, chicken and other domestic animals</w:t>
      </w:r>
      <w:r w:rsidR="00CC1D71">
        <w:t xml:space="preserve"> </w:t>
      </w:r>
      <w:r w:rsidR="00CC1D71">
        <w:fldChar w:fldCharType="begin" w:fldLock="1"/>
      </w:r>
      <w:r w:rsidR="004821A0">
        <w:instrText>ADDIN CSL_CITATION {"citationItems":[{"id":"ITEM-1","itemData":{"ISBN":"582.26:641.1","ISSN":"2217-5369","abstract":"Algae are primary producers which present a remarkable source of different nutrients. While the high protein content of various species is one of the main reasons to consider them as an unconventional source of proteins, oils from microalgae rich in some PUFAs seem particularly suitable for children, pregnant women, vegetarians and patients with fish allergies. Since algae also represent an important source of vitamins, minerals, antioxidants and natural colorants, the incorporation of the whole biomass in food and feed could be used to provide the color, increment nutritional value, and improve texture or resistance to oxidation. The incorporation of microalgae biomass in the traditional food is a way to design attractive and healthy new products. Even when used in small amounts in nutrition of different animals, algae have been credited with improving the immune system, the increasing of weight, the number of eggs, reproductive performance, or reducing cholesterol levels, indicating the possibility of new farming methods in order to improve the quality of meat and eggs. Also, their importance in aquaculture is not surprising since they are natural food for these organisms. Finally, the nature’s richest and most complete source of organic nutrition, becoming a health food worldwide because of the high protein content and various bioactive compounds is microalga Spirulina.","author":[{"dropping-particle":"","family":"Kovač","given":"Dajana J.","non-dropping-particle":"","parse-names":false,"suffix":""},{"dropping-particle":"","family":"Simeunović","given":"Jelica B.","non-dropping-particle":"","parse-names":false,"suffix":""},{"dropping-particle":"","family":"Babić","given":"Olivera B.","non-dropping-particle":"","parse-names":false,"suffix":""},{"dropping-particle":"","family":"Mišan","given":"Aleksandra Č.","non-dropping-particle":"","parse-names":false,"suffix":""},{"dropping-particle":"","family":"Milovanović","given":"Ivan Lj.","non-dropping-particle":"","parse-names":false,"suffix":""}],"container-title":"Food and Feed Research","id":"ITEM-1","issue":"1","issued":{"date-parts":[["2013"]]},"page":"21-31","title":"Algae in food and feed","type":"article-journal","volume":"40"},"uris":["http://www.mendeley.com/documents/?uuid=bde8536a-44f2-41bd-80da-ec5dcf3b1994"]}],"mendeley":{"formattedCitation":"[34]","plainTextFormattedCitation":"[34]","previouslyFormattedCitation":"[34]"},"properties":{"noteIndex":0},"schema":"https://github.com/citation-style-language/schema/raw/master/csl-citation.json"}</w:instrText>
      </w:r>
      <w:r w:rsidR="00CC1D71">
        <w:fldChar w:fldCharType="separate"/>
      </w:r>
      <w:r w:rsidR="004821A0" w:rsidRPr="004821A0">
        <w:rPr>
          <w:noProof/>
        </w:rPr>
        <w:t>[34]</w:t>
      </w:r>
      <w:r w:rsidR="00CC1D71">
        <w:fldChar w:fldCharType="end"/>
      </w:r>
      <w:r w:rsidR="00912E5F" w:rsidRPr="00912E5F">
        <w:t xml:space="preserve">. </w:t>
      </w:r>
      <w:r w:rsidR="00AE2B0D">
        <w:t>Inclu</w:t>
      </w:r>
      <w:r w:rsidR="00A90818">
        <w:t xml:space="preserve">ding </w:t>
      </w:r>
      <w:r w:rsidR="00AE2B0D">
        <w:t xml:space="preserve">algae in feed </w:t>
      </w:r>
      <w:r w:rsidR="003B442C">
        <w:t>benefits</w:t>
      </w:r>
      <w:r w:rsidR="00AE2B0D">
        <w:t xml:space="preserve"> animals </w:t>
      </w:r>
      <w:r w:rsidR="003B442C">
        <w:t>by improving</w:t>
      </w:r>
      <w:r w:rsidR="00AE2B0D">
        <w:t xml:space="preserve"> </w:t>
      </w:r>
      <w:r w:rsidR="00CC1D71">
        <w:t>the</w:t>
      </w:r>
      <w:r w:rsidR="003B442C">
        <w:t>ir</w:t>
      </w:r>
      <w:r w:rsidR="00CC1D71">
        <w:t xml:space="preserve"> immune sys</w:t>
      </w:r>
      <w:r w:rsidR="00912E5F" w:rsidRPr="00912E5F">
        <w:t>tem</w:t>
      </w:r>
      <w:r w:rsidR="00FE3E7C">
        <w:t>s</w:t>
      </w:r>
      <w:r w:rsidR="00912E5F" w:rsidRPr="00912E5F">
        <w:t>, lipid metabolism, gut function</w:t>
      </w:r>
      <w:r w:rsidR="00FE3E7C">
        <w:t xml:space="preserve"> and </w:t>
      </w:r>
      <w:r w:rsidR="00912E5F" w:rsidRPr="00912E5F">
        <w:t xml:space="preserve">stress resistance </w:t>
      </w:r>
      <w:r w:rsidR="00FE3E7C">
        <w:t xml:space="preserve">as well as </w:t>
      </w:r>
      <w:r w:rsidR="00912E5F" w:rsidRPr="00912E5F">
        <w:t>increasing appetite, weight, number of eggs</w:t>
      </w:r>
      <w:r w:rsidR="00AF7D19">
        <w:t xml:space="preserve"> and</w:t>
      </w:r>
      <w:r w:rsidR="00912E5F" w:rsidRPr="00912E5F">
        <w:t xml:space="preserve"> reproductive performance</w:t>
      </w:r>
      <w:r w:rsidR="00383DFF">
        <w:t>; it can even</w:t>
      </w:r>
      <w:r w:rsidR="00912E5F" w:rsidRPr="00912E5F">
        <w:t xml:space="preserve"> reduc</w:t>
      </w:r>
      <w:r w:rsidR="00383DFF">
        <w:t>e</w:t>
      </w:r>
      <w:r w:rsidR="00912E5F" w:rsidRPr="00912E5F">
        <w:t xml:space="preserve"> cholesterol levels</w:t>
      </w:r>
      <w:r w:rsidR="00770275">
        <w:t xml:space="preserve"> </w:t>
      </w:r>
      <w:r w:rsidR="00770275">
        <w:fldChar w:fldCharType="begin" w:fldLock="1"/>
      </w:r>
      <w:r w:rsidR="004821A0">
        <w:instrText>ADDIN CSL_CITATION {"citationItems":[{"id":"ITEM-1","itemData":{"ISBN":"582.26:641.1","ISSN":"2217-5369","abstract":"Algae are primary producers which present a remarkable source of different nutrients. While the high protein content of various species is one of the main reasons to consider them as an unconventional source of proteins, oils from microalgae rich in some PUFAs seem particularly suitable for children, pregnant women, vegetarians and patients with fish allergies. Since algae also represent an important source of vitamins, minerals, antioxidants and natural colorants, the incorporation of the whole biomass in food and feed could be used to provide the color, increment nutritional value, and improve texture or resistance to oxidation. The incorporation of microalgae biomass in the traditional food is a way to design attractive and healthy new products. Even when used in small amounts in nutrition of different animals, algae have been credited with improving the immune system, the increasing of weight, the number of eggs, reproductive performance, or reducing cholesterol levels, indicating the possibility of new farming methods in order to improve the quality of meat and eggs. Also, their importance in aquaculture is not surprising since they are natural food for these organisms. Finally, the nature’s richest and most complete source of organic nutrition, becoming a health food worldwide because of the high protein content and various bioactive compounds is microalga Spirulina.","author":[{"dropping-particle":"","family":"Kovač","given":"Dajana J.","non-dropping-particle":"","parse-names":false,"suffix":""},{"dropping-particle":"","family":"Simeunović","given":"Jelica B.","non-dropping-particle":"","parse-names":false,"suffix":""},{"dropping-particle":"","family":"Babić","given":"Olivera B.","non-dropping-particle":"","parse-names":false,"suffix":""},{"dropping-particle":"","family":"Mišan","given":"Aleksandra Č.","non-dropping-particle":"","parse-names":false,"suffix":""},{"dropping-particle":"","family":"Milovanović","given":"Ivan Lj.","non-dropping-particle":"","parse-names":false,"suffix":""}],"container-title":"Food and Feed Research","id":"ITEM-1","issue":"1","issued":{"date-parts":[["2013"]]},"page":"21-31","title":"Algae in food and feed","type":"article-journal","volume":"40"},"uris":["http://www.mendeley.com/documents/?uuid=bde8536a-44f2-41bd-80da-ec5dcf3b1994"]}],"mendeley":{"formattedCitation":"[34]","plainTextFormattedCitation":"[34]","previouslyFormattedCitation":"[34]"},"properties":{"noteIndex":0},"schema":"https://github.com/citation-style-language/schema/raw/master/csl-citation.json"}</w:instrText>
      </w:r>
      <w:r w:rsidR="00770275">
        <w:fldChar w:fldCharType="separate"/>
      </w:r>
      <w:r w:rsidR="004821A0" w:rsidRPr="004821A0">
        <w:rPr>
          <w:noProof/>
        </w:rPr>
        <w:t>[34]</w:t>
      </w:r>
      <w:r w:rsidR="00770275">
        <w:fldChar w:fldCharType="end"/>
      </w:r>
      <w:r w:rsidR="00912E5F" w:rsidRPr="00912E5F">
        <w:t>.</w:t>
      </w:r>
      <w:r w:rsidR="00DD0CC7">
        <w:t xml:space="preserve"> A</w:t>
      </w:r>
      <w:r w:rsidR="00912E5F" w:rsidRPr="00912E5F">
        <w:t xml:space="preserve">lgae can be </w:t>
      </w:r>
      <w:r w:rsidR="00AE2B0D">
        <w:t xml:space="preserve">incorporated </w:t>
      </w:r>
      <w:r w:rsidR="00DD0CC7">
        <w:t>i</w:t>
      </w:r>
      <w:r w:rsidR="00DD0CC7" w:rsidRPr="00912E5F">
        <w:t>n</w:t>
      </w:r>
      <w:r w:rsidR="00DD0CC7">
        <w:t>to</w:t>
      </w:r>
      <w:r w:rsidR="00DD0CC7" w:rsidRPr="00912E5F">
        <w:t xml:space="preserve"> poultry</w:t>
      </w:r>
      <w:r w:rsidR="00DD0CC7">
        <w:t xml:space="preserve"> feed to replace </w:t>
      </w:r>
      <w:r w:rsidR="00AE2B0D">
        <w:t xml:space="preserve">up to 5-10% of </w:t>
      </w:r>
      <w:r w:rsidR="00912E5F" w:rsidRPr="00912E5F">
        <w:t xml:space="preserve">conventional proteins </w:t>
      </w:r>
      <w:r w:rsidR="00CC1D71">
        <w:fldChar w:fldCharType="begin" w:fldLock="1"/>
      </w:r>
      <w:r w:rsidR="004821A0">
        <w:instrText>ADDIN CSL_CITATION {"citationItems":[{"id":"ITEM-1","itemData":{"DOI":"10.1263/jbb.101.87","ISBN":"1389-1723","ISSN":"13891723","PMID":"16569602","abstract":"The first use of microalgae by humans dates back 2000 years to the Chinese, who used Nostoc to survive during famine. However, microalgal biotechnology only really began to develop in the middle of the last century. Nowadays, there are numerous commercial applications of microalgae. For example, (i) microalgae can be used to enhance the nutritional value of food and animal feed owing to their chemical composition, (ii) they play a crucial role in aquaculture and (iii) they can be incorporated into cosmetics. Moreover, they are cultivated as a source of highly valuable molecules. For example, polyunsaturated fatty acid oils are added to infant formulas and nutritional supplements and pigments are important as natural dyes. Stable isotope biochemicals help in structural determination and metabolic studies. Future research should focus on the improvement of production systems and the genetic modification of strains. Microalgal products would in that way become even more diversified and economically competitive.","author":[{"dropping-particle":"","family":"Spolaore","given":"Pauline","non-dropping-particle":"","parse-names":false,"suffix":""},{"dropping-particle":"","family":"Joannis-cassan","given":"Claire","non-dropping-particle":"","parse-names":false,"suffix":""},{"dropping-particle":"","family":"Duran","given":"Elie","non-dropping-particle":"","parse-names":false,"suffix":""},{"dropping-particle":"","family":"Isambert","given":"Arsène","non-dropping-particle":"","parse-names":false,"suffix":""},{"dropping-particle":"","family":"Joannis-Cassan","given":"","non-dropping-particle":"","parse-names":false,"suffix":""},{"dropping-particle":"","family":"Claire","given":"","non-dropping-particle":"","parse-names":false,"suffix":""},{"dropping-particle":"","family":"Duran","given":"","non-dropping-particle":"","parse-names":false,"suffix":""},{"dropping-particle":"","family":"Elie","given":"","non-dropping-particle":"","parse-names":false,"suffix":""},{"dropping-particle":"","family":"Joannis-cassan","given":"Claire","non-dropping-particle":"","parse-names":false,"suffix":""},{"dropping-particle":"","family":"Duran","given":"Elie","non-dropping-particle":"","parse-names":false,"suffix":""},{"dropping-particle":"","family":"Isambert","given":"Arsène","non-dropping-particle":"","parse-names":false,"suffix":""},{"dropping-particle":"De","family":"Génie","given":"Laboratoire","non-dropping-particle":"","parse-names":false,"suffix":""},{"dropping-particle":"","family":"Paris","given":"Ecole Centrale","non-dropping-particle":"","parse-names":false,"suffix":""}],"container-title":"Journal of Bioscience and Bioengineering","id":"ITEM-1","issue":"2","issued":{"date-parts":[["2006","2"]]},"page":"87-96","title":"Commercial applications of microalgae","type":"article-journal","volume":"101"},"uris":["http://www.mendeley.com/documents/?uuid=3465f3e3-1f2f-4eae-9540-b5c68a3a6c79"]}],"mendeley":{"formattedCitation":"[35]","plainTextFormattedCitation":"[35]","previouslyFormattedCitation":"[35]"},"properties":{"noteIndex":0},"schema":"https://github.com/citation-style-language/schema/raw/master/csl-citation.json"}</w:instrText>
      </w:r>
      <w:r w:rsidR="00CC1D71">
        <w:fldChar w:fldCharType="separate"/>
      </w:r>
      <w:r w:rsidR="004821A0" w:rsidRPr="004821A0">
        <w:rPr>
          <w:noProof/>
        </w:rPr>
        <w:t>[35]</w:t>
      </w:r>
      <w:r w:rsidR="00CC1D71">
        <w:fldChar w:fldCharType="end"/>
      </w:r>
      <w:r w:rsidR="00CC1D71">
        <w:t>, whereas in pigs</w:t>
      </w:r>
      <w:r w:rsidR="00E5063E">
        <w:t>,</w:t>
      </w:r>
      <w:r w:rsidR="00CC1D71">
        <w:t xml:space="preserve"> </w:t>
      </w:r>
      <w:r w:rsidR="00E5063E">
        <w:t xml:space="preserve">one can </w:t>
      </w:r>
      <w:r w:rsidR="00FB6B4E">
        <w:t>incorporate up to</w:t>
      </w:r>
      <w:r w:rsidR="00912E5F" w:rsidRPr="00912E5F">
        <w:t xml:space="preserve"> 33%</w:t>
      </w:r>
      <w:r w:rsidR="00CC1D71">
        <w:t xml:space="preserve"> </w:t>
      </w:r>
      <w:r w:rsidR="00FB6B4E">
        <w:t xml:space="preserve">without causing </w:t>
      </w:r>
      <w:r w:rsidR="00CC1D71">
        <w:t>negative effects</w:t>
      </w:r>
      <w:r w:rsidR="00912E5F" w:rsidRPr="00912E5F">
        <w:t xml:space="preserve"> </w:t>
      </w:r>
      <w:r w:rsidR="00CC1D71">
        <w:fldChar w:fldCharType="begin" w:fldLock="1"/>
      </w:r>
      <w:r w:rsidR="007F6940">
        <w:instrText>ADDIN CSL_CITATION {"citationItems":[{"id":"ITEM-1","itemData":{"ISBN":"9781606920084","abstract":"The implications of diet on health sustainability have assumed a major importance, supported by considerable epidemiological evidences, and is well recognized by the scientific community and general public, on developed countries. Microalgae are able to enhance the nutritional content of conventional food and feed preparation and hence to positively affect humans and animal health due to their original chemical composition, namely high protein content, with balanced amino acids pattern, carotenoids, fatty acids, vitamins, polysaccharides, sterols, phycobilins and other biologically active compounds, more efficiently than traditional crops. The aim of this chapter is to review the most important features of microalgae in animal and human nutrition, particularly in the development of novel design-foods rich in carotenoids and polyunsaturated fatty acids with antioxidant effect and other beneficial health properties. © 2009 by Nova Science Publishers, Inc. All rights reserved.","author":[{"dropping-particle":"","family":"Gouveia","given":"Luísa","non-dropping-particle":"","parse-names":false,"suffix":""},{"dropping-particle":"","family":"Batista","given":"Ana Paula","non-dropping-particle":"","parse-names":false,"suffix":""},{"dropping-particle":"","family":"Sousa","given":"Isabel","non-dropping-particle":"","parse-names":false,"suffix":""},{"dropping-particle":"","family":"Raymundo","given":"Anabela","non-dropping-particle":"","parse-names":false,"suffix":""},{"dropping-particle":"","family":"Bandarra","given":"Narcisa M.","non-dropping-particle":"","parse-names":false,"suffix":""}],"container-title":"Algae: Nutrition, Pollution Control and Energy Sources","editor":[{"dropping-particle":"","family":"Konstantinos","given":"N.","non-dropping-particle":"","parse-names":false,"suffix":""},{"dropping-particle":"","family":"Papadopoulos","given":"P.","non-dropping-particle":"","parse-names":false,"suffix":""}],"id":"ITEM-1","issue":"August 2015","issued":{"date-parts":[["2009"]]},"number-of-pages":"265-300","publisher":"Nova Science Publishers, Inc.","title":"Microalgae in novel food products","type":"book"},"uris":["http://www.mendeley.com/documents/?uuid=0b9b1ecc-2fca-4b2a-a69b-4926a8dff38a"]}],"mendeley":{"formattedCitation":"[2]","plainTextFormattedCitation":"[2]","previouslyFormattedCitation":"[2]"},"properties":{"noteIndex":0},"schema":"https://github.com/citation-style-language/schema/raw/master/csl-citation.json"}</w:instrText>
      </w:r>
      <w:r w:rsidR="00CC1D71">
        <w:fldChar w:fldCharType="separate"/>
      </w:r>
      <w:r w:rsidR="00EB71B1" w:rsidRPr="00EB71B1">
        <w:rPr>
          <w:noProof/>
        </w:rPr>
        <w:t>[2]</w:t>
      </w:r>
      <w:r w:rsidR="00CC1D71">
        <w:fldChar w:fldCharType="end"/>
      </w:r>
      <w:r w:rsidR="00912E5F" w:rsidRPr="00912E5F">
        <w:t xml:space="preserve">. However, </w:t>
      </w:r>
      <w:r w:rsidR="00AE2B0D">
        <w:t xml:space="preserve">ruminants are </w:t>
      </w:r>
      <w:r w:rsidR="00912E5F" w:rsidRPr="00912E5F">
        <w:t>the most suitable</w:t>
      </w:r>
      <w:r w:rsidR="00E40EBE">
        <w:t xml:space="preserve"> animals</w:t>
      </w:r>
      <w:r w:rsidR="00912E5F" w:rsidRPr="00912E5F">
        <w:t xml:space="preserve"> </w:t>
      </w:r>
      <w:r w:rsidR="00E40EBE">
        <w:t>to</w:t>
      </w:r>
      <w:r w:rsidR="00E40EBE" w:rsidRPr="00912E5F">
        <w:t xml:space="preserve"> </w:t>
      </w:r>
      <w:r w:rsidR="00912E5F" w:rsidRPr="00912E5F">
        <w:t xml:space="preserve">feed algae because they are </w:t>
      </w:r>
      <w:r w:rsidR="003C2D05" w:rsidRPr="00912E5F">
        <w:t xml:space="preserve">even </w:t>
      </w:r>
      <w:r w:rsidR="00912E5F" w:rsidRPr="00912E5F">
        <w:t xml:space="preserve">able to digest unprocessed algal </w:t>
      </w:r>
      <w:r w:rsidR="00AE2B0D">
        <w:t>biomass</w:t>
      </w:r>
      <w:r w:rsidR="00912E5F" w:rsidRPr="00912E5F">
        <w:t xml:space="preserve"> </w:t>
      </w:r>
      <w:r w:rsidR="00CC1D71">
        <w:fldChar w:fldCharType="begin" w:fldLock="1"/>
      </w:r>
      <w:r w:rsidR="007F6940">
        <w:instrText>ADDIN CSL_CITATION {"citationItems":[{"id":"ITEM-1","itemData":{"ISBN":"9781606920084","abstract":"The implications of diet on health sustainability have assumed a major importance, supported by considerable epidemiological evidences, and is well recognized by the scientific community and general public, on developed countries. Microalgae are able to enhance the nutritional content of conventional food and feed preparation and hence to positively affect humans and animal health due to their original chemical composition, namely high protein content, with balanced amino acids pattern, carotenoids, fatty acids, vitamins, polysaccharides, sterols, phycobilins and other biologically active compounds, more efficiently than traditional crops. The aim of this chapter is to review the most important features of microalgae in animal and human nutrition, particularly in the development of novel design-foods rich in carotenoids and polyunsaturated fatty acids with antioxidant effect and other beneficial health properties. © 2009 by Nova Science Publishers, Inc. All rights reserved.","author":[{"dropping-particle":"","family":"Gouveia","given":"Luísa","non-dropping-particle":"","parse-names":false,"suffix":""},{"dropping-particle":"","family":"Batista","given":"Ana Paula","non-dropping-particle":"","parse-names":false,"suffix":""},{"dropping-particle":"","family":"Sousa","given":"Isabel","non-dropping-particle":"","parse-names":false,"suffix":""},{"dropping-particle":"","family":"Raymundo","given":"Anabela","non-dropping-particle":"","parse-names":false,"suffix":""},{"dropping-particle":"","family":"Bandarra","given":"Narcisa M.","non-dropping-particle":"","parse-names":false,"suffix":""}],"container-title":"Algae: Nutrition, Pollution Control and Energy Sources","editor":[{"dropping-particle":"","family":"Konstantinos","given":"N.","non-dropping-particle":"","parse-names":false,"suffix":""},{"dropping-particle":"","family":"Papadopoulos","given":"P.","non-dropping-particle":"","parse-names":false,"suffix":""}],"id":"ITEM-1","issue":"August 2015","issued":{"date-parts":[["2009"]]},"number-of-pages":"265-300","publisher":"Nova Science Publishers, Inc.","title":"Microalgae in novel food products","type":"book"},"uris":["http://www.mendeley.com/documents/?uuid=0b9b1ecc-2fca-4b2a-a69b-4926a8dff38a"]}],"mendeley":{"formattedCitation":"[2]","plainTextFormattedCitation":"[2]","previouslyFormattedCitation":"[2]"},"properties":{"noteIndex":0},"schema":"https://github.com/citation-style-language/schema/raw/master/csl-citation.json"}</w:instrText>
      </w:r>
      <w:r w:rsidR="00CC1D71">
        <w:fldChar w:fldCharType="separate"/>
      </w:r>
      <w:r w:rsidR="00EB71B1" w:rsidRPr="00EB71B1">
        <w:rPr>
          <w:noProof/>
        </w:rPr>
        <w:t>[2]</w:t>
      </w:r>
      <w:r w:rsidR="00CC1D71">
        <w:fldChar w:fldCharType="end"/>
      </w:r>
      <w:r w:rsidR="00912E5F" w:rsidRPr="00912E5F">
        <w:t xml:space="preserve">. </w:t>
      </w:r>
      <w:r w:rsidR="00282ED2">
        <w:t>Adding</w:t>
      </w:r>
      <w:r w:rsidR="00167BDC">
        <w:t xml:space="preserve"> microalgae biomass </w:t>
      </w:r>
      <w:r w:rsidR="00282ED2">
        <w:t xml:space="preserve">to </w:t>
      </w:r>
      <w:r w:rsidR="00167BDC">
        <w:t xml:space="preserve">feed </w:t>
      </w:r>
      <w:r w:rsidR="00282ED2">
        <w:t xml:space="preserve">has been </w:t>
      </w:r>
      <w:r w:rsidR="00167BDC">
        <w:t>demonstrate</w:t>
      </w:r>
      <w:r w:rsidR="00282ED2">
        <w:t>d</w:t>
      </w:r>
      <w:r w:rsidR="00167BDC">
        <w:t xml:space="preserve"> to improve </w:t>
      </w:r>
      <w:r w:rsidR="00912E5F" w:rsidRPr="00912E5F">
        <w:t>the quality of meat and eggs</w:t>
      </w:r>
      <w:r w:rsidR="00167BDC">
        <w:t xml:space="preserve"> </w:t>
      </w:r>
      <w:r w:rsidR="00167BDC">
        <w:fldChar w:fldCharType="begin" w:fldLock="1"/>
      </w:r>
      <w:r w:rsidR="004821A0">
        <w:instrText>ADDIN CSL_CITATION {"citationItems":[{"id":"ITEM-1","itemData":{"DOI":"10.1016/j.jff.2013.01.039","ISSN":"17564646","abstract":"In many Western countries, the average intake of the health beneficial omega-3 long chain polyunsaturated fatty acids (n-3 LC-PUFA), eicosapentaenoic acid (EPA) and docosahexaenoic acid (DHA), is below the recommended level, raising interest in food enrichment with n-3 LC-PUFA. To that end, the impact of feed supplementation with EPA rich autotrophic microalgal biomass on n-3 L-PUFA enrichment of eggs was studied. Hens were divided in three groups receiving different diets for 28. days: a standard diet (C) for laying hens, (C) supplemented with 5.0% spray dried Nannochloropsis gaditana, and (C) to which 10.0% of these microalgae were added. Microalgal EPA was hardly accumulated in yolk lipids, but preferentially converted to DHA and deposited in yolk phospholipids. The efficiency of deposition of microalgal n-3 LC-PUFA to eggs was rather low. Switching back to standard feed ensured that the n-3 LC-PUFA level obtained in enriched eggs decreased back to that of the control eggs. Moreover, the colour of egg yolk shifted from yellow to more orange-red, which is presumably due to transfer of microalgal carotenoids to egg yolk. Thus, the use of autotrophic microalgae as supplement for standard feed offers an alternative to current sources for the production of DHA enriched eggs. © 2013 Elsevier Ltd.","author":[{"dropping-particle":"","family":"Bruneel","given":"Charlotte","non-dropping-particle":"","parse-names":false,"suffix":""},{"dropping-particle":"","family":"Lemahieu","given":"Charlotte","non-dropping-particle":"","parse-names":false,"suffix":""},{"dropping-particle":"","family":"Fraeye","given":"Ilse","non-dropping-particle":"","parse-names":false,"suffix":""},{"dropping-particle":"","family":"Ryckebosch","given":"Eline","non-dropping-particle":"","parse-names":false,"suffix":""},{"dropping-particle":"","family":"Muylaert","given":"Koenraad","non-dropping-particle":"","parse-names":false,"suffix":""},{"dropping-particle":"","family":"Buyse","given":"Johan","non-dropping-particle":"","parse-names":false,"suffix":""},{"dropping-particle":"","family":"Foubert","given":"Imogen","non-dropping-particle":"","parse-names":false,"suffix":""}],"container-title":"Journal of Functional Foods","id":"ITEM-1","issue":"2","issued":{"date-parts":[["2013","4","1"]]},"page":"897-904","publisher":"Elsevier","title":"Impact of microalgal feed supplementation on omega-3 fatty acid enrichment of hen eggs","type":"article-journal","volume":"5"},"uris":["http://www.mendeley.com/documents/?uuid=0b0ae4eb-a452-343d-8db7-8bc26ae8d43a"]}],"mendeley":{"formattedCitation":"[36]","plainTextFormattedCitation":"[36]","previouslyFormattedCitation":"[36]"},"properties":{"noteIndex":0},"schema":"https://github.com/citation-style-language/schema/raw/master/csl-citation.json"}</w:instrText>
      </w:r>
      <w:r w:rsidR="00167BDC">
        <w:fldChar w:fldCharType="separate"/>
      </w:r>
      <w:r w:rsidR="004821A0" w:rsidRPr="004821A0">
        <w:rPr>
          <w:noProof/>
        </w:rPr>
        <w:t>[36]</w:t>
      </w:r>
      <w:r w:rsidR="00167BDC">
        <w:fldChar w:fldCharType="end"/>
      </w:r>
      <w:r w:rsidR="00167BDC">
        <w:t xml:space="preserve">. </w:t>
      </w:r>
    </w:p>
    <w:p w14:paraId="6BC88D34" w14:textId="2BA56C5A" w:rsidR="00A27CBC" w:rsidRPr="009C458D" w:rsidRDefault="00A27CBC" w:rsidP="00A27CBC">
      <w:pPr>
        <w:jc w:val="both"/>
        <w:rPr>
          <w:rFonts w:cstheme="minorHAnsi"/>
        </w:rPr>
      </w:pPr>
      <w:r w:rsidRPr="009C458D">
        <w:rPr>
          <w:rFonts w:cstheme="minorHAnsi"/>
        </w:rPr>
        <w:t xml:space="preserve">Despite the wide range of </w:t>
      </w:r>
      <w:r w:rsidR="00D64C5E" w:rsidRPr="009C458D">
        <w:rPr>
          <w:rFonts w:cstheme="minorHAnsi"/>
        </w:rPr>
        <w:t>microalga</w:t>
      </w:r>
      <w:r w:rsidR="00296C6B">
        <w:rPr>
          <w:rFonts w:cstheme="minorHAnsi"/>
        </w:rPr>
        <w:t>l</w:t>
      </w:r>
      <w:r w:rsidR="00D64C5E" w:rsidRPr="009C458D">
        <w:rPr>
          <w:rFonts w:cstheme="minorHAnsi"/>
        </w:rPr>
        <w:t xml:space="preserve"> </w:t>
      </w:r>
      <w:r w:rsidRPr="009C458D">
        <w:rPr>
          <w:rFonts w:cstheme="minorHAnsi"/>
        </w:rPr>
        <w:t xml:space="preserve">applications </w:t>
      </w:r>
      <w:r w:rsidR="00D64C5E">
        <w:rPr>
          <w:rFonts w:cstheme="minorHAnsi"/>
        </w:rPr>
        <w:t>for</w:t>
      </w:r>
      <w:r w:rsidRPr="009C458D">
        <w:rPr>
          <w:rFonts w:cstheme="minorHAnsi"/>
        </w:rPr>
        <w:t xml:space="preserve"> </w:t>
      </w:r>
      <w:r w:rsidR="00AE2B0D">
        <w:rPr>
          <w:rFonts w:cstheme="minorHAnsi"/>
        </w:rPr>
        <w:t>animal</w:t>
      </w:r>
      <w:r w:rsidR="007A0A92">
        <w:rPr>
          <w:rFonts w:cstheme="minorHAnsi"/>
        </w:rPr>
        <w:t xml:space="preserve"> feed</w:t>
      </w:r>
      <w:r w:rsidRPr="009C458D">
        <w:rPr>
          <w:rFonts w:cstheme="minorHAnsi"/>
        </w:rPr>
        <w:t xml:space="preserve">, limitations </w:t>
      </w:r>
      <w:r w:rsidR="007A0A92">
        <w:rPr>
          <w:rFonts w:cstheme="minorHAnsi"/>
        </w:rPr>
        <w:t>exist</w:t>
      </w:r>
      <w:r w:rsidR="00AC0B26">
        <w:rPr>
          <w:rFonts w:cstheme="minorHAnsi"/>
        </w:rPr>
        <w:t xml:space="preserve"> regarding</w:t>
      </w:r>
      <w:r w:rsidRPr="009C458D">
        <w:rPr>
          <w:rFonts w:cstheme="minorHAnsi"/>
        </w:rPr>
        <w:t xml:space="preserve"> the present </w:t>
      </w:r>
      <w:r w:rsidR="00AC0B26" w:rsidRPr="009C458D">
        <w:rPr>
          <w:rFonts w:cstheme="minorHAnsi"/>
        </w:rPr>
        <w:t xml:space="preserve">production </w:t>
      </w:r>
      <w:r w:rsidRPr="009C458D">
        <w:rPr>
          <w:rFonts w:cstheme="minorHAnsi"/>
        </w:rPr>
        <w:t xml:space="preserve">scale and costs. </w:t>
      </w:r>
      <w:r w:rsidR="007667F9">
        <w:rPr>
          <w:rFonts w:cstheme="minorHAnsi"/>
        </w:rPr>
        <w:t>Comparing</w:t>
      </w:r>
      <w:r w:rsidR="007667F9" w:rsidRPr="009C458D">
        <w:rPr>
          <w:rFonts w:cstheme="minorHAnsi"/>
        </w:rPr>
        <w:t xml:space="preserve"> </w:t>
      </w:r>
      <w:r w:rsidR="007667F9">
        <w:rPr>
          <w:rFonts w:cstheme="minorHAnsi"/>
        </w:rPr>
        <w:t>the</w:t>
      </w:r>
      <w:r w:rsidR="007667F9" w:rsidRPr="009C458D">
        <w:rPr>
          <w:rFonts w:cstheme="minorHAnsi"/>
        </w:rPr>
        <w:t xml:space="preserve"> </w:t>
      </w:r>
      <w:r w:rsidRPr="009C458D">
        <w:rPr>
          <w:rFonts w:cstheme="minorHAnsi"/>
        </w:rPr>
        <w:t>production volume</w:t>
      </w:r>
      <w:r w:rsidR="007667F9">
        <w:rPr>
          <w:rFonts w:cstheme="minorHAnsi"/>
        </w:rPr>
        <w:t xml:space="preserve"> values with those for</w:t>
      </w:r>
      <w:r w:rsidRPr="009C458D">
        <w:rPr>
          <w:rFonts w:cstheme="minorHAnsi"/>
        </w:rPr>
        <w:t xml:space="preserve"> soy oil </w:t>
      </w:r>
      <w:r w:rsidR="00296C6B">
        <w:rPr>
          <w:rFonts w:cstheme="minorHAnsi"/>
        </w:rPr>
        <w:t>and</w:t>
      </w:r>
      <w:r w:rsidRPr="009C458D">
        <w:rPr>
          <w:rFonts w:cstheme="minorHAnsi"/>
        </w:rPr>
        <w:t xml:space="preserve"> meal</w:t>
      </w:r>
      <w:r>
        <w:rPr>
          <w:rFonts w:cstheme="minorHAnsi"/>
        </w:rPr>
        <w:t>,</w:t>
      </w:r>
      <w:r w:rsidRPr="009C458D">
        <w:rPr>
          <w:rFonts w:cstheme="minorHAnsi"/>
        </w:rPr>
        <w:t xml:space="preserve"> and fish oil </w:t>
      </w:r>
      <w:r w:rsidR="00296C6B">
        <w:rPr>
          <w:rFonts w:cstheme="minorHAnsi"/>
        </w:rPr>
        <w:t>and</w:t>
      </w:r>
      <w:r w:rsidRPr="009C458D">
        <w:rPr>
          <w:rFonts w:cstheme="minorHAnsi"/>
        </w:rPr>
        <w:t xml:space="preserve"> meal, which are commonly used in feed</w:t>
      </w:r>
      <w:r w:rsidR="00E565CE">
        <w:rPr>
          <w:rFonts w:cstheme="minorHAnsi"/>
        </w:rPr>
        <w:t>s, clearly</w:t>
      </w:r>
      <w:r w:rsidRPr="009C458D">
        <w:rPr>
          <w:rFonts w:cstheme="minorHAnsi"/>
        </w:rPr>
        <w:t xml:space="preserve"> illustrate</w:t>
      </w:r>
      <w:r w:rsidR="00E565CE">
        <w:rPr>
          <w:rFonts w:cstheme="minorHAnsi"/>
        </w:rPr>
        <w:t>s</w:t>
      </w:r>
      <w:r w:rsidRPr="009C458D">
        <w:rPr>
          <w:rFonts w:cstheme="minorHAnsi"/>
        </w:rPr>
        <w:t xml:space="preserve"> this. </w:t>
      </w:r>
      <w:r w:rsidRPr="009C458D">
        <w:rPr>
          <w:rFonts w:cstheme="minorHAnsi"/>
        </w:rPr>
        <w:lastRenderedPageBreak/>
        <w:t xml:space="preserve">Total </w:t>
      </w:r>
      <w:r w:rsidR="0032180A">
        <w:rPr>
          <w:rFonts w:cstheme="minorHAnsi"/>
        </w:rPr>
        <w:t>s</w:t>
      </w:r>
      <w:r w:rsidR="0032180A" w:rsidRPr="009C458D">
        <w:rPr>
          <w:rFonts w:cstheme="minorHAnsi"/>
        </w:rPr>
        <w:t xml:space="preserve">oy oil &amp; meal </w:t>
      </w:r>
      <w:r w:rsidRPr="009C458D">
        <w:rPr>
          <w:rFonts w:cstheme="minorHAnsi"/>
        </w:rPr>
        <w:t xml:space="preserve">production </w:t>
      </w:r>
      <w:r w:rsidR="0032180A">
        <w:rPr>
          <w:rFonts w:cstheme="minorHAnsi"/>
        </w:rPr>
        <w:t>exceeds</w:t>
      </w:r>
      <w:r w:rsidRPr="009C458D">
        <w:rPr>
          <w:rFonts w:cstheme="minorHAnsi"/>
        </w:rPr>
        <w:t xml:space="preserve"> 200 million t/year, with </w:t>
      </w:r>
      <w:r>
        <w:rPr>
          <w:rFonts w:cstheme="minorHAnsi"/>
        </w:rPr>
        <w:t xml:space="preserve">a current </w:t>
      </w:r>
      <w:r w:rsidR="00A576AC">
        <w:rPr>
          <w:rFonts w:cstheme="minorHAnsi"/>
        </w:rPr>
        <w:t>price below</w:t>
      </w:r>
      <w:r>
        <w:rPr>
          <w:rFonts w:cstheme="minorHAnsi"/>
        </w:rPr>
        <w:t xml:space="preserve"> 0</w:t>
      </w:r>
      <w:r w:rsidR="00A576AC">
        <w:rPr>
          <w:rFonts w:cstheme="minorHAnsi"/>
        </w:rPr>
        <w:t>.</w:t>
      </w:r>
      <w:r>
        <w:rPr>
          <w:rFonts w:cstheme="minorHAnsi"/>
        </w:rPr>
        <w:t>5 €</w:t>
      </w:r>
      <w:r w:rsidRPr="009C458D">
        <w:rPr>
          <w:rFonts w:cstheme="minorHAnsi"/>
        </w:rPr>
        <w:t>/Kg. Fish oil &amp; meal production is higher than 7 million t/year with a curre</w:t>
      </w:r>
      <w:r>
        <w:rPr>
          <w:rFonts w:cstheme="minorHAnsi"/>
        </w:rPr>
        <w:t xml:space="preserve">nt </w:t>
      </w:r>
      <w:r w:rsidR="00D64723">
        <w:rPr>
          <w:rFonts w:cstheme="minorHAnsi"/>
        </w:rPr>
        <w:t>price below</w:t>
      </w:r>
      <w:r>
        <w:rPr>
          <w:rFonts w:cstheme="minorHAnsi"/>
        </w:rPr>
        <w:t xml:space="preserve"> 2 €/Kg. </w:t>
      </w:r>
      <w:r w:rsidR="00D64723">
        <w:rPr>
          <w:rFonts w:cstheme="minorHAnsi"/>
        </w:rPr>
        <w:t xml:space="preserve">In contrast, </w:t>
      </w:r>
      <w:r w:rsidR="00D64723" w:rsidRPr="009C458D">
        <w:rPr>
          <w:rFonts w:cstheme="minorHAnsi"/>
        </w:rPr>
        <w:t xml:space="preserve">current </w:t>
      </w:r>
      <w:r w:rsidR="00D64723">
        <w:rPr>
          <w:rFonts w:cstheme="minorHAnsi"/>
        </w:rPr>
        <w:t>m</w:t>
      </w:r>
      <w:r w:rsidRPr="009C458D">
        <w:rPr>
          <w:rFonts w:cstheme="minorHAnsi"/>
        </w:rPr>
        <w:t xml:space="preserve">icroalgae production </w:t>
      </w:r>
      <w:r w:rsidR="009E7ADB" w:rsidRPr="009C458D">
        <w:rPr>
          <w:rFonts w:cstheme="minorHAnsi"/>
        </w:rPr>
        <w:t xml:space="preserve">(oil &amp; meal) </w:t>
      </w:r>
      <w:r w:rsidRPr="009C458D">
        <w:rPr>
          <w:rFonts w:cstheme="minorHAnsi"/>
        </w:rPr>
        <w:t xml:space="preserve">is estimated at </w:t>
      </w:r>
      <w:r w:rsidR="007A397A">
        <w:rPr>
          <w:rFonts w:cstheme="minorHAnsi"/>
        </w:rPr>
        <w:t>around</w:t>
      </w:r>
      <w:r w:rsidR="007A397A" w:rsidRPr="009C458D">
        <w:rPr>
          <w:rFonts w:cstheme="minorHAnsi"/>
        </w:rPr>
        <w:t xml:space="preserve"> </w:t>
      </w:r>
      <w:r w:rsidRPr="009C458D">
        <w:rPr>
          <w:rFonts w:cstheme="minorHAnsi"/>
        </w:rPr>
        <w:t>25</w:t>
      </w:r>
      <w:r w:rsidR="00296C6B">
        <w:rPr>
          <w:rFonts w:cstheme="minorHAnsi"/>
        </w:rPr>
        <w:t>,000</w:t>
      </w:r>
      <w:r w:rsidRPr="009C458D">
        <w:rPr>
          <w:rFonts w:cstheme="minorHAnsi"/>
        </w:rPr>
        <w:t xml:space="preserve"> t/year </w:t>
      </w:r>
      <w:r w:rsidR="007A397A">
        <w:rPr>
          <w:rFonts w:cstheme="minorHAnsi"/>
        </w:rPr>
        <w:t xml:space="preserve">with </w:t>
      </w:r>
      <w:r>
        <w:rPr>
          <w:rFonts w:cstheme="minorHAnsi"/>
        </w:rPr>
        <w:t xml:space="preserve">a market price </w:t>
      </w:r>
      <w:r w:rsidR="004D413A">
        <w:rPr>
          <w:rFonts w:cstheme="minorHAnsi"/>
        </w:rPr>
        <w:t xml:space="preserve">of </w:t>
      </w:r>
      <w:r>
        <w:rPr>
          <w:rFonts w:cstheme="minorHAnsi"/>
        </w:rPr>
        <w:t>20-</w:t>
      </w:r>
      <w:r w:rsidRPr="009C458D">
        <w:rPr>
          <w:rFonts w:cstheme="minorHAnsi"/>
        </w:rPr>
        <w:t xml:space="preserve">50 €/kg. It has been estimated that if production </w:t>
      </w:r>
      <w:r w:rsidR="004D413A">
        <w:rPr>
          <w:rFonts w:cstheme="minorHAnsi"/>
        </w:rPr>
        <w:t xml:space="preserve">rose </w:t>
      </w:r>
      <w:r w:rsidR="001D1768">
        <w:rPr>
          <w:rFonts w:cstheme="minorHAnsi"/>
        </w:rPr>
        <w:t>nearer</w:t>
      </w:r>
      <w:r w:rsidR="00CA5D25">
        <w:rPr>
          <w:rFonts w:cstheme="minorHAnsi"/>
        </w:rPr>
        <w:t xml:space="preserve"> to</w:t>
      </w:r>
      <w:r w:rsidRPr="009C458D">
        <w:rPr>
          <w:rFonts w:cstheme="minorHAnsi"/>
        </w:rPr>
        <w:t xml:space="preserve"> 10,000 t of biomass per year</w:t>
      </w:r>
      <w:r w:rsidR="00CA5D25">
        <w:rPr>
          <w:rFonts w:cstheme="minorHAnsi"/>
        </w:rPr>
        <w:t>,</w:t>
      </w:r>
      <w:r w:rsidRPr="009C458D">
        <w:rPr>
          <w:rFonts w:cstheme="minorHAnsi"/>
        </w:rPr>
        <w:t xml:space="preserve"> the cost price </w:t>
      </w:r>
      <w:r w:rsidR="00CA5D25">
        <w:rPr>
          <w:rFonts w:cstheme="minorHAnsi"/>
        </w:rPr>
        <w:t>would</w:t>
      </w:r>
      <w:r w:rsidR="00CA5D25" w:rsidRPr="009C458D">
        <w:rPr>
          <w:rFonts w:cstheme="minorHAnsi"/>
        </w:rPr>
        <w:t xml:space="preserve"> </w:t>
      </w:r>
      <w:r w:rsidR="00CA5D25">
        <w:rPr>
          <w:rFonts w:cstheme="minorHAnsi"/>
        </w:rPr>
        <w:t>fall</w:t>
      </w:r>
      <w:r w:rsidR="00CA5D25" w:rsidRPr="009C458D">
        <w:rPr>
          <w:rFonts w:cstheme="minorHAnsi"/>
        </w:rPr>
        <w:t xml:space="preserve"> </w:t>
      </w:r>
      <w:r w:rsidRPr="009C458D">
        <w:rPr>
          <w:rFonts w:cstheme="minorHAnsi"/>
        </w:rPr>
        <w:t>below 5 €/kg</w:t>
      </w:r>
      <w:r>
        <w:rPr>
          <w:rFonts w:cstheme="minorHAnsi"/>
        </w:rPr>
        <w:t xml:space="preserve"> </w:t>
      </w:r>
      <w:r>
        <w:rPr>
          <w:rFonts w:cstheme="minorHAnsi"/>
        </w:rPr>
        <w:fldChar w:fldCharType="begin" w:fldLock="1"/>
      </w:r>
      <w:r w:rsidR="004821A0">
        <w:rPr>
          <w:rFonts w:cstheme="minorHAnsi"/>
        </w:rPr>
        <w:instrText>ADDIN CSL_CITATION {"citationItems":[{"id":"ITEM-1","itemData":{"DOI":"10.1016/j.apenergy.2015.01.086","ISSN":"18729118","abstract":"The annual productivity of Tetraselmis suecica in a 1-ha Green Wall Panel-II (GWP-II) plant in Tuscany (Italy) is 36 t (dry weight) ha-1 year-1, which corresponds to an energy output of 799 GJ ha-1 year-1. The energy inputs necessary to attain that productivity amount to 1362 GJ ha-1 year-1, mainly given by the embodied energy of the reactor (about 30%), mixing (about 40%), fertilizers (11%) and harvesting (10%). The Net Energy Ratio (NER) of T. suecica production is thus 0.6. In a more suitable location (North Africa) productivity nearly doubles, reaching 66 t ha-1 year-1, but the NER increases only by 40% and the gain (difference between output and inputs) remains negative. In a GWP-II integrated with photovoltaics (PV), the NER becomes 1.7 and the gain surpasses 600 GJ ha-1 year-1. Marine microalgae cultivation in a GWP plant, in a suitable location, can attain high biomass productivities and protein yields 30 times higher than those achievable with traditional crops (soya). When the GWP reactor is integrated with PV, the process attains a positive energy balance, which substantially enhances its sustainability.","author":[{"dropping-particle":"","family":"Tredici","given":"M. R.","non-dropping-particle":"","parse-names":false,"suffix":""},{"dropping-particle":"","family":"Bassi","given":"N","non-dropping-particle":"","parse-names":false,"suffix":""},{"dropping-particle":"","family":"Prussi","given":"M","non-dropping-particle":"","parse-names":false,"suffix":""},{"dropping-particle":"","family":"Biondi","given":"N","non-dropping-particle":"","parse-names":false,"suffix":""},{"dropping-particle":"","family":"Rodolfi","given":"L.","non-dropping-particle":"","parse-names":false,"suffix":""},{"dropping-particle":"","family":"Chini Zittelli","given":"G.","non-dropping-particle":"","parse-names":false,"suffix":""},{"dropping-particle":"","family":"Sampietro","given":"G.","non-dropping-particle":"","parse-names":false,"suffix":""}],"container-title":"Applied Energy","id":"ITEM-1","issued":{"date-parts":[["2015"]]},"page":"1103-1111","title":"Energy balance of algal biomass production in a 1-ha \"Green Wall Panel\" plant: How to produce algal biomass in a closed reactor achieving a high Net Energy Ratio","type":"article-journal","volume":"154"},"uris":["http://www.mendeley.com/documents/?uuid=2cbf1f35-8aee-37fa-b186-c38d1828ecfb","http://www.mendeley.com/documents/?uuid=2e8b4af5-d228-4dc4-93bf-b840b4c81fd7"]},{"id":"ITEM-2","itemData":{"DOI":"10.1039/c6ee01493c","ISBN":"8242350337","ISSN":"17545706","abstract":"Microalgae show an enormous potential as sustainable feedstock for numerous bioproducts. The current work analyzes the feasibility of business cases for different markets of products from microalgae. We perform a techno-economic evaluation of the whole process chain including cultivation, biorefinery and market exploitation for a 100 hectares facility in six locations. Our projections show a current cost per unit of dry biomass of 3.4 € kg-1 for microalgae cultivation in Spain (excluding biorefining products), with an expected reduction to 0.5 € kg-1 in ten years. A sensitivity analysis reveals the roadmap to achieve this. Production of high-value products (e.g. pigments) would be currently profitable, with a net present value of 657 M€ in 15 years. Markets aimed at food and chemical commodities require further cost reductions for cost competitiveness, reachable in the next decade.","author":[{"dropping-particle":"","family":"Ruiz","given":"Jesús","non-dropping-particle":"","parse-names":false,"suffix":""},{"dropping-particle":"","family":"Olivieri","given":"Giuseppe","non-dropping-particle":"","parse-names":false,"suffix":""},{"dropping-particle":"","family":"Vree","given":"Jeroen","non-dropping-particle":"De","parse-names":false,"suffix":""},{"dropping-particle":"","family":"Bosma","given":"Rouke","non-dropping-particle":"","parse-names":false,"suffix":""},{"dropping-particle":"","family":"Willems","given":"Philippe","non-dropping-particle":"","parse-names":false,"suffix":""},{"dropping-particle":"","family":"Reith","given":"J. Hans","non-dropping-particle":"","parse-names":false,"suffix":""},{"dropping-particle":"","family":"Eppink","given":"Michel H.M.","non-dropping-particle":"","parse-names":false,"suffix":""},{"dropping-particle":"","family":"Kleinegris","given":"Dorinde M.M.","non-dropping-particle":"","parse-names":false,"suffix":""},{"dropping-particle":"","family":"Wijffels","given":"René H.","non-dropping-particle":"","parse-names":false,"suffix":""},{"dropping-particle":"","family":"Barbosa","given":"Maria J.","non-dropping-particle":"","parse-names":false,"suffix":""}],"container-title":"Energy and Environmental Science","id":"ITEM-2","issue":"10","issued":{"date-parts":[["2016"]]},"page":"3036-3043","title":"Towards industrial products from microalgae","type":"article-journal","volume":"9"},"uris":["http://www.mendeley.com/documents/?uuid=e6860632-a56f-476f-9116-7dcda1801fb7"]}],"mendeley":{"formattedCitation":"[23,37]","plainTextFormattedCitation":"[23,37]","previouslyFormattedCitation":"[23,37]"},"properties":{"noteIndex":0},"schema":"https://github.com/citation-style-language/schema/raw/master/csl-citation.json"}</w:instrText>
      </w:r>
      <w:r>
        <w:rPr>
          <w:rFonts w:cstheme="minorHAnsi"/>
        </w:rPr>
        <w:fldChar w:fldCharType="separate"/>
      </w:r>
      <w:r w:rsidR="004821A0" w:rsidRPr="004821A0">
        <w:rPr>
          <w:rFonts w:cstheme="minorHAnsi"/>
          <w:noProof/>
        </w:rPr>
        <w:t>[23,37]</w:t>
      </w:r>
      <w:r>
        <w:rPr>
          <w:rFonts w:cstheme="minorHAnsi"/>
        </w:rPr>
        <w:fldChar w:fldCharType="end"/>
      </w:r>
      <w:r w:rsidR="001D1768">
        <w:rPr>
          <w:rFonts w:cstheme="minorHAnsi"/>
        </w:rPr>
        <w:t>,</w:t>
      </w:r>
      <w:r w:rsidRPr="009C458D">
        <w:rPr>
          <w:rFonts w:cstheme="minorHAnsi"/>
        </w:rPr>
        <w:t xml:space="preserve"> and further industrialization could </w:t>
      </w:r>
      <w:r w:rsidR="008E1C11">
        <w:rPr>
          <w:rFonts w:cstheme="minorHAnsi"/>
        </w:rPr>
        <w:t>reduce this</w:t>
      </w:r>
      <w:r w:rsidRPr="009C458D">
        <w:rPr>
          <w:rFonts w:cstheme="minorHAnsi"/>
        </w:rPr>
        <w:t xml:space="preserve"> below 1 €/kg </w:t>
      </w:r>
      <w:r>
        <w:rPr>
          <w:rFonts w:cstheme="minorHAnsi"/>
        </w:rPr>
        <w:fldChar w:fldCharType="begin" w:fldLock="1"/>
      </w:r>
      <w:r w:rsidR="004821A0">
        <w:rPr>
          <w:rFonts w:cstheme="minorHAnsi"/>
        </w:rPr>
        <w:instrText>ADDIN CSL_CITATION {"citationItems":[{"id":"ITEM-1","itemData":{"DOI":"10.1039/c6ee01493c","ISBN":"8242350337","ISSN":"17545706","abstract":"Microalgae show an enormous potential as sustainable feedstock for numerous bioproducts. The current work analyzes the feasibility of business cases for different markets of products from microalgae. We perform a techno-economic evaluation of the whole process chain including cultivation, biorefinery and market exploitation for a 100 hectares facility in six locations. Our projections show a current cost per unit of dry biomass of 3.4 € kg-1 for microalgae cultivation in Spain (excluding biorefining products), with an expected reduction to 0.5 € kg-1 in ten years. A sensitivity analysis reveals the roadmap to achieve this. Production of high-value products (e.g. pigments) would be currently profitable, with a net present value of 657 M€ in 15 years. Markets aimed at food and chemical commodities require further cost reductions for cost competitiveness, reachable in the next decade.","author":[{"dropping-particle":"","family":"Ruiz","given":"Jesús","non-dropping-particle":"","parse-names":false,"suffix":""},{"dropping-particle":"","family":"Olivieri","given":"Giuseppe","non-dropping-particle":"","parse-names":false,"suffix":""},{"dropping-particle":"","family":"Vree","given":"Jeroen","non-dropping-particle":"De","parse-names":false,"suffix":""},{"dropping-particle":"","family":"Bosma","given":"Rouke","non-dropping-particle":"","parse-names":false,"suffix":""},{"dropping-particle":"","family":"Willems","given":"Philippe","non-dropping-particle":"","parse-names":false,"suffix":""},{"dropping-particle":"","family":"Reith","given":"J. Hans","non-dropping-particle":"","parse-names":false,"suffix":""},{"dropping-particle":"","family":"Eppink","given":"Michel H.M.","non-dropping-particle":"","parse-names":false,"suffix":""},{"dropping-particle":"","family":"Kleinegris","given":"Dorinde M.M.","non-dropping-particle":"","parse-names":false,"suffix":""},{"dropping-particle":"","family":"Wijffels","given":"René H.","non-dropping-particle":"","parse-names":false,"suffix":""},{"dropping-particle":"","family":"Barbosa","given":"Maria J.","non-dropping-particle":"","parse-names":false,"suffix":""}],"container-title":"Energy and Environmental Science","id":"ITEM-1","issue":"10","issued":{"date-parts":[["2016"]]},"page":"3036-3043","title":"Towards industrial products from microalgae","type":"article-journal","volume":"9"},"uris":["http://www.mendeley.com/documents/?uuid=e6860632-a56f-476f-9116-7dcda1801fb7"]}],"mendeley":{"formattedCitation":"[23]","plainTextFormattedCitation":"[23]","previouslyFormattedCitation":"[23]"},"properties":{"noteIndex":0},"schema":"https://github.com/citation-style-language/schema/raw/master/csl-citation.json"}</w:instrText>
      </w:r>
      <w:r>
        <w:rPr>
          <w:rFonts w:cstheme="minorHAnsi"/>
        </w:rPr>
        <w:fldChar w:fldCharType="separate"/>
      </w:r>
      <w:r w:rsidR="004821A0" w:rsidRPr="004821A0">
        <w:rPr>
          <w:rFonts w:cstheme="minorHAnsi"/>
          <w:noProof/>
        </w:rPr>
        <w:t>[23]</w:t>
      </w:r>
      <w:r>
        <w:rPr>
          <w:rFonts w:cstheme="minorHAnsi"/>
        </w:rPr>
        <w:fldChar w:fldCharType="end"/>
      </w:r>
      <w:r w:rsidRPr="009C458D">
        <w:rPr>
          <w:rFonts w:cstheme="minorHAnsi"/>
        </w:rPr>
        <w:t>.</w:t>
      </w:r>
      <w:r>
        <w:rPr>
          <w:rFonts w:cstheme="minorHAnsi"/>
        </w:rPr>
        <w:t xml:space="preserve"> </w:t>
      </w:r>
      <w:r w:rsidR="008E1C11">
        <w:rPr>
          <w:rFonts w:cstheme="minorHAnsi"/>
        </w:rPr>
        <w:t>Regardless</w:t>
      </w:r>
      <w:r>
        <w:rPr>
          <w:rFonts w:cstheme="minorHAnsi"/>
        </w:rPr>
        <w:t xml:space="preserve">, </w:t>
      </w:r>
      <w:r w:rsidR="008E1C11">
        <w:rPr>
          <w:rFonts w:cstheme="minorHAnsi"/>
        </w:rPr>
        <w:t xml:space="preserve">the </w:t>
      </w:r>
      <w:r>
        <w:rPr>
          <w:rFonts w:cstheme="minorHAnsi"/>
        </w:rPr>
        <w:t>e</w:t>
      </w:r>
      <w:r w:rsidRPr="00A27CBC">
        <w:rPr>
          <w:rFonts w:cstheme="minorHAnsi"/>
        </w:rPr>
        <w:t xml:space="preserve">conomic </w:t>
      </w:r>
      <w:r w:rsidR="00B1601B">
        <w:rPr>
          <w:rFonts w:cstheme="minorHAnsi"/>
        </w:rPr>
        <w:t xml:space="preserve">feasibility </w:t>
      </w:r>
      <w:r w:rsidR="00AE2B0D">
        <w:rPr>
          <w:rFonts w:cstheme="minorHAnsi"/>
        </w:rPr>
        <w:t>of incorporating microalgae biomass in</w:t>
      </w:r>
      <w:r w:rsidR="00B1601B">
        <w:rPr>
          <w:rFonts w:cstheme="minorHAnsi"/>
        </w:rPr>
        <w:t>to</w:t>
      </w:r>
      <w:r w:rsidR="00AE2B0D">
        <w:rPr>
          <w:rFonts w:cstheme="minorHAnsi"/>
        </w:rPr>
        <w:t xml:space="preserve"> diets has already </w:t>
      </w:r>
      <w:r w:rsidR="00B1601B">
        <w:rPr>
          <w:rFonts w:cstheme="minorHAnsi"/>
        </w:rPr>
        <w:t xml:space="preserve">been proven </w:t>
      </w:r>
      <w:r>
        <w:rPr>
          <w:rFonts w:cstheme="minorHAnsi"/>
        </w:rPr>
        <w:fldChar w:fldCharType="begin" w:fldLock="1"/>
      </w:r>
      <w:r w:rsidR="004821A0">
        <w:rPr>
          <w:rFonts w:cstheme="minorHAnsi"/>
        </w:rPr>
        <w:instrText>ADDIN CSL_CITATION {"citationItems":[{"id":"ITEM-1","itemData":{"abstract":"• In the context of threats to fragile environments, there is a need in animal production to identify alternative feed resources, which are environmentally friendly, but at the same time utilize natural resources efficiently. Algae are autotrophic organisms, which have potentia as food and feed for man and animals. They are rich in protein (50-60%), lipids (2-22%), vitamins and minerals. Amino acid composition of algae is comparable to that of egg protein. In the Bangladesh Livestock Research Institute (BLRI), a method has been developed for culturing algae in a batch operating system, using locally available ingredients. With a mixed algal culture (Chlorella and Scenedesmus), grown in shallow polytene basins, daily yield of algal suspension was 95 tones or 247 kg dry substances per hectare. The estimated cost is about $ 1.25 per ton of algal suspension. The possibility of using this protein rich unicellular algae (Chlorella and Scenedesmus) as cattle feed has been studied. Heifers of indigenous breed consumed algal suspension @ 10% of their liveweight. In comparison to oilcake (0.5 kg/d), algal suspension supplemented to a basal straw diet increased fibre digestibilities (76 v. 81%), growth rate (399 v. 458 g/d) and feed conversion efficiency (10.3 v. 8.6 g DOMI/g LWt. gain). Algal suspension also increased the in sacco 48 h DM degradability (49 v. 53%) and rate of degradation (3.8 v. 4.18%) of rice straw. In another trial with bull calves fed urea-molassesed-straw, supplementation with algal suspension in comparison with pure drinking water improved (p &gt; 0.05) the total microbial N yield (21.67 vs. 18.18 g/d), the efficiency of microbial N production (13.4 vs. 10.7 g/kg DOMR) and reduced the live weight loss (-3 vs. -10 kg in 60 d). It appears that as a supplement to a straw diet, algal suspension somehow created a more favorable environment in the rumen for efficient microbial growth and thus increased nutrients availability to the host.","author":[{"dropping-particle":"","family":"Chowdhury","given":"S A","non-dropping-particle":"","parse-names":false,"suffix":""},{"dropping-particle":"","family":"Huque","given":"K S","non-dropping-particle":"","parse-names":false,"suffix":""},{"dropping-particle":"","family":"Khatun","given":"M","non-dropping-particle":"","parse-names":false,"suffix":""}],"container-title":"Agricultural Sciences of Biodiversity and Sustainability Workshop","id":"ITEM-1","issued":{"date-parts":[["1995"]]},"page":"181-191","title":"Algae in animal production","type":"paper-conference"},"uris":["http://www.mendeley.com/documents/?uuid=2f21efda-3298-3bd8-9932-2273d1fe4f03"]}],"mendeley":{"formattedCitation":"[38]","plainTextFormattedCitation":"[38]","previouslyFormattedCitation":"[38]"},"properties":{"noteIndex":0},"schema":"https://github.com/citation-style-language/schema/raw/master/csl-citation.json"}</w:instrText>
      </w:r>
      <w:r>
        <w:rPr>
          <w:rFonts w:cstheme="minorHAnsi"/>
        </w:rPr>
        <w:fldChar w:fldCharType="separate"/>
      </w:r>
      <w:r w:rsidR="004821A0" w:rsidRPr="004821A0">
        <w:rPr>
          <w:rFonts w:cstheme="minorHAnsi"/>
          <w:noProof/>
        </w:rPr>
        <w:t>[38]</w:t>
      </w:r>
      <w:r>
        <w:rPr>
          <w:rFonts w:cstheme="minorHAnsi"/>
        </w:rPr>
        <w:fldChar w:fldCharType="end"/>
      </w:r>
      <w:r w:rsidRPr="00A27CBC">
        <w:rPr>
          <w:rFonts w:cstheme="minorHAnsi"/>
        </w:rPr>
        <w:t>.</w:t>
      </w:r>
    </w:p>
    <w:p w14:paraId="07DDF184" w14:textId="08C9325C" w:rsidR="00912E5F" w:rsidRPr="007F43B3" w:rsidRDefault="00912E5F" w:rsidP="00912E5F">
      <w:pPr>
        <w:spacing w:after="200"/>
        <w:jc w:val="both"/>
        <w:rPr>
          <w:u w:val="single"/>
        </w:rPr>
      </w:pPr>
      <w:r w:rsidRPr="00D05012">
        <w:t xml:space="preserve">The market for feed premix products has a significant impact on the animal nutrition industry. </w:t>
      </w:r>
      <w:r w:rsidR="0019269E">
        <w:t>This</w:t>
      </w:r>
      <w:r w:rsidRPr="00D05012">
        <w:t xml:space="preserve"> market is segmented </w:t>
      </w:r>
      <w:r w:rsidR="00ED6030">
        <w:t>based on the</w:t>
      </w:r>
      <w:r w:rsidRPr="00D05012">
        <w:t xml:space="preserve"> livestock</w:t>
      </w:r>
      <w:r w:rsidR="006B7BD2">
        <w:t xml:space="preserve">. </w:t>
      </w:r>
      <w:r w:rsidRPr="00D05012">
        <w:t xml:space="preserve">Feed premix products provide wholesome nutrition, metabolic efficiency, effective growth and development, and </w:t>
      </w:r>
      <w:r w:rsidR="00ED6030" w:rsidRPr="00D05012">
        <w:t xml:space="preserve">livestock </w:t>
      </w:r>
      <w:r w:rsidRPr="00D05012">
        <w:t xml:space="preserve">health protection. </w:t>
      </w:r>
    </w:p>
    <w:p w14:paraId="6886FE89" w14:textId="77777777" w:rsidR="00D273CB" w:rsidRPr="007F43B3" w:rsidRDefault="00D273CB" w:rsidP="00566967">
      <w:pPr>
        <w:pStyle w:val="Ttulo2"/>
        <w:rPr>
          <w:b/>
          <w:bCs/>
          <w:i/>
          <w:iCs/>
        </w:rPr>
      </w:pPr>
      <w:r w:rsidRPr="007F43B3">
        <w:rPr>
          <w:b/>
          <w:bCs/>
          <w:i/>
          <w:iCs/>
        </w:rPr>
        <w:t>Health and cosmetics</w:t>
      </w:r>
    </w:p>
    <w:p w14:paraId="1DDFC6B5" w14:textId="40F6A1D5" w:rsidR="008D7B0E" w:rsidRPr="00DE11A8" w:rsidRDefault="00B27933" w:rsidP="004B141B">
      <w:pPr>
        <w:spacing w:after="200"/>
        <w:jc w:val="both"/>
      </w:pPr>
      <w:r w:rsidRPr="00DE11A8">
        <w:t xml:space="preserve">Microalgae and </w:t>
      </w:r>
      <w:r w:rsidR="00DE11A8">
        <w:t>C</w:t>
      </w:r>
      <w:r w:rsidRPr="00DE11A8">
        <w:t>yanobacteria contain valuable compounds for health and cosmetic applications</w:t>
      </w:r>
      <w:r w:rsidR="00026E3E" w:rsidRPr="00DE11A8">
        <w:t>; t</w:t>
      </w:r>
      <w:r w:rsidRPr="00DE11A8">
        <w:t xml:space="preserve">hese include mainly </w:t>
      </w:r>
      <w:r w:rsidR="004F4C7E" w:rsidRPr="00DE11A8">
        <w:t xml:space="preserve">bioactive </w:t>
      </w:r>
      <w:r w:rsidRPr="00DE11A8">
        <w:t>carbohydrates</w:t>
      </w:r>
      <w:r w:rsidR="004F4C7E" w:rsidRPr="00DE11A8">
        <w:t>, antioxidants, pigments and fatty acids</w:t>
      </w:r>
      <w:r w:rsidR="00026E3E" w:rsidRPr="00DE11A8">
        <w:t>,</w:t>
      </w:r>
      <w:r w:rsidR="004F4C7E" w:rsidRPr="00DE11A8">
        <w:t xml:space="preserve"> among others. </w:t>
      </w:r>
    </w:p>
    <w:p w14:paraId="2CD6C7AD" w14:textId="2B417F3A" w:rsidR="004B141B" w:rsidRDefault="009B78B4" w:rsidP="004B141B">
      <w:pPr>
        <w:spacing w:after="200"/>
        <w:jc w:val="both"/>
      </w:pPr>
      <w:r>
        <w:t xml:space="preserve">Carotenoids produced </w:t>
      </w:r>
      <w:r w:rsidR="00231423">
        <w:t xml:space="preserve">from </w:t>
      </w:r>
      <w:r>
        <w:t xml:space="preserve">microalgae are </w:t>
      </w:r>
      <w:r w:rsidR="00EA2186">
        <w:t>important</w:t>
      </w:r>
      <w:r>
        <w:t xml:space="preserve"> in health protection.</w:t>
      </w:r>
      <w:r w:rsidR="00EA2186">
        <w:t xml:space="preserve"> B</w:t>
      </w:r>
      <w:r>
        <w:t>eta</w:t>
      </w:r>
      <w:r w:rsidR="00482B20">
        <w:t>-</w:t>
      </w:r>
      <w:r>
        <w:t xml:space="preserve">carotene </w:t>
      </w:r>
      <w:r w:rsidR="00DD7E82">
        <w:t xml:space="preserve">from </w:t>
      </w:r>
      <w:r w:rsidR="00DD7E82" w:rsidRPr="00DD7E82">
        <w:rPr>
          <w:i/>
        </w:rPr>
        <w:t>Dunaliella salina</w:t>
      </w:r>
      <w:r w:rsidR="00DD7E82">
        <w:t xml:space="preserve"> </w:t>
      </w:r>
      <w:r w:rsidR="00482B20">
        <w:t>has proven</w:t>
      </w:r>
      <w:r>
        <w:t xml:space="preserve"> </w:t>
      </w:r>
      <w:r w:rsidR="00DD7E82">
        <w:t>efficient</w:t>
      </w:r>
      <w:r>
        <w:t xml:space="preserve"> </w:t>
      </w:r>
      <w:r w:rsidR="00482B20">
        <w:t xml:space="preserve">at </w:t>
      </w:r>
      <w:r w:rsidR="00DD7E82">
        <w:t>preventing</w:t>
      </w:r>
      <w:r>
        <w:t xml:space="preserve"> angiogenesis in </w:t>
      </w:r>
      <w:r w:rsidR="00DD7E82">
        <w:t>laboratory studies</w:t>
      </w:r>
      <w:r w:rsidR="00544241">
        <w:t>,</w:t>
      </w:r>
      <w:r w:rsidR="00DD7E82">
        <w:t xml:space="preserve"> thus </w:t>
      </w:r>
      <w:r w:rsidR="00360941">
        <w:t xml:space="preserve">helping </w:t>
      </w:r>
      <w:r w:rsidR="00DD7E82">
        <w:t>to prevent</w:t>
      </w:r>
      <w:r w:rsidR="00977B80">
        <w:t xml:space="preserve"> the</w:t>
      </w:r>
      <w:r w:rsidR="00DD7E82">
        <w:t xml:space="preserve"> </w:t>
      </w:r>
      <w:r w:rsidR="00360941">
        <w:t>ir</w:t>
      </w:r>
      <w:r w:rsidR="00DD7E82">
        <w:t xml:space="preserve">regular formation of new blood vessels </w:t>
      </w:r>
      <w:r w:rsidR="00977B80">
        <w:t xml:space="preserve">in </w:t>
      </w:r>
      <w:r w:rsidR="00DD7E82">
        <w:t>pathologi</w:t>
      </w:r>
      <w:r w:rsidR="00977B80">
        <w:t xml:space="preserve">es </w:t>
      </w:r>
      <w:r w:rsidR="00DD7E82">
        <w:t xml:space="preserve">such as cancer </w:t>
      </w:r>
      <w:r w:rsidR="00DD7E82">
        <w:fldChar w:fldCharType="begin" w:fldLock="1"/>
      </w:r>
      <w:r w:rsidR="004821A0">
        <w:instrText>ADDIN CSL_CITATION {"citationItems":[{"id":"ITEM-1","itemData":{"DOI":"10.1177/1534735407305978","ISSN":"15347354","PMID":"17761639","abstract":"Angiogenesis is the formation of new blood vessels out of the preexisting vascular network and involves a sequence of events that are of key importance in a broad array of physiological and pathological processes. The growth of tumor and metastasis are dependent on the formation of new blood vessels. The present study therefore aims at evaluating the antiangiogenic effect of β-carotene using in vivo and in vitro models. Male C57BL/6 mice as well as B16F-10 cells were used for the experimental study. The in vivo study includes the inhibitory effect of β-carotene on the formation of tumor-directed capillaries. Rat aortic ring assay, human umbilical vein endothelial cell proliferation, migration, and tube formation are used for assessing the in vitro antiangiogenic effect of β-carotene. The differential regulation of proinflammatory cytokines as well as the inhibitory effect of β-carotene on the activation and nuclear translocation of transcription factors are also assessed. β-Carotene treatment significantly reduces the number of tumor-directed capillaries accompanied by altered serum cytokine levels. β-Carotene is able to inhibit proliferation, migration, and tube formation of endothelial cells. β-Carotene treatment downregulates the expression of matrix metalloproteinase (MMP)-2, MMP-9, prolyl hydroxylase, and lysyl oxidase gene expression and upregulates the expression of tissue inhibitor of metalloproteinase (TIMP)-1 and TIMP-2. The study reveals that β-carotene treatment could alter proinflammatory cytokine production and could inhibit the activation and nuclear translocation of p65, p50, c-Rel subunits of nuclear factor-κ B, and other transcription factors such as c-fos, activated transcription factor-2, and cyclic adenosine monophosphate response element-binding protein in B16F-10 melanoma cells. These observations show that β -carotene exerts its antiangiogenic effect by altering the cytokine profile and could inhibit the activation and nuclear translocation of transcription factors.","author":[{"dropping-particle":"","family":"Guruvayoorappan","given":"C","non-dropping-particle":"","parse-names":false,"suffix":""},{"dropping-particle":"","family":"Kuttan","given":"Girija","non-dropping-particle":"","parse-names":false,"suffix":""}],"container-title":"Integrative Cancer Therapies","id":"ITEM-1","issue":"3","issued":{"date-parts":[["2007","9","26"]]},"page":"258-270","publisher":"Sage PublicationsSage CA: Los Angeles, CA","title":"β-Carotene inhibits tumor-specific angiogenesis by altering the cytokine profile and inhibits the nuclear translocation of transcription factors in B16F-10 melanoma cells","type":"article-journal","volume":"6"},"uris":["http://www.mendeley.com/documents/?uuid=4751d394-321e-3437-9aa2-d3283ba60cd6"]}],"mendeley":{"formattedCitation":"[39]","plainTextFormattedCitation":"[39]","previouslyFormattedCitation":"[39]"},"properties":{"noteIndex":0},"schema":"https://github.com/citation-style-language/schema/raw/master/csl-citation.json"}</w:instrText>
      </w:r>
      <w:r w:rsidR="00DD7E82">
        <w:fldChar w:fldCharType="separate"/>
      </w:r>
      <w:r w:rsidR="004821A0" w:rsidRPr="004821A0">
        <w:rPr>
          <w:noProof/>
        </w:rPr>
        <w:t>[39]</w:t>
      </w:r>
      <w:r w:rsidR="00DD7E82">
        <w:fldChar w:fldCharType="end"/>
      </w:r>
      <w:r w:rsidR="00DD7E82">
        <w:t xml:space="preserve">. </w:t>
      </w:r>
      <w:r w:rsidR="00CE299E">
        <w:t>Astaxanthin</w:t>
      </w:r>
      <w:r w:rsidR="00DD7E82">
        <w:t xml:space="preserve"> from </w:t>
      </w:r>
      <w:r w:rsidR="00DD7E82" w:rsidRPr="00DD7E82">
        <w:rPr>
          <w:i/>
        </w:rPr>
        <w:t>Haematococcus pluvialis</w:t>
      </w:r>
      <w:r w:rsidR="00DD7E82">
        <w:t xml:space="preserve"> </w:t>
      </w:r>
      <w:r w:rsidR="00DE11A8" w:rsidRPr="007F43B3">
        <w:rPr>
          <w:color w:val="FF0000"/>
        </w:rPr>
        <w:t xml:space="preserve">has been reported to </w:t>
      </w:r>
      <w:r w:rsidR="00CE299E">
        <w:t xml:space="preserve">lower </w:t>
      </w:r>
      <w:r w:rsidR="00DD7E82">
        <w:t>blood pressure</w:t>
      </w:r>
      <w:r w:rsidR="007D29DD">
        <w:t>; it was shown to act</w:t>
      </w:r>
      <w:r w:rsidR="00DD7E82">
        <w:t xml:space="preserve"> as </w:t>
      </w:r>
      <w:r w:rsidR="007D29DD">
        <w:t xml:space="preserve">an </w:t>
      </w:r>
      <w:r w:rsidR="00DD7E82">
        <w:t xml:space="preserve">anti-hypertensive in spontaneously hypertensive rats (SHRs) at </w:t>
      </w:r>
      <w:r w:rsidR="004F1138">
        <w:t xml:space="preserve">a </w:t>
      </w:r>
      <w:r w:rsidR="00DD7E82">
        <w:t xml:space="preserve">dosage of 50 mg/kg </w:t>
      </w:r>
      <w:r w:rsidR="004F1138">
        <w:t xml:space="preserve">over </w:t>
      </w:r>
      <w:r w:rsidR="00DD7E82">
        <w:t xml:space="preserve">14 days </w:t>
      </w:r>
      <w:r w:rsidR="00DD7E82">
        <w:fldChar w:fldCharType="begin" w:fldLock="1"/>
      </w:r>
      <w:r w:rsidR="004821A0">
        <w:instrText>ADDIN CSL_CITATION {"citationItems":[{"id":"ITEM-1","itemData":{"DOI":"10.1248/bpb.28.47","ISSN":"09186158","PMID":"15635162","abstract":"Astaxanthin is a natural antioxidant carotenoid that occurs in a wide variety of living organisms. We investigated, for the first time, antihypertensive effects of astaxanthin (ASX-O) in spontaneously hypertensive rats (SHR). Oral administration of ASX-O for 14 d induced a significant reduction in the arterial blood pressure (BP) in SHR but not in normotensive Wistar Kyoto (WKY) strain. The long-term administration of ASX-O (50 mg/kg) for 5 weeks in stroke prone SHR (SHR-SP) induced a significant reduction in the BP. It also delayed the incidence of stroke in the SHR-SP. To investigate the action mechanism of ASX-O, the effects on PGF2α-induced contractions of rat aorta treated with NG-nitro-l-arginine methyl ester (L-NAME) were studied in vitro. ASX-O (1 to 10 μM) induced vasorelaxation mediated by nitric oxide (NO). The results suggest that the antihypertensive effect of ASX-O may be due to a NO-related mechanism. ASX-O also showed significant neuroprotective effects in ischemic mice, presumably due to its antioxidant potential. Pretreatment of the mice with ASX-O significantly shortened the latency of escaping onto the platform in the Morris water maze learning performance test. In conclusion, these results indicate that astaxanthin can exert beneficial effects in protection against hypertension and stroke and in improving memory in vascular dementia. © 2005 Pharmaceutical Society of Japan.","author":[{"dropping-particle":"","family":"Hussein","given":"Ghazi","non-dropping-particle":"","parse-names":false,"suffix":""},{"dropping-particle":"","family":"Nakamura","given":"Masami","non-dropping-particle":"","parse-names":false,"suffix":""},{"dropping-particle":"","family":"Zhao","given":"Qi","non-dropping-particle":"","parse-names":false,"suffix":""},{"dropping-particle":"","family":"Iguchi","given":"Tomomi","non-dropping-particle":"","parse-names":false,"suffix":""},{"dropping-particle":"","family":"Goto","given":"Hirozo","non-dropping-particle":"","parse-names":false,"suffix":""},{"dropping-particle":"","family":"Sankawa","given":"Ushio","non-dropping-particle":"","parse-names":false,"suffix":""},{"dropping-particle":"","family":"Watanabe","given":"Hiroshi","non-dropping-particle":"","parse-names":false,"suffix":""}],"container-title":"Biological and Pharmaceutical Bulletin","id":"ITEM-1","issue":"1","issued":{"date-parts":[["2005","1"]]},"page":"47-52","publisher":"The Pharmaceutical Society of Japan","title":"Antihypertensive and neuroprotective effects of astaxanthin in experimental animals","type":"article-journal","volume":"28"},"uris":["http://www.mendeley.com/documents/?uuid=ec624195-ed90-33c6-b0ee-239deb4551e4"]}],"mendeley":{"formattedCitation":"[40]","plainTextFormattedCitation":"[40]","previouslyFormattedCitation":"[40]"},"properties":{"noteIndex":0},"schema":"https://github.com/citation-style-language/schema/raw/master/csl-citation.json"}</w:instrText>
      </w:r>
      <w:r w:rsidR="00DD7E82">
        <w:fldChar w:fldCharType="separate"/>
      </w:r>
      <w:r w:rsidR="004821A0" w:rsidRPr="004821A0">
        <w:rPr>
          <w:noProof/>
        </w:rPr>
        <w:t>[40]</w:t>
      </w:r>
      <w:r w:rsidR="00DD7E82">
        <w:fldChar w:fldCharType="end"/>
      </w:r>
      <w:r w:rsidR="00DD7E82">
        <w:t>.</w:t>
      </w:r>
      <w:r w:rsidR="00AF4BC8">
        <w:t xml:space="preserve"> Carotenoids have also </w:t>
      </w:r>
      <w:r w:rsidR="002D35D0">
        <w:t xml:space="preserve">been </w:t>
      </w:r>
      <w:r w:rsidR="00AF4BC8">
        <w:t xml:space="preserve">reported </w:t>
      </w:r>
      <w:r w:rsidR="002868C7">
        <w:t xml:space="preserve">for their </w:t>
      </w:r>
      <w:r w:rsidR="00AF4BC8">
        <w:t>anti-cancer activity, especially contributing to the prevention of cancers such as breast, hepatic, intestinal</w:t>
      </w:r>
      <w:r w:rsidR="00D533C9">
        <w:t xml:space="preserve"> and </w:t>
      </w:r>
      <w:r w:rsidR="00AF4BC8">
        <w:t>prostate cancer</w:t>
      </w:r>
      <w:r w:rsidR="002D35D0" w:rsidRPr="002D35D0">
        <w:t xml:space="preserve"> </w:t>
      </w:r>
      <w:r w:rsidR="00D533C9">
        <w:t xml:space="preserve">as well as </w:t>
      </w:r>
      <w:r w:rsidR="00B96AB2">
        <w:t>leukaemia</w:t>
      </w:r>
      <w:r w:rsidR="00AF4BC8">
        <w:t xml:space="preserve">. </w:t>
      </w:r>
      <w:r w:rsidR="00522D16">
        <w:t>Likewise, c</w:t>
      </w:r>
      <w:r w:rsidR="00E7418C">
        <w:t>arotenoids</w:t>
      </w:r>
      <w:r w:rsidR="00522D16">
        <w:t xml:space="preserve"> </w:t>
      </w:r>
      <w:r w:rsidR="00B96AB2">
        <w:t>have been reported</w:t>
      </w:r>
      <w:r w:rsidR="00E7418C">
        <w:t xml:space="preserve"> for treating and controlling diabetes</w:t>
      </w:r>
      <w:r w:rsidR="000B50F5">
        <w:t xml:space="preserve">, </w:t>
      </w:r>
      <w:r w:rsidR="002B5E3B">
        <w:t xml:space="preserve">with </w:t>
      </w:r>
      <w:r w:rsidR="00AF4BC8">
        <w:t>beta</w:t>
      </w:r>
      <w:r w:rsidR="004B62C5">
        <w:t>-</w:t>
      </w:r>
      <w:r w:rsidR="00AF4BC8">
        <w:t xml:space="preserve">carotene </w:t>
      </w:r>
      <w:r w:rsidR="002B5E3B">
        <w:t xml:space="preserve">concentrations </w:t>
      </w:r>
      <w:r w:rsidR="00AF4BC8">
        <w:t>in</w:t>
      </w:r>
      <w:r w:rsidR="002B5E3B">
        <w:t xml:space="preserve"> the</w:t>
      </w:r>
      <w:r w:rsidR="00AF4BC8">
        <w:t xml:space="preserve"> blood </w:t>
      </w:r>
      <w:r w:rsidR="000B50F5">
        <w:t xml:space="preserve">being </w:t>
      </w:r>
      <w:r w:rsidR="00AF4BC8">
        <w:t xml:space="preserve">inversely associated with fasting blood glucose levels and insulin resistance, respectively </w:t>
      </w:r>
      <w:r w:rsidR="004B141B">
        <w:fldChar w:fldCharType="begin" w:fldLock="1"/>
      </w:r>
      <w:r w:rsidR="004821A0">
        <w:instrText>ADDIN CSL_CITATION {"citationItems":[{"id":"ITEM-1","itemData":{"DOI":"10.1093/ajcn/77.6.1434","ISSN":"00029165","abstract":"Background: The role of antioxidants in the pathogenesis of type 2 diabetes is uncertain. Objective: We evaluated cross-sectional relations of dietary intakes and plasma concentrations of antioxidants with glucose metabolism in a high-risk population. Design: The subjects were 81 male and 101 female first- and second-degree, nondiabetic relatives of patients with type 2 diabetes. Antioxidant intake data were based on 3-d food records. Subjects taking supplements containing β-carotene or α-tocopherol were excluded. Plasma antioxidant concentrations were measured by HPLC. By using multiple linear regression analysis and adjusting for demographic, anthropometric, and lifestyle covariales, we studied whether dietary and plasma α- and β-carotene, lycopene, and α- and γ-tocopherol were related to fasting and 2-h concentrations of glucose and nonesterified fatty acids during an oral-glucose-tolerance test, to the homeostasis model assessment index of insulin resistance, and to measures of β cell function (incremental 30-min serum insulin concentration during an oral-glucose-tolerance test and first-phase insulin secretion during an intravenous-glucose-tolerance test). Results: In men, dietary carotenoids were inversely associated with fasting plasma glucose concentrations (P &lt; 0.05), plasma β-carotene concentrations were inversely associated with insulin resistance (P = 0.003), and dietary lycopene was directly related to baseline serum concentrations of nonesterified fatty acids (P = 0.034). In women, dietary α-tocopherol and plasma β-carotene concentrations were inversely and directly associated, respectively, with fasting plasma glucose concentrations (P &lt; 0.05). In both sexes, cholesterol-adjusted α-tocopherol concentrations were directly associated with 2-h plasma glucose concentrations (P &lt; 0.05). Conclusion: The data suggest an advantageous association of carotenoids, which are markers of fruit and vegetable intake, with glucose metabolism in men at high risk of type 2 diabetes.","author":[{"dropping-particle":"","family":"Ylönen","given":"Katriina","non-dropping-particle":"","parse-names":false,"suffix":""},{"dropping-particle":"","family":"Alfthan","given":"Georg","non-dropping-particle":"","parse-names":false,"suffix":""},{"dropping-particle":"","family":"Groop","given":"Leif","non-dropping-particle":"","parse-names":false,"suffix":""},{"dropping-particle":"","family":"Saloranta","given":"Carola","non-dropping-particle":"","parse-names":false,"suffix":""},{"dropping-particle":"","family":"Aro","given":"Antti","non-dropping-particle":"","parse-names":false,"suffix":""},{"dropping-particle":"","family":"Virtanen","given":"Suvi M.","non-dropping-particle":"","parse-names":false,"suffix":""}],"container-title":"American Journal of Clinical Nutrition","id":"ITEM-1","issue":"6","issued":{"date-parts":[["2003"]]},"page":"1434-1441","title":"Dietary intakes and plasma concentrations of carotenoids and tocopherols in relation to glucose metabolism in subjects at high risk of type 2 diabetes: The Botnia Dietary Study","type":"article-journal","volume":"77"},"uris":["http://www.mendeley.com/documents/?uuid=45cc8008-e2e4-3a1a-bac2-3283a3d1bc38"]}],"mendeley":{"formattedCitation":"[41]","plainTextFormattedCitation":"[41]","previouslyFormattedCitation":"[41]"},"properties":{"noteIndex":0},"schema":"https://github.com/citation-style-language/schema/raw/master/csl-citation.json"}</w:instrText>
      </w:r>
      <w:r w:rsidR="004B141B">
        <w:fldChar w:fldCharType="separate"/>
      </w:r>
      <w:r w:rsidR="004821A0" w:rsidRPr="004821A0">
        <w:rPr>
          <w:noProof/>
        </w:rPr>
        <w:t>[41]</w:t>
      </w:r>
      <w:r w:rsidR="004B141B">
        <w:fldChar w:fldCharType="end"/>
      </w:r>
      <w:r w:rsidR="00AF4BC8">
        <w:t xml:space="preserve">. In addition, carotenoids such as lycopene, lutein, and zeaxanthin protect against diabetic retinopathy </w:t>
      </w:r>
      <w:r w:rsidR="00A97696">
        <w:fldChar w:fldCharType="begin" w:fldLock="1"/>
      </w:r>
      <w:r w:rsidR="004821A0">
        <w:instrText>ADDIN CSL_CITATION {"citationItems":[{"id":"ITEM-1","itemData":{"DOI":"10.1080/1028415X.2018.1563664","ISSN":"14768305","abstract":"Objective: This study was designed to examine the supplementation of a carotenoid-rich carrot powder, on retina function and carotenoid metabolism in non-diabetic control and type 1 diabetic animals. Methods: Male Wistar rats (n = 30) were randomly assigned to diets supplemented with (n = 15) or without (n = 15) carrot powder enriched diets (150 g/kg diet). After 3 weeks of diet adaptation, 8 rats in each group were treated with streptozotocin (iv) to induce type 1 diabetes and fed for a further 9 wk. Retinal function was assessed with the electroretinogram (ERG). Hepatic and plasma retinoids and carotenoids were measured by ultra-performance liquid chromatography. Results: Non-diabetic control rats fed the carrot diet had significantly (p &lt; 0.02) higher rod- and cone- driven post-synaptic b-wave amplitudes, respectively, compared to those fed the control diet. These functional changes correlated with higher (p &lt; 0.05) liver levels of carotenoids (α- and β- carotene) and retinoids. In diabetic rats, carrot diet exacerbated retina dysfunction; the amplitudes for most of rod- and cone-driven ERG components were the lowest amplitudes among all groups (p &lt; 0.02). Diabetic rats fed the carrot diet had lower hepatic retinol and retinyl palmitate, while having higher α- and β-carotene levels, indicating diminished hepatic conversion of carotenoids into retinoids. Discussion: Dietary supplementation of high dose dietary carotenoids plays a beneficial role on healthy rat retina function, but exerts a detrimental effect in diabetes, which warrants undertaking detailed mechanistic studies.","author":[{"dropping-particle":"","family":"McClinton","given":"Kathleen J.","non-dropping-particle":"","parse-names":false,"suffix":""},{"dropping-particle":"","family":"Aliani","given":"Michel","non-dropping-particle":"","parse-names":false,"suffix":""},{"dropping-particle":"","family":"Kuny","given":"Sharee","non-dropping-particle":"","parse-names":false,"suffix":""},{"dropping-particle":"","family":"Sauvé","given":"Yves","non-dropping-particle":"","parse-names":false,"suffix":""},{"dropping-particle":"","family":"Suh","given":"Miyoung","non-dropping-particle":"","parse-names":false,"suffix":""}],"container-title":"Nutritional Neuroscience","id":"ITEM-1","issued":{"date-parts":[["2019"]]},"title":"Differential effect of a carotenoid-rich diet on retina function in non-diabetic and diabetic rats","type":"article-journal"},"uris":["http://www.mendeley.com/documents/?uuid=94e8ef81-04b1-3a00-b305-794b2ce6a0af"]}],"mendeley":{"formattedCitation":"[42]","plainTextFormattedCitation":"[42]","previouslyFormattedCitation":"[42]"},"properties":{"noteIndex":0},"schema":"https://github.com/citation-style-language/schema/raw/master/csl-citation.json"}</w:instrText>
      </w:r>
      <w:r w:rsidR="00A97696">
        <w:fldChar w:fldCharType="separate"/>
      </w:r>
      <w:r w:rsidR="004821A0" w:rsidRPr="004821A0">
        <w:rPr>
          <w:noProof/>
        </w:rPr>
        <w:t>[42]</w:t>
      </w:r>
      <w:r w:rsidR="00A97696">
        <w:fldChar w:fldCharType="end"/>
      </w:r>
      <w:r w:rsidR="00AF4BC8">
        <w:t>.</w:t>
      </w:r>
      <w:r w:rsidR="00E7418C">
        <w:t xml:space="preserve"> </w:t>
      </w:r>
      <w:r w:rsidR="007D4721">
        <w:t xml:space="preserve">With regard to </w:t>
      </w:r>
      <w:r w:rsidR="00E7418C">
        <w:t xml:space="preserve">anti-obesity activity, the chemical structures of carotenoids are important for </w:t>
      </w:r>
      <w:r w:rsidR="00E56025">
        <w:t>suppressing</w:t>
      </w:r>
      <w:r w:rsidR="00E7418C">
        <w:t xml:space="preserve"> adipocyte differentiation, </w:t>
      </w:r>
      <w:r w:rsidR="00012372">
        <w:t xml:space="preserve">with </w:t>
      </w:r>
      <w:r w:rsidR="00E7418C">
        <w:t xml:space="preserve">fucoxanthin and neoxanthin exhibiting </w:t>
      </w:r>
      <w:r w:rsidR="00012372">
        <w:t xml:space="preserve">significant </w:t>
      </w:r>
      <w:r w:rsidR="00E7418C">
        <w:t xml:space="preserve">anti-obesity functions </w:t>
      </w:r>
      <w:r w:rsidR="00002AC5">
        <w:fldChar w:fldCharType="begin" w:fldLock="1"/>
      </w:r>
      <w:r w:rsidR="004821A0">
        <w:instrText>ADDIN CSL_CITATION {"citationItems":[{"id":"ITEM-1","itemData":{"DOI":"10.5650/jos.57.345","ISSN":"13473352","abstract":"The objective of this study was to assess thr suppressive effects of 13 naturally occurring carotenoids on the adipocyte differentiation of 3T3-L1. The relationship between carotenoid structure and suppressive effects was also examined. Treatment with neoxanthin significantly reduced lipid accumulation, as well as glycerol-3-phosphate dehydrogenase activity. This suppressive effect on adipose cell differentiation was not observed in the other 12 carotenoids used in this study. Neoxanthin treatment also decreased expression of CCAAT/ enhancer binding protein α (C/EBPα) and peroxisome proliferator-activated receptor γ (PPARγ) mRNAs. An examination of structure and function suggested that carotenoids containing an allene bond and an additional hydroxyl substituent on the side group may show suppressive effects on adipocyte differentiation in 3T3-L1 cells. Copyright © 2008 by Japan Oil Chemists' Society.","author":[{"dropping-particle":"","family":"Okada","given":"Tomoko","non-dropping-particle":"","parse-names":false,"suffix":""},{"dropping-particle":"","family":"Nakai","given":"Miho","non-dropping-particle":"","parse-names":false,"suffix":""},{"dropping-particle":"","family":"Maeda","given":"Hayato","non-dropping-particle":"","parse-names":false,"suffix":""},{"dropping-particle":"","family":"Hosokawa","given":"Masashi","non-dropping-particle":"","parse-names":false,"suffix":""},{"dropping-particle":"","family":"Sashima","given":"Tokutake","non-dropping-particle":"","parse-names":false,"suffix":""},{"dropping-particle":"","family":"Miyashita","given":"Kazuo","non-dropping-particle":"","parse-names":false,"suffix":""}],"container-title":"Journal of Oleo Science","id":"ITEM-1","issue":"6","issued":{"date-parts":[["2008"]]},"page":"345-351","title":"Suppressive effect of neoxanthin on the differentiation of 3T3-L1 adipose cells","type":"article-journal","volume":"57"},"uris":["http://www.mendeley.com/documents/?uuid=e13d47c8-a91f-3687-9246-9b04eb2f277d"]}],"mendeley":{"formattedCitation":"[43]","plainTextFormattedCitation":"[43]","previouslyFormattedCitation":"[43]"},"properties":{"noteIndex":0},"schema":"https://github.com/citation-style-language/schema/raw/master/csl-citation.json"}</w:instrText>
      </w:r>
      <w:r w:rsidR="00002AC5">
        <w:fldChar w:fldCharType="separate"/>
      </w:r>
      <w:r w:rsidR="004821A0" w:rsidRPr="004821A0">
        <w:rPr>
          <w:noProof/>
        </w:rPr>
        <w:t>[43]</w:t>
      </w:r>
      <w:r w:rsidR="00002AC5">
        <w:fldChar w:fldCharType="end"/>
      </w:r>
      <w:r w:rsidR="00E7418C">
        <w:t xml:space="preserve">. Among the different carotenoids, fucoxanthin </w:t>
      </w:r>
      <w:r w:rsidR="006C760B">
        <w:t xml:space="preserve">is </w:t>
      </w:r>
      <w:r w:rsidR="00E7418C">
        <w:t xml:space="preserve">considered a promising food supplement and weight-loss drug for </w:t>
      </w:r>
      <w:r w:rsidR="008033AF">
        <w:t>preventing and managing</w:t>
      </w:r>
      <w:r w:rsidR="00E7418C">
        <w:t xml:space="preserve"> obesity </w:t>
      </w:r>
      <w:r w:rsidR="00E7418C">
        <w:fldChar w:fldCharType="begin" w:fldLock="1"/>
      </w:r>
      <w:r w:rsidR="004821A0">
        <w:instrText>ADDIN CSL_CITATION {"citationItems":[{"id":"ITEM-1","itemData":{"DOI":"10.3390/md16010026","ISSN":"16603397","abstract":"Carotenoids are natural pigments that play pivotal roles in many physiological functions. The characteristics of carotenoids, their effects on health, and the cosmetic benefits of their usage have been under investigation for a long time; however, most reviews on this subject focus on carotenoids obtained from several microalgae, vegetables, fruits, and higher plants. Recently, microalgae have received much attention due to their abilities in producing novel bioactive metabolites, including a wide range of different carotenoids that can provide for health and cosmetic benefits. The main objectives of this review are to provide an updated view of recent work on the health and cosmetic benefits associated with carotenoid use, as well as to provide a list of microalgae that produce different types of carotenoids. This review could provide new insights to researchers on the potential role of carotenoids in improving human health.","author":[{"dropping-particle":"","family":"Sathasivam","given":"Ramaraj","non-dropping-particle":"","parse-names":false,"suffix":""},{"dropping-particle":"","family":"Ki","given":"J.-S. Jang Seu J.-S. Jang Seu","non-dropping-particle":"","parse-names":false,"suffix":""}],"container-title":"Marine Drugs","id":"ITEM-1","issue":"26","issued":{"date-parts":[["2018"]]},"page":"1-31","title":"A review of the biological activities of microalgal carotenoids and their potential use in healthcare and cosmetic industries","type":"article-journal","volume":"16"},"uris":["http://www.mendeley.com/documents/?uuid=cc7bb05e-3eac-46e0-bffa-7232ff057585"]}],"mendeley":{"formattedCitation":"[44]","plainTextFormattedCitation":"[44]","previouslyFormattedCitation":"[44]"},"properties":{"noteIndex":0},"schema":"https://github.com/citation-style-language/schema/raw/master/csl-citation.json"}</w:instrText>
      </w:r>
      <w:r w:rsidR="00E7418C">
        <w:fldChar w:fldCharType="separate"/>
      </w:r>
      <w:r w:rsidR="004821A0" w:rsidRPr="004821A0">
        <w:rPr>
          <w:noProof/>
        </w:rPr>
        <w:t>[44]</w:t>
      </w:r>
      <w:r w:rsidR="00E7418C">
        <w:fldChar w:fldCharType="end"/>
      </w:r>
      <w:r w:rsidR="00E7418C">
        <w:t>.</w:t>
      </w:r>
      <w:r w:rsidR="000B50F5">
        <w:t xml:space="preserve"> </w:t>
      </w:r>
      <w:r w:rsidR="007C5F66">
        <w:t xml:space="preserve">Another carotenoid </w:t>
      </w:r>
      <w:r w:rsidR="008033AF">
        <w:t xml:space="preserve">that </w:t>
      </w:r>
      <w:r w:rsidR="007C5F66">
        <w:t>exhibit</w:t>
      </w:r>
      <w:r w:rsidR="008033AF">
        <w:t>s</w:t>
      </w:r>
      <w:r w:rsidR="007C5F66">
        <w:t xml:space="preserve"> strong antioxidant activity is astaxanthin, which shows higher levels of antioxidant activity than other</w:t>
      </w:r>
      <w:r w:rsidR="00134615">
        <w:t xml:space="preserve"> carotenoids</w:t>
      </w:r>
      <w:r w:rsidR="007C5F66">
        <w:t>.</w:t>
      </w:r>
      <w:r w:rsidR="007C5F66" w:rsidRPr="00E7418C">
        <w:t xml:space="preserve"> </w:t>
      </w:r>
      <w:r w:rsidR="004B141B">
        <w:t xml:space="preserve">In older people, age-related macular degeneration (ARMD) is one of the leading causes of visual impairment. As carotenoids absorb UV light and other forms of solar radiation that can damage our eyes, these molecules could help in preserving healthy </w:t>
      </w:r>
      <w:r w:rsidR="00051D94">
        <w:t xml:space="preserve">eye </w:t>
      </w:r>
      <w:r w:rsidR="004B141B">
        <w:t xml:space="preserve">cells by reducing oxidative damage and vision loss </w:t>
      </w:r>
      <w:r w:rsidR="007C5F66">
        <w:fldChar w:fldCharType="begin" w:fldLock="1"/>
      </w:r>
      <w:r w:rsidR="004821A0">
        <w:instrText>ADDIN CSL_CITATION {"citationItems":[{"id":"ITEM-1","itemData":{"DOI":"10.1093/jn/132.3.540s","ISSN":"0022-3166","PMID":"11880589","abstract":"This contribution surveys the evidence linking the presence of the two xanthophylls, lutein and zeaxanthin, to a protective role in the macular region of the retina. Although the evidence is still associative in nature, it is biologically plausible, and may be resolved with additional intervention trials.","author":[{"dropping-particle":"","family":"Krinsky","given":"Norman I.","non-dropping-particle":"","parse-names":false,"suffix":""}],"container-title":"The Journal of Nutrition","id":"ITEM-1","issue":"3","issued":{"date-parts":[["2002"]]},"page":"540S-542S","title":"Possible Biologic Mechanisms for a Protective Role of Xanthophylls","type":"article-journal","volume":"132"},"uris":["http://www.mendeley.com/documents/?uuid=eba91e00-bc8c-3cf9-91a1-7caf9cfdf3d9"]}],"mendeley":{"formattedCitation":"[45]","plainTextFormattedCitation":"[45]","previouslyFormattedCitation":"[45]"},"properties":{"noteIndex":0},"schema":"https://github.com/citation-style-language/schema/raw/master/csl-citation.json"}</w:instrText>
      </w:r>
      <w:r w:rsidR="007C5F66">
        <w:fldChar w:fldCharType="separate"/>
      </w:r>
      <w:r w:rsidR="004821A0" w:rsidRPr="004821A0">
        <w:rPr>
          <w:noProof/>
        </w:rPr>
        <w:t>[45]</w:t>
      </w:r>
      <w:r w:rsidR="007C5F66">
        <w:fldChar w:fldCharType="end"/>
      </w:r>
      <w:r w:rsidR="004B141B">
        <w:t>.</w:t>
      </w:r>
      <w:r w:rsidR="007C5F66">
        <w:t xml:space="preserve"> Microalgae strains such as </w:t>
      </w:r>
      <w:r w:rsidR="007C5F66" w:rsidRPr="004B62C5">
        <w:rPr>
          <w:i/>
        </w:rPr>
        <w:t>Scenedesmus</w:t>
      </w:r>
      <w:r w:rsidR="007C5F66">
        <w:t xml:space="preserve"> and </w:t>
      </w:r>
      <w:r w:rsidR="007C5F66" w:rsidRPr="004B62C5">
        <w:rPr>
          <w:i/>
        </w:rPr>
        <w:t>Muriellopsis</w:t>
      </w:r>
      <w:r w:rsidR="007C5F66">
        <w:t xml:space="preserve"> have been proposed as potential </w:t>
      </w:r>
      <w:r w:rsidR="00E52A53">
        <w:t xml:space="preserve">lutein </w:t>
      </w:r>
      <w:r w:rsidR="007C5F66">
        <w:t xml:space="preserve">producers to prevent ARMD </w:t>
      </w:r>
      <w:r w:rsidR="007C5F66">
        <w:fldChar w:fldCharType="begin" w:fldLock="1"/>
      </w:r>
      <w:r w:rsidR="004821A0">
        <w:instrText>ADDIN CSL_CITATION {"citationItems":[{"id":"ITEM-1","itemData":{"DOI":"10.1007/s00253-009-2420-y","ISBN":"01757598","ISSN":"01757598","PMID":"20091305","abstract":"Lutein is an antioxidant that has gathered increasing attention due to its potential role in preventing or ameliorating age-related macular degeneration. Currently, it is produced from marigold oleoresin, but continuous reports of lutein-producing microalgae pose the question if those microorganisms can become an alternative source. Several microalgae have higher lutein contents than most marigold cultivars and have been shown to yield productivities hundreds of times higher than marigold crops on a per square meter basis. Microalgae and marigold are opposite alternatives in the use of resources such as land and labor and the prevalence of one or the other could change in the future as the lutein demand rises and if labor or land becomes more restricted or expensive in the producing countries. The potential of microalgae as a lutein source is analyzed and compared to marigold. It is suggested that, in the current state of the art, microalgae could compete with marigold even without counting on any of the improvements in microalgal technology that can be expected in the near future. © 2010 Springer-Verlag.","author":[{"dropping-particle":"","family":"Fernández-Sevilla","given":"José M. J.M.","non-dropping-particle":"","parse-names":false,"suffix":""},{"dropping-particle":"","family":"Acién Fernández","given":"F.G. G.","non-dropping-particle":"","parse-names":false,"suffix":""},{"dropping-particle":"","family":"Molina Grima","given":"E.","non-dropping-particle":"","parse-names":false,"suffix":""}],"container-title":"Applied Microbiology and Biotechnology","id":"ITEM-1","issue":"1","issued":{"date-parts":[["2010"]]},"note":"From Duplicate 1 (Biotechnological production of lutein and its applications - Fernández-Sevilla, José M. J.M.; Acién Fernández, F.G. G.; Molina Grima, E.)\n\nFrom Duplicate 2 (Biotechnological production of lutein and its applications - Fernández-Sevilla, José M.; Acién Fernández, F. G.; Molina Grima, E.)\n\nFrom Duplicate 2 (Biotechnological production of lutein and its applications - Fernández-Sevilla, J M; Fernández, F G Acién; Grima, E Molina)\n\nCited By :47\n\nFrom Duplicate 3 (Biotechnological production of lutein and its applications - Fernández-Sevilla, J M; Fernández, F G Acién; Grima, E Molina)\n\nCited By (since 1996): 8","page":"27-40","title":"Biotechnological production of lutein and its applications","type":"article-journal","volume":"86"},"uris":["http://www.mendeley.com/documents/?uuid=b09ef244-b8da-4931-be6f-0797592ebe84"]}],"mendeley":{"formattedCitation":"[46]","plainTextFormattedCitation":"[46]","previouslyFormattedCitation":"[46]"},"properties":{"noteIndex":0},"schema":"https://github.com/citation-style-language/schema/raw/master/csl-citation.json"}</w:instrText>
      </w:r>
      <w:r w:rsidR="007C5F66">
        <w:fldChar w:fldCharType="separate"/>
      </w:r>
      <w:r w:rsidR="004821A0" w:rsidRPr="004821A0">
        <w:rPr>
          <w:noProof/>
        </w:rPr>
        <w:t>[46]</w:t>
      </w:r>
      <w:r w:rsidR="007C5F66">
        <w:fldChar w:fldCharType="end"/>
      </w:r>
      <w:r w:rsidR="007C5F66">
        <w:t>.</w:t>
      </w:r>
    </w:p>
    <w:p w14:paraId="46B6FAFC" w14:textId="130025B1" w:rsidR="00D273CB" w:rsidRDefault="004F4C7E" w:rsidP="00C8217B">
      <w:pPr>
        <w:jc w:val="both"/>
      </w:pPr>
      <w:r>
        <w:t xml:space="preserve">Skin protection is one of the most </w:t>
      </w:r>
      <w:r w:rsidR="004213E2">
        <w:t>extensively</w:t>
      </w:r>
      <w:r w:rsidR="002C6ECB">
        <w:t xml:space="preserve"> applied </w:t>
      </w:r>
      <w:r>
        <w:t>microalgae</w:t>
      </w:r>
      <w:r w:rsidR="002C6ECB">
        <w:t>-</w:t>
      </w:r>
      <w:r>
        <w:t>related</w:t>
      </w:r>
      <w:r w:rsidR="002C6ECB" w:rsidRPr="002C6ECB">
        <w:t xml:space="preserve"> </w:t>
      </w:r>
      <w:r w:rsidR="002C6ECB">
        <w:t>applications</w:t>
      </w:r>
      <w:r w:rsidR="000B50F5">
        <w:t xml:space="preserve">, </w:t>
      </w:r>
      <w:r w:rsidR="005B58D5">
        <w:t xml:space="preserve">with </w:t>
      </w:r>
      <w:r w:rsidR="000B50F5">
        <w:t xml:space="preserve">the use </w:t>
      </w:r>
      <w:r w:rsidR="00857DF8" w:rsidRPr="00F47928">
        <w:rPr>
          <w:lang w:val="en-US"/>
        </w:rPr>
        <w:t xml:space="preserve">of some microalgal genera, especially </w:t>
      </w:r>
      <w:r w:rsidR="00857DF8" w:rsidRPr="00F47928">
        <w:rPr>
          <w:i/>
          <w:lang w:val="en-US"/>
        </w:rPr>
        <w:t>Arthrospira</w:t>
      </w:r>
      <w:r w:rsidR="00857DF8" w:rsidRPr="00F47928">
        <w:rPr>
          <w:lang w:val="en-US"/>
        </w:rPr>
        <w:t xml:space="preserve"> and </w:t>
      </w:r>
      <w:r w:rsidR="00857DF8" w:rsidRPr="00F47928">
        <w:rPr>
          <w:i/>
          <w:lang w:val="en-US"/>
        </w:rPr>
        <w:t>Chlorella</w:t>
      </w:r>
      <w:r w:rsidR="00857DF8" w:rsidRPr="00F47928">
        <w:rPr>
          <w:lang w:val="en-US"/>
        </w:rPr>
        <w:t xml:space="preserve">, </w:t>
      </w:r>
      <w:r w:rsidR="005B58D5">
        <w:rPr>
          <w:lang w:val="en-US"/>
        </w:rPr>
        <w:t>being</w:t>
      </w:r>
      <w:r w:rsidR="005B58D5" w:rsidRPr="00F47928">
        <w:rPr>
          <w:lang w:val="en-US"/>
        </w:rPr>
        <w:t xml:space="preserve"> </w:t>
      </w:r>
      <w:r w:rsidR="00857DF8" w:rsidRPr="00F47928">
        <w:rPr>
          <w:lang w:val="en-US"/>
        </w:rPr>
        <w:t>well established and widely reported in the skin care market</w:t>
      </w:r>
      <w:r w:rsidR="00857DF8">
        <w:t xml:space="preserve"> </w:t>
      </w:r>
      <w:r>
        <w:fldChar w:fldCharType="begin" w:fldLock="1"/>
      </w:r>
      <w:r w:rsidR="004821A0">
        <w:instrText>ADDIN CSL_CITATION {"citationItems":[{"id":"ITEM-1","itemData":{"DOI":"10.1016/j.algal.2019.101541","abstract":"© 2019 Elsevier B.V. The growing concern over appearance, health and aging has driven the exploration for cosmetics based on natural sources. Alongside with plants, algae and eukaryotic microalgae, cyanobacteria have been explored for the isolation of compounds with potential application in the cosmetic and cosmeceutical field. The long evolutionary history of cyanobacteria and exposure to environmental stress conditions seems to be the basis for the production of compounds with protective roles against external factors, such as desiccation, UV radiation and salinity. The production of exopolysaccharides, UV-protectors such as mycrosporine like amino acids and scytonemin, and antioxidant and anti-inflammatory compounds, by a wide range of cyanobacteria genera, coupled with a growing demand for natural origin products, places these organisms in the investigation line linked to cosmetics. The low nutritional requirements for large scale culture and the possibility to increase compounds production by manipulating culture conditions, also highlights the importance of these organisms as an alternative and a promising source for cosmetics based on nature. In this review, a general overview of the state of the art regarding the potential of cyanobacteria for the cosmetic and cosmeceutical industry is provided, emphasizing the main properties required in skin care formulations.","author":[{"dropping-particle":"","family":"Morone","given":"J.","non-dropping-particle":"","parse-names":false,"suffix":""},{"dropping-particle":"","family":"Alfeus","given":"A.","non-dropping-particle":"","parse-names":false,"suffix":""},{"dropping-particle":"","family":"Vasconcelos","given":"V.","non-dropping-particle":"","parse-names":false,"suffix":""},{"dropping-particle":"","family":"Martins","given":"R.","non-dropping-particle":"","parse-names":false,"suffix":""}],"container-title":"Algal Research","id":"ITEM-1","issued":{"date-parts":[["2019"]]},"title":"Revealing the potential of cyanobacteria in cosmetics and cosmeceuticals — A new bioactive approach","type":"article-journal","volume":"41"},"uris":["http://www.mendeley.com/documents/?uuid=cbfbadec-8228-3252-89bc-59510e9b5884"]}],"mendeley":{"formattedCitation":"[47]","plainTextFormattedCitation":"[47]","previouslyFormattedCitation":"[47]"},"properties":{"noteIndex":0},"schema":"https://github.com/citation-style-language/schema/raw/master/csl-citation.json"}</w:instrText>
      </w:r>
      <w:r>
        <w:fldChar w:fldCharType="separate"/>
      </w:r>
      <w:r w:rsidR="004821A0" w:rsidRPr="004821A0">
        <w:rPr>
          <w:noProof/>
        </w:rPr>
        <w:t>[47]</w:t>
      </w:r>
      <w:r>
        <w:fldChar w:fldCharType="end"/>
      </w:r>
      <w:r>
        <w:t>.</w:t>
      </w:r>
      <w:r w:rsidR="00857DF8">
        <w:t xml:space="preserve"> </w:t>
      </w:r>
      <w:r w:rsidR="00C8217B" w:rsidRPr="00F47928">
        <w:rPr>
          <w:lang w:val="en-US"/>
        </w:rPr>
        <w:t xml:space="preserve">Microalgal-based extracts are currently found in anti-aging, refreshing </w:t>
      </w:r>
      <w:r w:rsidR="002871B7">
        <w:rPr>
          <w:lang w:val="en-US"/>
        </w:rPr>
        <w:t>and</w:t>
      </w:r>
      <w:r w:rsidR="002871B7" w:rsidRPr="00F47928">
        <w:rPr>
          <w:lang w:val="en-US"/>
        </w:rPr>
        <w:t xml:space="preserve"> </w:t>
      </w:r>
      <w:r w:rsidR="00C8217B" w:rsidRPr="00F47928">
        <w:rPr>
          <w:lang w:val="en-US"/>
        </w:rPr>
        <w:t xml:space="preserve">regenerating care products, </w:t>
      </w:r>
      <w:r w:rsidR="005E56E3" w:rsidRPr="00F47928">
        <w:rPr>
          <w:lang w:val="en-US"/>
        </w:rPr>
        <w:t xml:space="preserve">in peelers </w:t>
      </w:r>
      <w:r w:rsidR="00C8217B" w:rsidRPr="00F47928">
        <w:rPr>
          <w:lang w:val="en-US"/>
        </w:rPr>
        <w:t>as an anti-irritant and in sun</w:t>
      </w:r>
      <w:r w:rsidR="005E56E3">
        <w:rPr>
          <w:lang w:val="en-US"/>
        </w:rPr>
        <w:t>-</w:t>
      </w:r>
      <w:r w:rsidR="00C8217B" w:rsidRPr="00F47928">
        <w:rPr>
          <w:lang w:val="en-US"/>
        </w:rPr>
        <w:t xml:space="preserve">protection and haircare products </w:t>
      </w:r>
      <w:r w:rsidR="00C8217B">
        <w:rPr>
          <w:lang w:val="en-US"/>
        </w:rPr>
        <w:fldChar w:fldCharType="begin" w:fldLock="1"/>
      </w:r>
      <w:r w:rsidR="008D7286">
        <w:rPr>
          <w:lang w:val="en-US"/>
        </w:rPr>
        <w:instrText>ADDIN CSL_CITATION {"citationItems":[{"id":"ITEM-1","itemData":{"ISBN":"9251049580","abstract":"S eaweed is a very versatile product widely used for food in direct human consumption. It is also an ingredient for the global food and cosmetics industries and is used as fertilizer and as an animal feed additive. Total annual value of production is estimated at almost US$ 6 billion of which food products for human consumption represent US$ 5 billion. Total annual use by the global seaweed industry is about 8 million tonnes of wet seaweed. Seaweed can be collected from the wild but is now increasingly cultivated. It falls into three broad groups based on pigmentation; brown, red and green seaweed. Use of seaweed as food has strong roots in Asian countries such as China, Japan and the Republic of Korea, but demand for seaweed as food has now also spread to North America, South America and Europe. China is by far the largest seaweed producer followed by the Republic of Korea and Japan but seaweeds are today produced in all continents. Red and brown seaweeds are also used to produce hydrocolloids; alginate, agar and carrageenan, which are used as thickening and gelling agents. Today, approximately 1 million tonnes of wet seaweed are harvested and extracted to produce about 55 000 tonnes of hydrocolloids, valued at almost US$ 600 million.","author":[{"dropping-particle":"","family":"McHugh","given":"Dennis J","non-dropping-particle":"","parse-names":false,"suffix":""}],"edition":"FAO Fisher","editor":[{"dropping-particle":"","family":"FAO Fisheries Technical Paper.","given":"","non-dropping-particle":"","parse-names":false,"suffix":""}],"id":"ITEM-1","issued":{"date-parts":[["2003"]]},"title":"A guide to the seaweed industry","type":"book"},"uris":["http://www.mendeley.com/documents/?uuid=191e3650-1134-3232-9eb1-057581ff8542"]},{"id":"ITEM-2","itemData":{"DOI":"10.1016/j.rser.2015.03.052","ISBN":"13640321","ISSN":"18790690","abstract":"Abstract The interest in algae based biofuels and chemicals has increased over the past few years because of their potential to reduce the dependence on petroleum-based fuels and chemicals. Algae is touted to be the most suitable and sustainable feedstock for producing green energy as the whole process is carbon - neutral in nature and can also be utilized for environment cleaning applications. This review article mainly focuses on how algae can be used as an efficient and economically viable biorefinery feedstock. An effective biorefinery using algae can only be constructed through its integration with other industries. To make sense of the algal biorefinery concept, there is a need to establish a proper connection between the various input and output streams of the products, as well as the services to be provided by the participating industries. Also highlighted in this article, is the entire spectrum of energy and non energy products that can be obtained using algal biomass as the raw material.","author":[{"dropping-particle":"","family":"Trivedi","given":"Jayati","non-dropping-particle":"","parse-names":false,"suffix":""},{"dropping-particle":"","family":"Aila","given":"Mounika","non-dropping-particle":"","parse-names":false,"suffix":""},{"dropping-particle":"","family":"Bangwal","given":"D. P.","non-dropping-particle":"","parse-names":false,"suffix":""},{"dropping-particle":"","family":"Kaul","given":"Savita","non-dropping-particle":"","parse-names":false,"suffix":""},{"dropping-particle":"","family":"Garg","given":"M. O.","non-dropping-particle":"","parse-names":false,"suffix":""}],"container-title":"Renewable and Sustainable Energy Reviews","id":"ITEM-2","issued":{"date-parts":[["2015","7","1"]]},"page":"295-307","publisher":"Elsevier Ltd","title":"Algae based biorefinery - How to make sense?","type":"bill","volume":"47"},"uris":["http://www.mendeley.com/documents/?uuid=eb317fc3-36c6-4c51-9d6b-55c37476ee32"]}],"mendeley":{"formattedCitation":"[48,49]","plainTextFormattedCitation":"[48,49]","previouslyFormattedCitation":"[48,49]"},"properties":{"noteIndex":0},"schema":"https://github.com/citation-style-language/schema/raw/master/csl-citation.json"}</w:instrText>
      </w:r>
      <w:r w:rsidR="00C8217B">
        <w:rPr>
          <w:lang w:val="en-US"/>
        </w:rPr>
        <w:fldChar w:fldCharType="separate"/>
      </w:r>
      <w:r w:rsidR="004821A0" w:rsidRPr="004821A0">
        <w:rPr>
          <w:noProof/>
          <w:lang w:val="en-US"/>
        </w:rPr>
        <w:t>[48,49]</w:t>
      </w:r>
      <w:r w:rsidR="00C8217B">
        <w:rPr>
          <w:lang w:val="en-US"/>
        </w:rPr>
        <w:fldChar w:fldCharType="end"/>
      </w:r>
      <w:r w:rsidR="00C8217B" w:rsidRPr="00F47928">
        <w:rPr>
          <w:lang w:val="en-US"/>
        </w:rPr>
        <w:t>.</w:t>
      </w:r>
      <w:r w:rsidR="00C8217B">
        <w:rPr>
          <w:lang w:val="en-US"/>
        </w:rPr>
        <w:t xml:space="preserve"> </w:t>
      </w:r>
      <w:r>
        <w:t>C</w:t>
      </w:r>
      <w:r w:rsidR="00653C1B">
        <w:t>ertain c</w:t>
      </w:r>
      <w:r>
        <w:t xml:space="preserve">ompounds present in cyanobacteria have photo-protective, moisturizing, antioxidant, anti-inflammatory and regenerative properties, </w:t>
      </w:r>
      <w:r w:rsidR="00C3712D">
        <w:t xml:space="preserve">which are </w:t>
      </w:r>
      <w:r w:rsidR="00857DF8">
        <w:t xml:space="preserve">useful </w:t>
      </w:r>
      <w:r>
        <w:t xml:space="preserve">in health and wellness treatments such as thalassotherapy </w:t>
      </w:r>
      <w:r>
        <w:fldChar w:fldCharType="begin" w:fldLock="1"/>
      </w:r>
      <w:r w:rsidR="004821A0">
        <w:instrText>ADDIN CSL_CITATION {"citationItems":[{"id":"ITEM-1","itemData":{"DOI":"10.3390/cosmetics4040046","abstract":"© 2017 by the author. The use of microalgae and cyanobacteria for nutritional purposes dates back thousands of years; during the last few decades, microalgae culture has improved to become one of the modern biotechnologies. This has allowed high amounts of algal biomass to be obtained for use in different applications. Currently, the global production of microalgae and cyanobacteria is predominately aimed at applications with high added value given that algal biomass contains pigments, proteins, essential fatty acids, polysaccharides, vitamins, and minerals, all of which are of great interest in the preparation of natural products, both as food and in cosmetics. Hence, the bioactive components from microalgae can be incorporated in cosmetic and cosmeceutical formulations, and can help achieve benefits including the maintenance of skin structure and function. Thalassotherapy involves using seawater and all related marine elements, including macroalgae, however, there has been limited use of microalgae. Microalgae and cyanobacteria could be incorporated into health and wellness treatments applied in thalassotherapy centers due to their high concentration of biologically active substances that are of interest in skin care. This paper briefly reviews the current and potential cosmetic and cosmeceutical applications of marine microalgae and cyanobacteria compounds and also recommends its use in thalassotherapy well-being treatments.","author":[{"dropping-particle":"","family":"Mourelle","given":"M.L.","non-dropping-particle":"","parse-names":false,"suffix":""},{"dropping-particle":"","family":"Gómez","given":"C.P.","non-dropping-particle":"","parse-names":false,"suffix":""},{"dropping-particle":"","family":"Legido","given":"J.L.","non-dropping-particle":"","parse-names":false,"suffix":""}],"container-title":"Cosmetics","id":"ITEM-1","issue":"4","issued":{"date-parts":[["2017"]]},"title":"The potential use of marine microalgae and cyanobacteria in cosmetics and thalassotherapy","type":"article-journal","volume":"4"},"uris":["http://www.mendeley.com/documents/?uuid=d100b4e3-8c0d-38c5-8751-1be03739bb4f"]}],"mendeley":{"formattedCitation":"[50]","plainTextFormattedCitation":"[50]","previouslyFormattedCitation":"[50]"},"properties":{"noteIndex":0},"schema":"https://github.com/citation-style-language/schema/raw/master/csl-citation.json"}</w:instrText>
      </w:r>
      <w:r>
        <w:fldChar w:fldCharType="separate"/>
      </w:r>
      <w:r w:rsidR="004821A0" w:rsidRPr="004821A0">
        <w:rPr>
          <w:noProof/>
        </w:rPr>
        <w:t>[50]</w:t>
      </w:r>
      <w:r>
        <w:fldChar w:fldCharType="end"/>
      </w:r>
      <w:r>
        <w:t xml:space="preserve">. </w:t>
      </w:r>
      <w:r w:rsidR="00857DF8">
        <w:t xml:space="preserve">Positive effects </w:t>
      </w:r>
      <w:r w:rsidR="00FD5040">
        <w:lastRenderedPageBreak/>
        <w:t>have been reported from</w:t>
      </w:r>
      <w:r w:rsidR="00857DF8">
        <w:t xml:space="preserve"> </w:t>
      </w:r>
      <w:r>
        <w:t xml:space="preserve">metabolite </w:t>
      </w:r>
      <w:r w:rsidR="00FD5040">
        <w:t xml:space="preserve">contents </w:t>
      </w:r>
      <w:r>
        <w:t xml:space="preserve">such as flavonoids, β-carotene, phycobiliproteins, phenols, saponins, steroids, tannins, terpenes and vitamins </w:t>
      </w:r>
      <w:r>
        <w:fldChar w:fldCharType="begin" w:fldLock="1"/>
      </w:r>
      <w:r w:rsidR="004821A0">
        <w:instrText>ADDIN CSL_CITATION {"citationItems":[{"id":"ITEM-1","itemData":{"DOI":"10.1016/j.biotechadv.2011.05.016","ISSN":"07349750","abstract":"There has been significant recent interest in the commercial utilisation of algae based on their valuable chemical constituents many of which exhibit multiple bioactivities with applications in the food, cosmetic, agri- and horticultural sectors and in human health. Compounds of particular commercial interest include pigments, lipids and fatty acids, proteins, polysaccharides and phenolics which all display considerable diversity between and within taxa. The chemical composition of natural algal populations is further influenced by spatial and temporal changes in environmental parameters including light, temperature, nutrients and salinity, as well as biotic interactions. As reported bioactivities are closely linked to specific compounds it is important to understand, and be able to quantify, existing chemical diversity and variability. This review outlines the taxonomic, ecological and chemical diversity between, and within, different algal groups and the implications for commercial utilisation of algae from natural populations. The biochemical diversity and complexity of commercially important types of compounds and their environmental and developmental control are addressed. Such knowledge is likely to help achieve higher and more consistent levels of bioactivity in natural samples and may allow selective harvesting according to algal species and local environmental conditions for different groups of compounds. © 2011 Elsevier Inc.","author":[{"dropping-particle":"","family":"Stengel","given":"D.B. Dagmar B. D.B.","non-dropping-particle":"","parse-names":false,"suffix":""},{"dropping-particle":"","family":"Connan","given":"Solène","non-dropping-particle":"","parse-names":false,"suffix":""},{"dropping-particle":"","family":"Popper","given":"Z.A. Zoë a.","non-dropping-particle":"","parse-names":false,"suffix":""}],"container-title":"Biotechnology Advances","id":"ITEM-1","issue":"5","issued":{"date-parts":[["2011"]]},"page":"483-501","publisher":"Elsevier Inc.","title":"Algal chemodiversity and bioactivity: Sources of natural variability and implications for commercial application","type":"article-journal","volume":"29"},"uris":["http://www.mendeley.com/documents/?uuid=5ccb1662-92c5-4d48-a232-237154cb9040"]}],"mendeley":{"formattedCitation":"[51]","plainTextFormattedCitation":"[51]","previouslyFormattedCitation":"[51]"},"properties":{"noteIndex":0},"schema":"https://github.com/citation-style-language/schema/raw/master/csl-citation.json"}</w:instrText>
      </w:r>
      <w:r>
        <w:fldChar w:fldCharType="separate"/>
      </w:r>
      <w:r w:rsidR="004821A0" w:rsidRPr="004821A0">
        <w:rPr>
          <w:noProof/>
        </w:rPr>
        <w:t>[51]</w:t>
      </w:r>
      <w:r>
        <w:fldChar w:fldCharType="end"/>
      </w:r>
      <w:r>
        <w:t xml:space="preserve">. Cyanobacteria are capable </w:t>
      </w:r>
      <w:r w:rsidR="00DE799E">
        <w:t xml:space="preserve">of </w:t>
      </w:r>
      <w:r>
        <w:t>produc</w:t>
      </w:r>
      <w:r w:rsidR="00DE799E">
        <w:t>ing</w:t>
      </w:r>
      <w:r>
        <w:t xml:space="preserve"> compounds with photo-protective properties such as mycosporine-like amino acids (MAAs) and scytonemin (SCY).</w:t>
      </w:r>
    </w:p>
    <w:p w14:paraId="74C765CB" w14:textId="7B4D47E7" w:rsidR="00F13AAE" w:rsidRPr="00F47928" w:rsidRDefault="00F13AAE" w:rsidP="00F13AAE">
      <w:pPr>
        <w:ind w:firstLine="2"/>
        <w:jc w:val="both"/>
        <w:rPr>
          <w:lang w:val="en-US"/>
        </w:rPr>
      </w:pPr>
      <w:r w:rsidRPr="00F47928">
        <w:rPr>
          <w:lang w:val="en-US"/>
        </w:rPr>
        <w:t>Concerning microalgal-based fatty acids, polyunsaturated</w:t>
      </w:r>
      <w:r>
        <w:rPr>
          <w:lang w:val="en-US"/>
        </w:rPr>
        <w:t xml:space="preserve"> fatty acids (PUFA), especially</w:t>
      </w:r>
      <w:r w:rsidRPr="00F47928">
        <w:rPr>
          <w:lang w:val="en-US"/>
        </w:rPr>
        <w:t xml:space="preserve"> those belonging to the omega-3 and omega-6 families</w:t>
      </w:r>
      <w:r w:rsidR="0018300F">
        <w:rPr>
          <w:lang w:val="en-US"/>
        </w:rPr>
        <w:t>,</w:t>
      </w:r>
      <w:r w:rsidRPr="00F47928">
        <w:rPr>
          <w:lang w:val="en-US"/>
        </w:rPr>
        <w:t xml:space="preserve"> are most commonly used as nutrition supplements to </w:t>
      </w:r>
      <w:r w:rsidR="00FE2D13">
        <w:rPr>
          <w:lang w:val="en-US"/>
        </w:rPr>
        <w:t xml:space="preserve">provide </w:t>
      </w:r>
      <w:r w:rsidR="002436FD">
        <w:rPr>
          <w:lang w:val="en-US"/>
        </w:rPr>
        <w:t xml:space="preserve">a </w:t>
      </w:r>
      <w:r w:rsidRPr="00F47928">
        <w:rPr>
          <w:lang w:val="en-US"/>
        </w:rPr>
        <w:t xml:space="preserve">cardioprotective effect and </w:t>
      </w:r>
      <w:r w:rsidR="00FE2D13">
        <w:rPr>
          <w:lang w:val="en-US"/>
        </w:rPr>
        <w:t>prevent neurological</w:t>
      </w:r>
      <w:r w:rsidRPr="00F47928">
        <w:rPr>
          <w:lang w:val="en-US"/>
        </w:rPr>
        <w:t xml:space="preserve"> disorders </w:t>
      </w:r>
      <w:r>
        <w:rPr>
          <w:lang w:val="en-US"/>
        </w:rPr>
        <w:fldChar w:fldCharType="begin" w:fldLock="1"/>
      </w:r>
      <w:r w:rsidR="004821A0">
        <w:rPr>
          <w:lang w:val="en-US"/>
        </w:rPr>
        <w:instrText>ADDIN CSL_CITATION {"citationItems":[{"id":"ITEM-1","itemData":{"DOI":"10.1016/j.biortech.2014.12.001","ISSN":"18732976","abstract":"The applications of microalgae in cosmetic products have recently received more attention in the treatment of skin problems, such as aging, tanning and pigment disorders. There are also potential uses in the areas of anti-aging, skin-whitening, and pigmentation reduction products. While algae species have already been used in some cosmetic formulations, such as moisturizing and thickening agents, algae remain largely untapped as an asset in this industry due to an apparent lack of utility as a primary active ingredient. This review article focuses on integrating studies on algae pertinent to skin health and beauty, with the purpose of identifying serviceable algae functions in practical cosmetic uses.","author":[{"dropping-particle":"","family":"Wang","given":"Hui Min David","non-dropping-particle":"","parse-names":false,"suffix":""},{"dropping-particle":"","family":"Chen","given":"Ching Chun","non-dropping-particle":"","parse-names":false,"suffix":""},{"dropping-particle":"","family":"Huynh","given":"Pauline","non-dropping-particle":"","parse-names":false,"suffix":""},{"dropping-particle":"","family":"Chang","given":"Jo Shu","non-dropping-particle":"","parse-names":false,"suffix":""}],"container-title":"Bioresource Technology","id":"ITEM-1","issued":{"date-parts":[["2015"]]},"page":"355-362","title":"Exploring the potential of using algae in cosmetics","type":"article","volume":"184"},"uris":["http://www.mendeley.com/documents/?uuid=f3f1ca52-46c4-391f-8747-c3afca0e327f"]},{"id":"ITEM-2","itemData":{"DOI":"10.1016/j.rser.2015.03.052","ISBN":"13640321","ISSN":"18790690","abstract":"Abstract The interest in algae based biofuels and chemicals has increased over the past few years because of their potential to reduce the dependence on petroleum-based fuels and chemicals. Algae is touted to be the most suitable and sustainable feedstock for producing green energy as the whole process is carbon - neutral in nature and can also be utilized for environment cleaning applications. This review article mainly focuses on how algae can be used as an efficient and economically viable biorefinery feedstock. An effective biorefinery using algae can only be constructed through its integration with other industries. To make sense of the algal biorefinery concept, there is a need to establish a proper connection between the various input and output streams of the products, as well as the services to be provided by the participating industries. Also highlighted in this article, is the entire spectrum of energy and non energy products that can be obtained using algal biomass as the raw material.","author":[{"dropping-particle":"","family":"Trivedi","given":"Jayati","non-dropping-particle":"","parse-names":false,"suffix":""},{"dropping-particle":"","family":"Aila","given":"Mounika","non-dropping-particle":"","parse-names":false,"suffix":""},{"dropping-particle":"","family":"Bangwal","given":"D. P.","non-dropping-particle":"","parse-names":false,"suffix":""},{"dropping-particle":"","family":"Kaul","given":"Savita","non-dropping-particle":"","parse-names":false,"suffix":""},{"dropping-particle":"","family":"Garg","given":"M. O.","non-dropping-particle":"","parse-names":false,"suffix":""}],"container-title":"Renewable and Sustainable Energy Reviews","id":"ITEM-2","issued":{"date-parts":[["2015","7","1"]]},"page":"295-307","publisher":"Elsevier Ltd","title":"Algae based biorefinery - How to make sense?","type":"bill","volume":"47"},"uris":["http://www.mendeley.com/documents/?uuid=eb317fc3-36c6-4c51-9d6b-55c37476ee32"]}],"mendeley":{"formattedCitation":"[49,52]","plainTextFormattedCitation":"[49,52]","previouslyFormattedCitation":"[49,52]"},"properties":{"noteIndex":0},"schema":"https://github.com/citation-style-language/schema/raw/master/csl-citation.json"}</w:instrText>
      </w:r>
      <w:r>
        <w:rPr>
          <w:lang w:val="en-US"/>
        </w:rPr>
        <w:fldChar w:fldCharType="separate"/>
      </w:r>
      <w:r w:rsidR="004821A0" w:rsidRPr="004821A0">
        <w:rPr>
          <w:noProof/>
          <w:lang w:val="en-US"/>
        </w:rPr>
        <w:t>[49,52]</w:t>
      </w:r>
      <w:r>
        <w:rPr>
          <w:lang w:val="en-US"/>
        </w:rPr>
        <w:fldChar w:fldCharType="end"/>
      </w:r>
      <w:r w:rsidRPr="00F47928">
        <w:rPr>
          <w:lang w:val="en-US"/>
        </w:rPr>
        <w:t>. Microalgae belonging to</w:t>
      </w:r>
      <w:r w:rsidR="00C30771">
        <w:rPr>
          <w:lang w:val="en-US"/>
        </w:rPr>
        <w:t xml:space="preserve"> the</w:t>
      </w:r>
      <w:r w:rsidRPr="00F47928">
        <w:rPr>
          <w:lang w:val="en-US"/>
        </w:rPr>
        <w:t xml:space="preserve"> </w:t>
      </w:r>
      <w:r w:rsidRPr="00F47928">
        <w:rPr>
          <w:i/>
          <w:lang w:val="en-US"/>
        </w:rPr>
        <w:t>Nannochloropsis</w:t>
      </w:r>
      <w:r w:rsidRPr="00F47928">
        <w:rPr>
          <w:lang w:val="en-US"/>
        </w:rPr>
        <w:t xml:space="preserve">, </w:t>
      </w:r>
      <w:r w:rsidRPr="00F47928">
        <w:rPr>
          <w:i/>
          <w:lang w:val="en-US"/>
        </w:rPr>
        <w:t>Tetraselmis</w:t>
      </w:r>
      <w:r w:rsidRPr="00F47928">
        <w:rPr>
          <w:lang w:val="en-US"/>
        </w:rPr>
        <w:t xml:space="preserve">, </w:t>
      </w:r>
      <w:r w:rsidRPr="00F47928">
        <w:rPr>
          <w:i/>
          <w:lang w:val="en-US"/>
        </w:rPr>
        <w:t>Crypthecodinium</w:t>
      </w:r>
      <w:r w:rsidRPr="00F47928">
        <w:rPr>
          <w:lang w:val="en-US"/>
        </w:rPr>
        <w:t>,</w:t>
      </w:r>
      <w:r w:rsidRPr="00F47928">
        <w:rPr>
          <w:i/>
          <w:lang w:val="en-US"/>
        </w:rPr>
        <w:t xml:space="preserve"> Isochrysis</w:t>
      </w:r>
      <w:r w:rsidRPr="00F47928">
        <w:rPr>
          <w:lang w:val="en-US"/>
        </w:rPr>
        <w:t xml:space="preserve">, </w:t>
      </w:r>
      <w:r w:rsidRPr="00F47928">
        <w:rPr>
          <w:i/>
          <w:lang w:val="en-US"/>
        </w:rPr>
        <w:t>Thalassiosira</w:t>
      </w:r>
      <w:r w:rsidRPr="00F47928">
        <w:rPr>
          <w:lang w:val="en-US"/>
        </w:rPr>
        <w:t xml:space="preserve">, </w:t>
      </w:r>
      <w:r w:rsidRPr="00F47928">
        <w:rPr>
          <w:i/>
          <w:lang w:val="en-US"/>
        </w:rPr>
        <w:t>Phaeodactylum</w:t>
      </w:r>
      <w:r w:rsidRPr="00F47928">
        <w:rPr>
          <w:lang w:val="en-US"/>
        </w:rPr>
        <w:t xml:space="preserve">, </w:t>
      </w:r>
      <w:r w:rsidRPr="00F47928">
        <w:rPr>
          <w:i/>
          <w:lang w:val="en-US"/>
        </w:rPr>
        <w:t>Schizochytrium</w:t>
      </w:r>
      <w:r w:rsidRPr="00F47928">
        <w:rPr>
          <w:lang w:val="en-US"/>
        </w:rPr>
        <w:t xml:space="preserve"> and </w:t>
      </w:r>
      <w:r w:rsidRPr="00F47928">
        <w:rPr>
          <w:i/>
          <w:lang w:val="en-US"/>
        </w:rPr>
        <w:t>Chaetoceros</w:t>
      </w:r>
      <w:r w:rsidRPr="00F47928">
        <w:rPr>
          <w:lang w:val="en-US"/>
        </w:rPr>
        <w:t xml:space="preserve"> </w:t>
      </w:r>
      <w:r w:rsidR="006F15A7">
        <w:rPr>
          <w:lang w:val="en-US"/>
        </w:rPr>
        <w:t>g</w:t>
      </w:r>
      <w:r w:rsidRPr="00F47928">
        <w:rPr>
          <w:lang w:val="en-US"/>
        </w:rPr>
        <w:t xml:space="preserve">enera, among others, have been reported </w:t>
      </w:r>
      <w:r w:rsidR="006F15A7">
        <w:rPr>
          <w:lang w:val="en-US"/>
        </w:rPr>
        <w:t>as being</w:t>
      </w:r>
      <w:r w:rsidR="006F15A7" w:rsidRPr="00F47928">
        <w:rPr>
          <w:lang w:val="en-US"/>
        </w:rPr>
        <w:t xml:space="preserve"> </w:t>
      </w:r>
      <w:r w:rsidRPr="00F47928">
        <w:rPr>
          <w:lang w:val="en-US"/>
        </w:rPr>
        <w:t xml:space="preserve">good PUFA producers, especially for docosahexaenoic acid (DHA) and eicosapentaenoic acid (EPA). </w:t>
      </w:r>
      <w:r>
        <w:rPr>
          <w:lang w:val="en-US"/>
        </w:rPr>
        <w:t>T</w:t>
      </w:r>
      <w:r w:rsidRPr="00F47928">
        <w:rPr>
          <w:lang w:val="en-US"/>
        </w:rPr>
        <w:t>hese PUFAs</w:t>
      </w:r>
      <w:r w:rsidR="00FE3056">
        <w:rPr>
          <w:lang w:val="en-US"/>
        </w:rPr>
        <w:t xml:space="preserve"> are</w:t>
      </w:r>
      <w:r w:rsidRPr="00F47928">
        <w:rPr>
          <w:lang w:val="en-US"/>
        </w:rPr>
        <w:t xml:space="preserve"> found </w:t>
      </w:r>
      <w:r w:rsidR="009B240A">
        <w:rPr>
          <w:lang w:val="en-US"/>
        </w:rPr>
        <w:t>as</w:t>
      </w:r>
      <w:r w:rsidRPr="00F47928">
        <w:rPr>
          <w:lang w:val="en-US"/>
        </w:rPr>
        <w:t xml:space="preserve"> nutritional supplements </w:t>
      </w:r>
      <w:r w:rsidR="009B240A">
        <w:rPr>
          <w:lang w:val="en-US"/>
        </w:rPr>
        <w:t>in</w:t>
      </w:r>
      <w:r w:rsidRPr="00F47928">
        <w:rPr>
          <w:lang w:val="en-US"/>
        </w:rPr>
        <w:t xml:space="preserve"> </w:t>
      </w:r>
      <w:r w:rsidR="007D338E">
        <w:rPr>
          <w:lang w:val="en-US"/>
        </w:rPr>
        <w:t>baby</w:t>
      </w:r>
      <w:r w:rsidR="007D338E" w:rsidRPr="00F47928">
        <w:rPr>
          <w:lang w:val="en-US"/>
        </w:rPr>
        <w:t xml:space="preserve"> </w:t>
      </w:r>
      <w:r w:rsidRPr="00F47928">
        <w:rPr>
          <w:lang w:val="en-US"/>
        </w:rPr>
        <w:t>foods, infant formula, dairy and bakery products, eggs, poultry meat and a wide ran</w:t>
      </w:r>
      <w:r w:rsidR="00FE2D13">
        <w:rPr>
          <w:lang w:val="en-US"/>
        </w:rPr>
        <w:t>ge of non-alcoholic beverages.</w:t>
      </w:r>
    </w:p>
    <w:p w14:paraId="20990B31" w14:textId="0BBB532F" w:rsidR="00F13AAE" w:rsidRPr="00F47928" w:rsidRDefault="00F13AAE" w:rsidP="00F13AAE">
      <w:pPr>
        <w:ind w:firstLine="2"/>
        <w:jc w:val="both"/>
        <w:rPr>
          <w:lang w:val="en-US"/>
        </w:rPr>
      </w:pPr>
      <w:r w:rsidRPr="00F47928">
        <w:rPr>
          <w:lang w:val="en-US"/>
        </w:rPr>
        <w:t xml:space="preserve">Finally, </w:t>
      </w:r>
      <w:r w:rsidR="00016FF9">
        <w:rPr>
          <w:lang w:val="en-US"/>
        </w:rPr>
        <w:t>one should point out the</w:t>
      </w:r>
      <w:r w:rsidRPr="00F47928">
        <w:rPr>
          <w:lang w:val="en-US"/>
        </w:rPr>
        <w:t xml:space="preserve"> secondary metabolites from microalgae (besides exopolysaccharides and vitamins). Microalgae and cyanobacteria produce other valuable compounds such as biologically active compounds </w:t>
      </w:r>
      <w:r w:rsidR="00016FF9">
        <w:rPr>
          <w:lang w:val="en-US"/>
        </w:rPr>
        <w:t>that have</w:t>
      </w:r>
      <w:r w:rsidR="00016FF9" w:rsidRPr="00F47928">
        <w:rPr>
          <w:lang w:val="en-US"/>
        </w:rPr>
        <w:t xml:space="preserve"> </w:t>
      </w:r>
      <w:r w:rsidRPr="00F47928">
        <w:rPr>
          <w:lang w:val="en-US"/>
        </w:rPr>
        <w:t xml:space="preserve">antiviral, antiseptic, antifungal and anticancer </w:t>
      </w:r>
      <w:r w:rsidR="00016FF9">
        <w:rPr>
          <w:lang w:val="en-US"/>
        </w:rPr>
        <w:t>properties,</w:t>
      </w:r>
      <w:r w:rsidR="00016FF9" w:rsidRPr="00F47928">
        <w:rPr>
          <w:lang w:val="en-US"/>
        </w:rPr>
        <w:t xml:space="preserve"> </w:t>
      </w:r>
      <w:r w:rsidRPr="00F47928">
        <w:rPr>
          <w:lang w:val="en-US"/>
        </w:rPr>
        <w:t>among other</w:t>
      </w:r>
      <w:r w:rsidR="00016FF9">
        <w:rPr>
          <w:lang w:val="en-US"/>
        </w:rPr>
        <w:t xml:space="preserve"> things</w:t>
      </w:r>
      <w:r w:rsidRPr="00F47928">
        <w:rPr>
          <w:lang w:val="en-US"/>
        </w:rPr>
        <w:t xml:space="preserve"> </w:t>
      </w:r>
      <w:r>
        <w:rPr>
          <w:lang w:val="en-US"/>
        </w:rPr>
        <w:fldChar w:fldCharType="begin" w:fldLock="1"/>
      </w:r>
      <w:r w:rsidR="004821A0">
        <w:rPr>
          <w:lang w:val="en-US"/>
        </w:rPr>
        <w:instrText>ADDIN CSL_CITATION {"citationItems":[{"id":"ITEM-1","itemData":{"DOI":"10.1016/j.biortech.2019.01.063","ISSN":"18732976","PMID":"30685131","abstract":"The importance of expanding our knowledge on microorganisms derived from extreme environments stems from the development of novel and sustainable technologies for our health, food, and environment. Microalgae and cyanobacteria represent a group of diverse microorganisms that inhabit a wide range of environments, are capable of oxygenic photosynthesis, and form a thick microbial mat even at extreme environments. Studies of thermophilic microorganisms have shown a considerable biotechnological potential due to their optimum growth and metabolisms at high temperatures (≥50 °C), which is supported by their thermostable enzymes. Microalgal and cyanobacterial communities present in high-temperature ecosystems account for a large part of the total ecosystem biomass and productivity, and can be exploited to generate several value-added products of agricultural, pharmaceutical, nutraceutical, and industrial relevance. This review provides an overview on the current status of biotechnological applications of thermophilic microalgae and cyanobacteria, with an outlook on the challenges and future prospects.","author":[{"dropping-particle":"","family":"Patel","given":"Alok","non-dropping-particle":"","parse-names":false,"suffix":""},{"dropping-particle":"","family":"Matsakas","given":"Leonidas","non-dropping-particle":"","parse-names":false,"suffix":""},{"dropping-particle":"","family":"Rova","given":"Ulrika","non-dropping-particle":"","parse-names":false,"suffix":""},{"dropping-particle":"","family":"Christakopoulos","given":"Paul","non-dropping-particle":"","parse-names":false,"suffix":""}],"container-title":"Bioresource Technology","id":"ITEM-1","issue":"November 2018","issued":{"date-parts":[["2019"]]},"page":"424-434","publisher":"Elsevier","title":"A perspective on biotechnological applications of thermophilic microalgae and cyanobacteria","type":"article-journal","volume":"278"},"uris":["http://www.mendeley.com/documents/?uuid=a3d79a43-090f-41d5-a3b4-c13066e45d35"]}],"mendeley":{"formattedCitation":"[53]","plainTextFormattedCitation":"[53]","previouslyFormattedCitation":"[53]"},"properties":{"noteIndex":0},"schema":"https://github.com/citation-style-language/schema/raw/master/csl-citation.json"}</w:instrText>
      </w:r>
      <w:r>
        <w:rPr>
          <w:lang w:val="en-US"/>
        </w:rPr>
        <w:fldChar w:fldCharType="separate"/>
      </w:r>
      <w:r w:rsidR="004821A0" w:rsidRPr="004821A0">
        <w:rPr>
          <w:noProof/>
          <w:lang w:val="en-US"/>
        </w:rPr>
        <w:t>[53]</w:t>
      </w:r>
      <w:r>
        <w:rPr>
          <w:lang w:val="en-US"/>
        </w:rPr>
        <w:fldChar w:fldCharType="end"/>
      </w:r>
      <w:r w:rsidRPr="00F47928">
        <w:rPr>
          <w:lang w:val="en-US"/>
        </w:rPr>
        <w:t xml:space="preserve">. </w:t>
      </w:r>
    </w:p>
    <w:p w14:paraId="2A4F26C0" w14:textId="290C8E39" w:rsidR="00CE2C1C" w:rsidRPr="007F43B3" w:rsidRDefault="00CE2C1C" w:rsidP="00566967">
      <w:pPr>
        <w:pStyle w:val="Ttulo1"/>
        <w:rPr>
          <w:color w:val="FF0000"/>
        </w:rPr>
      </w:pPr>
      <w:r w:rsidRPr="007F43B3">
        <w:rPr>
          <w:color w:val="FF0000"/>
        </w:rPr>
        <w:t>Emerging applications</w:t>
      </w:r>
      <w:r w:rsidR="00DE11A8" w:rsidRPr="007F43B3">
        <w:rPr>
          <w:color w:val="FF0000"/>
        </w:rPr>
        <w:t xml:space="preserve"> of microalgae</w:t>
      </w:r>
    </w:p>
    <w:p w14:paraId="398E6652" w14:textId="7AAC9D07" w:rsidR="00831FD4" w:rsidRDefault="00831FD4" w:rsidP="00831FD4">
      <w:pPr>
        <w:jc w:val="both"/>
      </w:pPr>
      <w:r>
        <w:t>Emerging applications include</w:t>
      </w:r>
      <w:r w:rsidR="00016FF9">
        <w:t xml:space="preserve"> the</w:t>
      </w:r>
      <w:r>
        <w:t xml:space="preserve"> </w:t>
      </w:r>
      <w:r w:rsidR="00016FF9">
        <w:t>production</w:t>
      </w:r>
      <w:r w:rsidR="00016FF9" w:rsidRPr="00016FF9">
        <w:t xml:space="preserve"> </w:t>
      </w:r>
      <w:r w:rsidR="00016FF9">
        <w:t xml:space="preserve">of biomaterials, </w:t>
      </w:r>
      <w:r>
        <w:t xml:space="preserve">as </w:t>
      </w:r>
      <w:r w:rsidR="00016FF9">
        <w:t xml:space="preserve">an </w:t>
      </w:r>
      <w:r>
        <w:t>alternative to fossil</w:t>
      </w:r>
      <w:r w:rsidR="00016FF9">
        <w:t>-</w:t>
      </w:r>
      <w:r>
        <w:t>based materials, of agriculture</w:t>
      </w:r>
      <w:r w:rsidR="00016FF9">
        <w:t>-</w:t>
      </w:r>
      <w:r>
        <w:t xml:space="preserve">related products such as biofertilizers, biostimulants and biopesticides </w:t>
      </w:r>
      <w:r w:rsidR="00016FF9">
        <w:t xml:space="preserve">making food cultivation </w:t>
      </w:r>
      <w:r>
        <w:t xml:space="preserve">more sustainable, </w:t>
      </w:r>
      <w:r w:rsidR="00016FF9">
        <w:t>and</w:t>
      </w:r>
      <w:r>
        <w:t xml:space="preserve"> of biofuels as </w:t>
      </w:r>
      <w:r w:rsidR="00016FF9">
        <w:t xml:space="preserve">an </w:t>
      </w:r>
      <w:r>
        <w:t>alternative to petroleum</w:t>
      </w:r>
      <w:r w:rsidR="00016FF9">
        <w:t>-</w:t>
      </w:r>
      <w:r>
        <w:t xml:space="preserve">based fuels. Moreover, </w:t>
      </w:r>
      <w:r w:rsidR="00DE11A8">
        <w:t xml:space="preserve">they </w:t>
      </w:r>
      <w:r>
        <w:t>can be use</w:t>
      </w:r>
      <w:r w:rsidR="00016FF9">
        <w:t>d in</w:t>
      </w:r>
      <w:r>
        <w:t xml:space="preserve"> service</w:t>
      </w:r>
      <w:r w:rsidR="00016FF9">
        <w:t>-</w:t>
      </w:r>
      <w:r>
        <w:t xml:space="preserve">providing processes such as wastewater treatment and </w:t>
      </w:r>
      <w:r w:rsidR="00016FF9">
        <w:t xml:space="preserve">the </w:t>
      </w:r>
      <w:r>
        <w:t xml:space="preserve">clean-up of industrial gases, especially flue gases. </w:t>
      </w:r>
      <w:r w:rsidR="00016FF9">
        <w:t xml:space="preserve">Such </w:t>
      </w:r>
      <w:r>
        <w:t>applications are not</w:t>
      </w:r>
      <w:r w:rsidR="00016FF9">
        <w:t xml:space="preserve"> yet</w:t>
      </w:r>
      <w:r>
        <w:t xml:space="preserve"> commercial due to the large gap </w:t>
      </w:r>
      <w:r w:rsidR="00016FF9">
        <w:t xml:space="preserve">that </w:t>
      </w:r>
      <w:r>
        <w:t>still exist</w:t>
      </w:r>
      <w:r w:rsidR="00016FF9">
        <w:t>s</w:t>
      </w:r>
      <w:r>
        <w:t xml:space="preserve"> between </w:t>
      </w:r>
      <w:r w:rsidR="00016FF9">
        <w:t xml:space="preserve">the </w:t>
      </w:r>
      <w:r>
        <w:t xml:space="preserve">size of </w:t>
      </w:r>
      <w:r w:rsidR="00016FF9">
        <w:t xml:space="preserve">the </w:t>
      </w:r>
      <w:r>
        <w:t>facilities required and the current</w:t>
      </w:r>
      <w:r w:rsidR="00016FF9">
        <w:t>ly</w:t>
      </w:r>
      <w:r>
        <w:t xml:space="preserve"> available </w:t>
      </w:r>
      <w:r w:rsidR="00016FF9">
        <w:t>microalga</w:t>
      </w:r>
      <w:r w:rsidR="00DE11A8">
        <w:t>l</w:t>
      </w:r>
      <w:r w:rsidR="00016FF9">
        <w:t xml:space="preserve"> production </w:t>
      </w:r>
      <w:r>
        <w:t xml:space="preserve">technology. However, there is no doubt that this gap will </w:t>
      </w:r>
      <w:r w:rsidR="00016FF9">
        <w:t>lessen</w:t>
      </w:r>
      <w:r>
        <w:t xml:space="preserve"> in </w:t>
      </w:r>
      <w:r w:rsidR="00016FF9">
        <w:t xml:space="preserve">the </w:t>
      </w:r>
      <w:r>
        <w:t xml:space="preserve">coming years </w:t>
      </w:r>
      <w:r w:rsidR="00016FF9">
        <w:t>making</w:t>
      </w:r>
      <w:r>
        <w:t xml:space="preserve"> microalgae </w:t>
      </w:r>
      <w:r w:rsidR="00016FF9">
        <w:t xml:space="preserve">utilization possible in </w:t>
      </w:r>
      <w:r>
        <w:t>highly relevant applications.</w:t>
      </w:r>
    </w:p>
    <w:p w14:paraId="26F83813" w14:textId="25A4EAE4" w:rsidR="00CE2C1C" w:rsidRPr="007F43B3" w:rsidRDefault="00CE2C1C" w:rsidP="00566967">
      <w:pPr>
        <w:pStyle w:val="Ttulo2"/>
        <w:rPr>
          <w:i/>
          <w:iCs/>
        </w:rPr>
      </w:pPr>
      <w:r w:rsidRPr="007F43B3">
        <w:rPr>
          <w:i/>
          <w:iCs/>
        </w:rPr>
        <w:t>Microalga</w:t>
      </w:r>
      <w:r w:rsidR="00DE11A8">
        <w:rPr>
          <w:i/>
          <w:iCs/>
        </w:rPr>
        <w:t>l</w:t>
      </w:r>
      <w:r w:rsidRPr="007F43B3">
        <w:rPr>
          <w:i/>
          <w:iCs/>
        </w:rPr>
        <w:t xml:space="preserve"> bio-based materials</w:t>
      </w:r>
    </w:p>
    <w:p w14:paraId="1B8BF40A" w14:textId="64D0BB57" w:rsidR="00C8217B" w:rsidRDefault="0024756F" w:rsidP="0024756F">
      <w:pPr>
        <w:jc w:val="both"/>
        <w:rPr>
          <w:lang w:val="en-US"/>
        </w:rPr>
      </w:pPr>
      <w:r w:rsidRPr="001A5558">
        <w:rPr>
          <w:lang w:val="en-US"/>
        </w:rPr>
        <w:t xml:space="preserve">Biomaterials </w:t>
      </w:r>
      <w:r w:rsidR="00076FA9">
        <w:rPr>
          <w:lang w:val="en-US"/>
        </w:rPr>
        <w:t xml:space="preserve">serve </w:t>
      </w:r>
      <w:r w:rsidR="00FE2D13">
        <w:rPr>
          <w:lang w:val="en-US"/>
        </w:rPr>
        <w:t xml:space="preserve">to reduce the </w:t>
      </w:r>
      <w:r w:rsidRPr="001A5558">
        <w:rPr>
          <w:lang w:val="en-US"/>
        </w:rPr>
        <w:t>consumption of conventional fossil</w:t>
      </w:r>
      <w:r w:rsidR="00AF5D18">
        <w:rPr>
          <w:lang w:val="en-US"/>
        </w:rPr>
        <w:t>-</w:t>
      </w:r>
      <w:r w:rsidRPr="001A5558">
        <w:rPr>
          <w:lang w:val="en-US"/>
        </w:rPr>
        <w:t>fuel</w:t>
      </w:r>
      <w:r w:rsidR="00AF5D18">
        <w:rPr>
          <w:lang w:val="en-US"/>
        </w:rPr>
        <w:t>-</w:t>
      </w:r>
      <w:r w:rsidRPr="001A5558">
        <w:rPr>
          <w:lang w:val="en-US"/>
        </w:rPr>
        <w:t>based materials</w:t>
      </w:r>
      <w:r w:rsidR="00076FA9">
        <w:rPr>
          <w:lang w:val="en-US"/>
        </w:rPr>
        <w:t>;</w:t>
      </w:r>
      <w:r w:rsidRPr="001A5558">
        <w:rPr>
          <w:lang w:val="en-US"/>
        </w:rPr>
        <w:t xml:space="preserve"> </w:t>
      </w:r>
      <w:r w:rsidR="00FE2D13">
        <w:rPr>
          <w:lang w:val="en-US"/>
        </w:rPr>
        <w:t xml:space="preserve">they </w:t>
      </w:r>
      <w:r w:rsidR="00076FA9">
        <w:rPr>
          <w:lang w:val="en-US"/>
        </w:rPr>
        <w:t xml:space="preserve">also </w:t>
      </w:r>
      <w:r w:rsidR="00FE2D13">
        <w:rPr>
          <w:lang w:val="en-US"/>
        </w:rPr>
        <w:t xml:space="preserve">provide </w:t>
      </w:r>
      <w:r w:rsidR="00076FA9">
        <w:rPr>
          <w:lang w:val="en-US"/>
        </w:rPr>
        <w:t xml:space="preserve">additional </w:t>
      </w:r>
      <w:r w:rsidR="00FE2D13">
        <w:rPr>
          <w:lang w:val="en-US"/>
        </w:rPr>
        <w:t xml:space="preserve">or improved properties </w:t>
      </w:r>
      <w:r w:rsidRPr="001A5558">
        <w:rPr>
          <w:lang w:val="en-US"/>
        </w:rPr>
        <w:t xml:space="preserve">for new applications. Algae-based </w:t>
      </w:r>
      <w:r w:rsidR="00FE2D13">
        <w:rPr>
          <w:lang w:val="en-US"/>
        </w:rPr>
        <w:t>compounds</w:t>
      </w:r>
      <w:r w:rsidR="00076FA9">
        <w:rPr>
          <w:lang w:val="en-US"/>
        </w:rPr>
        <w:t>, whether</w:t>
      </w:r>
      <w:r w:rsidR="00FE2D13">
        <w:rPr>
          <w:lang w:val="en-US"/>
        </w:rPr>
        <w:t xml:space="preserve"> pure or blended with other materials</w:t>
      </w:r>
      <w:r w:rsidR="00076FA9">
        <w:rPr>
          <w:lang w:val="en-US"/>
        </w:rPr>
        <w:t>,</w:t>
      </w:r>
      <w:r w:rsidR="00FE2D13">
        <w:rPr>
          <w:lang w:val="en-US"/>
        </w:rPr>
        <w:t xml:space="preserve"> can be used in </w:t>
      </w:r>
      <w:r w:rsidRPr="001A5558">
        <w:rPr>
          <w:lang w:val="en-US"/>
        </w:rPr>
        <w:t>a wide range of application</w:t>
      </w:r>
      <w:r w:rsidR="00FE2D13">
        <w:rPr>
          <w:lang w:val="en-US"/>
        </w:rPr>
        <w:t>s</w:t>
      </w:r>
      <w:r w:rsidRPr="001A5558">
        <w:rPr>
          <w:lang w:val="en-US"/>
        </w:rPr>
        <w:t xml:space="preserve">. </w:t>
      </w:r>
      <w:r w:rsidR="00076FA9">
        <w:rPr>
          <w:lang w:val="en-US"/>
        </w:rPr>
        <w:t>Nonetheless</w:t>
      </w:r>
      <w:r w:rsidRPr="001A5558">
        <w:rPr>
          <w:lang w:val="en-US"/>
        </w:rPr>
        <w:t xml:space="preserve">, </w:t>
      </w:r>
      <w:r w:rsidR="00FE2D13">
        <w:rPr>
          <w:lang w:val="en-US"/>
        </w:rPr>
        <w:t xml:space="preserve">relevant </w:t>
      </w:r>
      <w:r w:rsidRPr="001A5558">
        <w:rPr>
          <w:lang w:val="en-US"/>
        </w:rPr>
        <w:t xml:space="preserve">challenges </w:t>
      </w:r>
      <w:r w:rsidR="00076FA9">
        <w:rPr>
          <w:lang w:val="en-US"/>
        </w:rPr>
        <w:t xml:space="preserve">remain </w:t>
      </w:r>
      <w:r w:rsidRPr="001A5558">
        <w:rPr>
          <w:lang w:val="en-US"/>
        </w:rPr>
        <w:t xml:space="preserve">in </w:t>
      </w:r>
      <w:r w:rsidR="00076FA9">
        <w:rPr>
          <w:lang w:val="en-US"/>
        </w:rPr>
        <w:t>commercializing</w:t>
      </w:r>
      <w:r w:rsidRPr="001A5558">
        <w:rPr>
          <w:lang w:val="en-US"/>
        </w:rPr>
        <w:t xml:space="preserve"> these biomaterials</w:t>
      </w:r>
      <w:r w:rsidR="00076FA9">
        <w:rPr>
          <w:lang w:val="en-US"/>
        </w:rPr>
        <w:t>,</w:t>
      </w:r>
      <w:r w:rsidR="00FE2D13">
        <w:rPr>
          <w:lang w:val="en-US"/>
        </w:rPr>
        <w:t xml:space="preserve"> such as </w:t>
      </w:r>
      <w:r w:rsidR="00076FA9">
        <w:rPr>
          <w:lang w:val="en-US"/>
        </w:rPr>
        <w:t xml:space="preserve">their </w:t>
      </w:r>
      <w:r w:rsidR="00FE2D13">
        <w:rPr>
          <w:lang w:val="en-US"/>
        </w:rPr>
        <w:t xml:space="preserve">production cost and capacity. </w:t>
      </w:r>
      <w:r w:rsidR="00076FA9">
        <w:rPr>
          <w:lang w:val="en-US"/>
        </w:rPr>
        <w:t>Considering</w:t>
      </w:r>
      <w:r w:rsidRPr="00F47928">
        <w:rPr>
          <w:lang w:val="en-US"/>
        </w:rPr>
        <w:t xml:space="preserve"> the current competitiveness </w:t>
      </w:r>
      <w:r w:rsidR="00076FA9">
        <w:rPr>
          <w:lang w:val="en-US"/>
        </w:rPr>
        <w:t>regarding</w:t>
      </w:r>
      <w:r w:rsidR="00076FA9" w:rsidRPr="00F47928">
        <w:rPr>
          <w:lang w:val="en-US"/>
        </w:rPr>
        <w:t xml:space="preserve"> </w:t>
      </w:r>
      <w:r w:rsidRPr="00F47928">
        <w:rPr>
          <w:lang w:val="en-US"/>
        </w:rPr>
        <w:t xml:space="preserve">polysaccharides </w:t>
      </w:r>
      <w:r w:rsidR="00076FA9">
        <w:rPr>
          <w:lang w:val="en-US"/>
        </w:rPr>
        <w:t xml:space="preserve">coming </w:t>
      </w:r>
      <w:r w:rsidRPr="00F47928">
        <w:rPr>
          <w:lang w:val="en-US"/>
        </w:rPr>
        <w:t xml:space="preserve">from well-established sources such as terrestrial plants, seaweed, fungi, animals and bacteria, it </w:t>
      </w:r>
      <w:r w:rsidR="00076FA9">
        <w:rPr>
          <w:lang w:val="en-US"/>
        </w:rPr>
        <w:t>would appear</w:t>
      </w:r>
      <w:r w:rsidR="00076FA9" w:rsidRPr="00F47928">
        <w:rPr>
          <w:lang w:val="en-US"/>
        </w:rPr>
        <w:t xml:space="preserve"> </w:t>
      </w:r>
      <w:r w:rsidRPr="00F47928">
        <w:rPr>
          <w:lang w:val="en-US"/>
        </w:rPr>
        <w:t xml:space="preserve">that </w:t>
      </w:r>
      <w:r w:rsidR="00076FA9">
        <w:rPr>
          <w:lang w:val="en-US"/>
        </w:rPr>
        <w:t>producing</w:t>
      </w:r>
      <w:r w:rsidR="00076FA9" w:rsidRPr="00F47928">
        <w:rPr>
          <w:lang w:val="en-US"/>
        </w:rPr>
        <w:t xml:space="preserve"> </w:t>
      </w:r>
      <w:r w:rsidRPr="00F47928">
        <w:rPr>
          <w:lang w:val="en-US"/>
        </w:rPr>
        <w:t xml:space="preserve">exopolysaccharides from microalgae </w:t>
      </w:r>
      <w:r w:rsidR="00076FA9">
        <w:rPr>
          <w:lang w:val="en-US"/>
        </w:rPr>
        <w:t>for</w:t>
      </w:r>
      <w:r w:rsidR="00076FA9" w:rsidRPr="00F47928">
        <w:rPr>
          <w:lang w:val="en-US"/>
        </w:rPr>
        <w:t xml:space="preserve"> </w:t>
      </w:r>
      <w:r w:rsidR="00076FA9">
        <w:rPr>
          <w:lang w:val="en-US"/>
        </w:rPr>
        <w:t>certain</w:t>
      </w:r>
      <w:r w:rsidRPr="00F47928">
        <w:rPr>
          <w:lang w:val="en-US"/>
        </w:rPr>
        <w:t xml:space="preserve"> low</w:t>
      </w:r>
      <w:r w:rsidR="00FE2D13">
        <w:rPr>
          <w:lang w:val="en-US"/>
        </w:rPr>
        <w:t>-value</w:t>
      </w:r>
      <w:r w:rsidR="00076FA9">
        <w:rPr>
          <w:lang w:val="en-US"/>
        </w:rPr>
        <w:t xml:space="preserve">, </w:t>
      </w:r>
      <w:r w:rsidR="00FE2D13">
        <w:rPr>
          <w:lang w:val="en-US"/>
        </w:rPr>
        <w:t>high</w:t>
      </w:r>
      <w:r w:rsidR="00076FA9">
        <w:rPr>
          <w:lang w:val="en-US"/>
        </w:rPr>
        <w:t>-</w:t>
      </w:r>
      <w:r w:rsidR="00FE2D13">
        <w:rPr>
          <w:lang w:val="en-US"/>
        </w:rPr>
        <w:t xml:space="preserve">volume markets </w:t>
      </w:r>
      <w:r w:rsidR="00F94621">
        <w:rPr>
          <w:lang w:val="en-US"/>
        </w:rPr>
        <w:t xml:space="preserve">still requires </w:t>
      </w:r>
      <w:r w:rsidR="00C8217B">
        <w:rPr>
          <w:lang w:val="en-US"/>
        </w:rPr>
        <w:t xml:space="preserve">time to mature. </w:t>
      </w:r>
      <w:r w:rsidR="00F94621">
        <w:rPr>
          <w:lang w:val="en-US"/>
        </w:rPr>
        <w:t>In any case</w:t>
      </w:r>
      <w:r w:rsidRPr="00F47928">
        <w:rPr>
          <w:lang w:val="en-US"/>
        </w:rPr>
        <w:t>, there are niche markets and specific application</w:t>
      </w:r>
      <w:r w:rsidR="007A2257">
        <w:rPr>
          <w:lang w:val="en-US"/>
        </w:rPr>
        <w:t>s</w:t>
      </w:r>
      <w:r w:rsidRPr="00F47928">
        <w:rPr>
          <w:lang w:val="en-US"/>
        </w:rPr>
        <w:t xml:space="preserve"> where microalgal-based </w:t>
      </w:r>
      <w:r w:rsidR="00FE2D13">
        <w:rPr>
          <w:lang w:val="en-US"/>
        </w:rPr>
        <w:t xml:space="preserve">polysaccharides </w:t>
      </w:r>
      <w:r w:rsidRPr="00F47928">
        <w:rPr>
          <w:lang w:val="en-US"/>
        </w:rPr>
        <w:t>could play an im</w:t>
      </w:r>
      <w:r w:rsidR="00FE2D13">
        <w:rPr>
          <w:lang w:val="en-US"/>
        </w:rPr>
        <w:t>portant role in the near future</w:t>
      </w:r>
      <w:r w:rsidR="00C8217B">
        <w:rPr>
          <w:lang w:val="en-US"/>
        </w:rPr>
        <w:t>. T</w:t>
      </w:r>
      <w:r w:rsidRPr="00F47928">
        <w:rPr>
          <w:lang w:val="en-US"/>
        </w:rPr>
        <w:t xml:space="preserve">he </w:t>
      </w:r>
      <w:r w:rsidR="00F94621">
        <w:rPr>
          <w:lang w:val="en-US"/>
        </w:rPr>
        <w:t>vast</w:t>
      </w:r>
      <w:r w:rsidR="00F94621" w:rsidRPr="00F47928">
        <w:rPr>
          <w:lang w:val="en-US"/>
        </w:rPr>
        <w:t xml:space="preserve"> </w:t>
      </w:r>
      <w:r w:rsidRPr="00F47928">
        <w:rPr>
          <w:lang w:val="en-US"/>
        </w:rPr>
        <w:t xml:space="preserve">improvement </w:t>
      </w:r>
      <w:r w:rsidR="00F94621">
        <w:rPr>
          <w:lang w:val="en-US"/>
        </w:rPr>
        <w:t>in</w:t>
      </w:r>
      <w:r w:rsidR="00F94621" w:rsidRPr="00F47928">
        <w:rPr>
          <w:lang w:val="en-US"/>
        </w:rPr>
        <w:t xml:space="preserve"> </w:t>
      </w:r>
      <w:r w:rsidRPr="00F47928">
        <w:rPr>
          <w:lang w:val="en-US"/>
        </w:rPr>
        <w:t xml:space="preserve">technologies for mass </w:t>
      </w:r>
      <w:r w:rsidR="00F94621">
        <w:rPr>
          <w:lang w:val="en-US"/>
        </w:rPr>
        <w:t>producing</w:t>
      </w:r>
      <w:r w:rsidR="00F94621" w:rsidRPr="00F47928">
        <w:rPr>
          <w:lang w:val="en-US"/>
        </w:rPr>
        <w:t xml:space="preserve"> </w:t>
      </w:r>
      <w:r w:rsidRPr="00F47928">
        <w:rPr>
          <w:lang w:val="en-US"/>
        </w:rPr>
        <w:t>microalga</w:t>
      </w:r>
      <w:r w:rsidR="00F94621">
        <w:rPr>
          <w:lang w:val="en-US"/>
        </w:rPr>
        <w:t>l</w:t>
      </w:r>
      <w:r w:rsidRPr="00F47928">
        <w:rPr>
          <w:lang w:val="en-US"/>
        </w:rPr>
        <w:t xml:space="preserve"> biomass</w:t>
      </w:r>
      <w:r w:rsidR="00F94621">
        <w:rPr>
          <w:lang w:val="en-US"/>
        </w:rPr>
        <w:t>,</w:t>
      </w:r>
      <w:r w:rsidRPr="00F47928">
        <w:rPr>
          <w:lang w:val="en-US"/>
        </w:rPr>
        <w:t xml:space="preserve"> and downstream processing using the biorefinery </w:t>
      </w:r>
      <w:r w:rsidR="00F94621" w:rsidRPr="00F47928">
        <w:rPr>
          <w:lang w:val="en-US"/>
        </w:rPr>
        <w:t>concept</w:t>
      </w:r>
      <w:r w:rsidR="00F94621">
        <w:rPr>
          <w:lang w:val="en-US"/>
        </w:rPr>
        <w:t>,</w:t>
      </w:r>
      <w:r w:rsidR="00F94621" w:rsidRPr="00F47928">
        <w:rPr>
          <w:lang w:val="en-US"/>
        </w:rPr>
        <w:t xml:space="preserve"> </w:t>
      </w:r>
      <w:r w:rsidRPr="00F47928">
        <w:rPr>
          <w:lang w:val="en-US"/>
        </w:rPr>
        <w:t xml:space="preserve">has significantly decreased the cost of commercial </w:t>
      </w:r>
      <w:r w:rsidR="00F94621" w:rsidRPr="00F47928">
        <w:rPr>
          <w:lang w:val="en-US"/>
        </w:rPr>
        <w:t xml:space="preserve">microalgae </w:t>
      </w:r>
      <w:r w:rsidRPr="00F47928">
        <w:rPr>
          <w:lang w:val="en-US"/>
        </w:rPr>
        <w:t xml:space="preserve">products and paved the way </w:t>
      </w:r>
      <w:r w:rsidR="00F94621">
        <w:rPr>
          <w:lang w:val="en-US"/>
        </w:rPr>
        <w:t>for</w:t>
      </w:r>
      <w:r w:rsidR="00F94621" w:rsidRPr="00F47928">
        <w:rPr>
          <w:lang w:val="en-US"/>
        </w:rPr>
        <w:t xml:space="preserve"> </w:t>
      </w:r>
      <w:r w:rsidRPr="00F47928">
        <w:rPr>
          <w:lang w:val="en-US"/>
        </w:rPr>
        <w:t xml:space="preserve">the cultivation of still </w:t>
      </w:r>
      <w:r w:rsidR="00F94621">
        <w:rPr>
          <w:lang w:val="en-US"/>
        </w:rPr>
        <w:t>un</w:t>
      </w:r>
      <w:r w:rsidRPr="00F47928">
        <w:rPr>
          <w:lang w:val="en-US"/>
        </w:rPr>
        <w:t>exploited microalgae</w:t>
      </w:r>
      <w:r w:rsidR="00F94621">
        <w:rPr>
          <w:lang w:val="en-US"/>
        </w:rPr>
        <w:t xml:space="preserve"> species</w:t>
      </w:r>
      <w:r w:rsidR="00881DC2">
        <w:rPr>
          <w:lang w:val="en-US"/>
        </w:rPr>
        <w:t xml:space="preserve"> </w:t>
      </w:r>
      <w:r w:rsidR="00881DC2">
        <w:rPr>
          <w:lang w:val="en-US"/>
        </w:rPr>
        <w:fldChar w:fldCharType="begin" w:fldLock="1"/>
      </w:r>
      <w:r w:rsidR="004821A0">
        <w:rPr>
          <w:lang w:val="en-US"/>
        </w:rPr>
        <w:instrText>ADDIN CSL_CITATION {"citationItems":[{"id":"ITEM-1","itemData":{"DOI":"10.19080/AIBM.2018.08.555732","author":[{"dropping-particle":"","family":"Michaud","given":"Philippe","non-dropping-particle":"","parse-names":false,"suffix":""}],"container-title":"Advances in Biotechnology &amp; Microbiology","id":"ITEM-1","issue":"2","issued":{"date-parts":[["2018"]]},"page":"1-2","title":"Polysaccharides from microalgae, what’s future?","type":"article-journal","volume":"8"},"uris":["http://www.mendeley.com/documents/?uuid=ec48954e-9d93-3bf9-bb42-fcdd2fd944b2"]}],"mendeley":{"formattedCitation":"[54]","plainTextFormattedCitation":"[54]","previouslyFormattedCitation":"[54]"},"properties":{"noteIndex":0},"schema":"https://github.com/citation-style-language/schema/raw/master/csl-citation.json"}</w:instrText>
      </w:r>
      <w:r w:rsidR="00881DC2">
        <w:rPr>
          <w:lang w:val="en-US"/>
        </w:rPr>
        <w:fldChar w:fldCharType="separate"/>
      </w:r>
      <w:r w:rsidR="004821A0" w:rsidRPr="004821A0">
        <w:rPr>
          <w:noProof/>
          <w:lang w:val="en-US"/>
        </w:rPr>
        <w:t>[54]</w:t>
      </w:r>
      <w:r w:rsidR="00881DC2">
        <w:rPr>
          <w:lang w:val="en-US"/>
        </w:rPr>
        <w:fldChar w:fldCharType="end"/>
      </w:r>
      <w:r w:rsidRPr="00F47928">
        <w:rPr>
          <w:lang w:val="en-US"/>
        </w:rPr>
        <w:t xml:space="preserve">. </w:t>
      </w:r>
    </w:p>
    <w:p w14:paraId="631DF3E1" w14:textId="787FDA23" w:rsidR="0024756F" w:rsidRPr="00F47928" w:rsidRDefault="00F94621" w:rsidP="0024756F">
      <w:pPr>
        <w:jc w:val="both"/>
        <w:rPr>
          <w:lang w:val="en-US"/>
        </w:rPr>
      </w:pPr>
      <w:r>
        <w:rPr>
          <w:lang w:val="en-US"/>
        </w:rPr>
        <w:t>Similarly</w:t>
      </w:r>
      <w:r w:rsidR="00C8217B" w:rsidRPr="00F47928">
        <w:rPr>
          <w:lang w:val="en-US"/>
        </w:rPr>
        <w:t>,</w:t>
      </w:r>
      <w:r w:rsidR="0024756F" w:rsidRPr="00F47928">
        <w:rPr>
          <w:lang w:val="en-US"/>
        </w:rPr>
        <w:t xml:space="preserve"> microalgal bioplastics could</w:t>
      </w:r>
      <w:r>
        <w:rPr>
          <w:lang w:val="en-US"/>
        </w:rPr>
        <w:t xml:space="preserve"> soon</w:t>
      </w:r>
      <w:r w:rsidR="0024756F" w:rsidRPr="00F47928">
        <w:rPr>
          <w:lang w:val="en-US"/>
        </w:rPr>
        <w:t xml:space="preserve"> </w:t>
      </w:r>
      <w:r>
        <w:rPr>
          <w:lang w:val="en-US"/>
        </w:rPr>
        <w:t>become indispensable</w:t>
      </w:r>
      <w:r w:rsidR="0024756F" w:rsidRPr="00F47928">
        <w:rPr>
          <w:lang w:val="en-US"/>
        </w:rPr>
        <w:t xml:space="preserve"> </w:t>
      </w:r>
      <w:r>
        <w:rPr>
          <w:lang w:val="en-US"/>
        </w:rPr>
        <w:t>given</w:t>
      </w:r>
      <w:r w:rsidR="0024756F" w:rsidRPr="00F47928">
        <w:rPr>
          <w:lang w:val="en-US"/>
        </w:rPr>
        <w:t xml:space="preserve"> their </w:t>
      </w:r>
      <w:r>
        <w:rPr>
          <w:lang w:val="en-US"/>
        </w:rPr>
        <w:t>more</w:t>
      </w:r>
      <w:r w:rsidRPr="00F47928">
        <w:rPr>
          <w:lang w:val="en-US"/>
        </w:rPr>
        <w:t xml:space="preserve"> </w:t>
      </w:r>
      <w:r w:rsidR="0024756F" w:rsidRPr="00F47928">
        <w:rPr>
          <w:lang w:val="en-US"/>
        </w:rPr>
        <w:t>environmental</w:t>
      </w:r>
      <w:r>
        <w:rPr>
          <w:lang w:val="en-US"/>
        </w:rPr>
        <w:t>ly</w:t>
      </w:r>
      <w:r w:rsidR="0024756F" w:rsidRPr="00F47928">
        <w:rPr>
          <w:lang w:val="en-US"/>
        </w:rPr>
        <w:t xml:space="preserve"> friendl</w:t>
      </w:r>
      <w:r>
        <w:rPr>
          <w:lang w:val="en-US"/>
        </w:rPr>
        <w:t>y</w:t>
      </w:r>
      <w:r w:rsidR="0024756F" w:rsidRPr="00F47928">
        <w:rPr>
          <w:lang w:val="en-US"/>
        </w:rPr>
        <w:t xml:space="preserve"> and biodegradab</w:t>
      </w:r>
      <w:r>
        <w:rPr>
          <w:lang w:val="en-US"/>
        </w:rPr>
        <w:t>le properties</w:t>
      </w:r>
      <w:r w:rsidR="0024756F" w:rsidRPr="00F47928">
        <w:rPr>
          <w:lang w:val="en-US"/>
        </w:rPr>
        <w:t xml:space="preserve"> compared to </w:t>
      </w:r>
      <w:r w:rsidRPr="00F47928">
        <w:rPr>
          <w:lang w:val="en-US"/>
        </w:rPr>
        <w:t xml:space="preserve">ordinary </w:t>
      </w:r>
      <w:r w:rsidR="0024756F" w:rsidRPr="00F47928">
        <w:rPr>
          <w:lang w:val="en-US"/>
        </w:rPr>
        <w:t>fossil</w:t>
      </w:r>
      <w:r>
        <w:rPr>
          <w:lang w:val="en-US"/>
        </w:rPr>
        <w:t>-</w:t>
      </w:r>
      <w:r w:rsidR="0024756F" w:rsidRPr="00F47928">
        <w:rPr>
          <w:lang w:val="en-US"/>
        </w:rPr>
        <w:t xml:space="preserve">based </w:t>
      </w:r>
      <w:r w:rsidR="0024756F" w:rsidRPr="00F47928">
        <w:rPr>
          <w:lang w:val="en-US"/>
        </w:rPr>
        <w:lastRenderedPageBreak/>
        <w:t xml:space="preserve">plastics. </w:t>
      </w:r>
      <w:r>
        <w:rPr>
          <w:lang w:val="en-US"/>
        </w:rPr>
        <w:t>Indeed, m</w:t>
      </w:r>
      <w:r w:rsidR="0024756F" w:rsidRPr="00F47928">
        <w:rPr>
          <w:lang w:val="en-US"/>
        </w:rPr>
        <w:t>icroalgae produce a divers</w:t>
      </w:r>
      <w:r>
        <w:rPr>
          <w:lang w:val="en-US"/>
        </w:rPr>
        <w:t>e range</w:t>
      </w:r>
      <w:r w:rsidR="0024756F" w:rsidRPr="00F47928">
        <w:rPr>
          <w:lang w:val="en-US"/>
        </w:rPr>
        <w:t xml:space="preserve"> of intermediate ingredients for bioplastic (bio-derived and biodegradable plastics) synthesis</w:t>
      </w:r>
      <w:r>
        <w:rPr>
          <w:lang w:val="en-US"/>
        </w:rPr>
        <w:t>,</w:t>
      </w:r>
      <w:r w:rsidR="0024756F" w:rsidRPr="00F47928">
        <w:rPr>
          <w:lang w:val="en-US"/>
        </w:rPr>
        <w:t xml:space="preserve"> </w:t>
      </w:r>
      <w:r w:rsidR="00E44076">
        <w:rPr>
          <w:lang w:val="en-US"/>
        </w:rPr>
        <w:t>for instance,</w:t>
      </w:r>
      <w:r w:rsidR="0024756F" w:rsidRPr="00F47928">
        <w:rPr>
          <w:lang w:val="en-US"/>
        </w:rPr>
        <w:t xml:space="preserve"> polyhydroxybutyrate (PHB)</w:t>
      </w:r>
      <w:r>
        <w:rPr>
          <w:lang w:val="en-US"/>
        </w:rPr>
        <w:t>,</w:t>
      </w:r>
      <w:r w:rsidR="0024756F" w:rsidRPr="00F47928">
        <w:rPr>
          <w:lang w:val="en-US"/>
        </w:rPr>
        <w:t xml:space="preserve"> which is a polymer belonging to the polyester class </w:t>
      </w:r>
      <w:r w:rsidR="00881DC2">
        <w:rPr>
          <w:lang w:val="en-US"/>
        </w:rPr>
        <w:fldChar w:fldCharType="begin" w:fldLock="1"/>
      </w:r>
      <w:r w:rsidR="004821A0">
        <w:rPr>
          <w:lang w:val="en-US"/>
        </w:rPr>
        <w:instrText>ADDIN CSL_CITATION {"citationItems":[{"id":"ITEM-1","itemData":{"DOI":"10.1186/s42269-019-0135-5","abstract":"Algae manufacture a diversity of base materials that can be used for bioplastics assembly. The most essential compounds are carbohydrates and hydrocarbons. Polyhydroxybutyrate (PHB) is a polymer belonging to the polyester class that is of interest as bio-derived and biodegradable plastics.","author":[{"dropping-particle":"","family":"Abdo","given":"Sayeda M.","non-dropping-particle":"","parse-names":false,"suffix":""},{"dropping-particle":"","family":"Ali","given":"Gamila H.","non-dropping-particle":"","parse-names":false,"suffix":""}],"container-title":"Bulletin of the National Research Centre","id":"ITEM-1","issue":"1","issued":{"date-parts":[["2019","12"]]},"publisher":"Springer Science and Business Media LLC","title":"Analysis of polyhydroxybutrate and bioplastic production from microalgae","type":"article-journal","volume":"43"},"uris":["http://www.mendeley.com/documents/?uuid=b187e912-c5f2-3928-8543-acc163434799"]}],"mendeley":{"formattedCitation":"[55]","plainTextFormattedCitation":"[55]","previouslyFormattedCitation":"[55]"},"properties":{"noteIndex":0},"schema":"https://github.com/citation-style-language/schema/raw/master/csl-citation.json"}</w:instrText>
      </w:r>
      <w:r w:rsidR="00881DC2">
        <w:rPr>
          <w:lang w:val="en-US"/>
        </w:rPr>
        <w:fldChar w:fldCharType="separate"/>
      </w:r>
      <w:r w:rsidR="004821A0" w:rsidRPr="004821A0">
        <w:rPr>
          <w:noProof/>
          <w:lang w:val="en-US"/>
        </w:rPr>
        <w:t>[55]</w:t>
      </w:r>
      <w:r w:rsidR="00881DC2">
        <w:rPr>
          <w:lang w:val="en-US"/>
        </w:rPr>
        <w:fldChar w:fldCharType="end"/>
      </w:r>
      <w:r w:rsidR="0024756F" w:rsidRPr="00F47928">
        <w:rPr>
          <w:lang w:val="en-US"/>
        </w:rPr>
        <w:t>.</w:t>
      </w:r>
      <w:r w:rsidR="00C8217B">
        <w:rPr>
          <w:lang w:val="en-US"/>
        </w:rPr>
        <w:t xml:space="preserve"> </w:t>
      </w:r>
      <w:r>
        <w:rPr>
          <w:lang w:val="en-US"/>
        </w:rPr>
        <w:t>Improved</w:t>
      </w:r>
      <w:r w:rsidR="0024756F" w:rsidRPr="00F47928">
        <w:rPr>
          <w:lang w:val="en-US"/>
        </w:rPr>
        <w:t xml:space="preserve"> PHB production </w:t>
      </w:r>
      <w:r w:rsidRPr="00F47928">
        <w:rPr>
          <w:lang w:val="en-US"/>
        </w:rPr>
        <w:t xml:space="preserve">efficiency </w:t>
      </w:r>
      <w:r w:rsidR="0024756F" w:rsidRPr="00F47928">
        <w:rPr>
          <w:lang w:val="en-US"/>
        </w:rPr>
        <w:t xml:space="preserve">using microalgal biomass from high-rate algal ponds (HRAPs) is expected to trim the operational costs, making it an interesting and sustainable feedstock for bioplastic production in the near future. However, microalgal-based bioplastic </w:t>
      </w:r>
      <w:r w:rsidRPr="00F47928">
        <w:rPr>
          <w:lang w:val="en-US"/>
        </w:rPr>
        <w:t xml:space="preserve">production </w:t>
      </w:r>
      <w:r w:rsidR="0024756F" w:rsidRPr="00F47928">
        <w:rPr>
          <w:lang w:val="en-US"/>
        </w:rPr>
        <w:t xml:space="preserve">is still </w:t>
      </w:r>
      <w:r w:rsidR="00695056">
        <w:rPr>
          <w:lang w:val="en-US"/>
        </w:rPr>
        <w:t>in the</w:t>
      </w:r>
      <w:r w:rsidR="00695056" w:rsidRPr="00F47928">
        <w:rPr>
          <w:lang w:val="en-US"/>
        </w:rPr>
        <w:t xml:space="preserve"> </w:t>
      </w:r>
      <w:r w:rsidR="0024756F" w:rsidRPr="00F47928">
        <w:rPr>
          <w:lang w:val="en-US"/>
        </w:rPr>
        <w:t>research and development</w:t>
      </w:r>
      <w:r w:rsidR="00695056">
        <w:rPr>
          <w:lang w:val="en-US"/>
        </w:rPr>
        <w:t xml:space="preserve"> stage, </w:t>
      </w:r>
      <w:r w:rsidR="0024756F" w:rsidRPr="00F47928">
        <w:rPr>
          <w:lang w:val="en-US"/>
        </w:rPr>
        <w:t xml:space="preserve">and </w:t>
      </w:r>
      <w:r w:rsidR="00695056">
        <w:rPr>
          <w:lang w:val="en-US"/>
        </w:rPr>
        <w:t>thus</w:t>
      </w:r>
      <w:r w:rsidR="0024756F" w:rsidRPr="00F47928">
        <w:rPr>
          <w:lang w:val="en-US"/>
        </w:rPr>
        <w:t xml:space="preserve"> far from commercialization.</w:t>
      </w:r>
    </w:p>
    <w:p w14:paraId="0F21ED30" w14:textId="243D9719" w:rsidR="00CE2C1C" w:rsidRPr="007F43B3" w:rsidRDefault="00CE2C1C" w:rsidP="00566967">
      <w:pPr>
        <w:pStyle w:val="Ttulo2"/>
        <w:rPr>
          <w:i/>
          <w:iCs/>
        </w:rPr>
      </w:pPr>
      <w:r w:rsidRPr="007F43B3">
        <w:rPr>
          <w:i/>
          <w:iCs/>
        </w:rPr>
        <w:t>Agriculture</w:t>
      </w:r>
      <w:r w:rsidR="00695056" w:rsidRPr="007F43B3">
        <w:rPr>
          <w:i/>
          <w:iCs/>
        </w:rPr>
        <w:t>-</w:t>
      </w:r>
      <w:r w:rsidRPr="007F43B3">
        <w:rPr>
          <w:i/>
          <w:iCs/>
        </w:rPr>
        <w:t>related products</w:t>
      </w:r>
    </w:p>
    <w:p w14:paraId="2394F3E0" w14:textId="1239E135" w:rsidR="00FB77B1" w:rsidRDefault="00CE2C1C" w:rsidP="00CE2C1C">
      <w:pPr>
        <w:jc w:val="both"/>
      </w:pPr>
      <w:r w:rsidRPr="00D05012">
        <w:t>Agriculture</w:t>
      </w:r>
      <w:r w:rsidR="00695056">
        <w:t>-</w:t>
      </w:r>
      <w:r w:rsidRPr="00D05012">
        <w:t xml:space="preserve">related </w:t>
      </w:r>
      <w:r w:rsidR="00695056" w:rsidRPr="00D05012">
        <w:t xml:space="preserve">microalgae </w:t>
      </w:r>
      <w:r w:rsidRPr="00D05012">
        <w:t xml:space="preserve">applications are well </w:t>
      </w:r>
      <w:r w:rsidR="002C4AC5" w:rsidRPr="00D05012">
        <w:t>known</w:t>
      </w:r>
      <w:r w:rsidR="00695056">
        <w:t xml:space="preserve"> and many</w:t>
      </w:r>
      <w:r w:rsidRPr="00D05012">
        <w:t xml:space="preserve"> microalgae</w:t>
      </w:r>
      <w:r w:rsidR="00695056">
        <w:t>-</w:t>
      </w:r>
      <w:r w:rsidRPr="00D05012">
        <w:t xml:space="preserve">related products has been developed </w:t>
      </w:r>
      <w:r w:rsidR="00695056">
        <w:t>over recent</w:t>
      </w:r>
      <w:r w:rsidR="00695056" w:rsidRPr="00D05012">
        <w:t xml:space="preserve"> </w:t>
      </w:r>
      <w:r w:rsidRPr="00D05012">
        <w:t>years. Usually</w:t>
      </w:r>
      <w:r w:rsidR="00695056">
        <w:t>,</w:t>
      </w:r>
      <w:r w:rsidRPr="00D05012">
        <w:t xml:space="preserve"> they are sold as biofertilizers but considering </w:t>
      </w:r>
      <w:r w:rsidR="00695056">
        <w:t>their</w:t>
      </w:r>
      <w:r w:rsidR="00695056" w:rsidRPr="00D05012">
        <w:t xml:space="preserve"> </w:t>
      </w:r>
      <w:r w:rsidRPr="00D05012">
        <w:t xml:space="preserve">low </w:t>
      </w:r>
      <w:r w:rsidR="00695056" w:rsidRPr="00D05012">
        <w:t xml:space="preserve">nutrient </w:t>
      </w:r>
      <w:r w:rsidRPr="00D05012">
        <w:t xml:space="preserve">content (&lt;5% N, &lt;1%P) and the low dosage </w:t>
      </w:r>
      <w:r w:rsidR="00695056">
        <w:t>used</w:t>
      </w:r>
      <w:r w:rsidR="00695056" w:rsidRPr="00D05012">
        <w:t xml:space="preserve"> </w:t>
      </w:r>
      <w:r w:rsidRPr="00D05012">
        <w:t xml:space="preserve">(5-10 L/ha), the net amount of nutrients provided </w:t>
      </w:r>
      <w:r w:rsidR="002C4AC5">
        <w:t>is</w:t>
      </w:r>
      <w:r w:rsidRPr="00D05012">
        <w:t xml:space="preserve"> insignificant. </w:t>
      </w:r>
      <w:r w:rsidR="00695056">
        <w:t>Us</w:t>
      </w:r>
      <w:r w:rsidR="00DE11A8">
        <w:t>e</w:t>
      </w:r>
      <w:r w:rsidR="00FB77B1" w:rsidRPr="00D05012">
        <w:t xml:space="preserve"> </w:t>
      </w:r>
      <w:r w:rsidR="00DE11A8">
        <w:t xml:space="preserve">of </w:t>
      </w:r>
      <w:r w:rsidR="00FB77B1" w:rsidRPr="00D05012">
        <w:t xml:space="preserve">biostimulants allows </w:t>
      </w:r>
      <w:r w:rsidR="007F43B3" w:rsidRPr="00D05012">
        <w:t>reduc</w:t>
      </w:r>
      <w:r w:rsidR="007F43B3">
        <w:t>tion in</w:t>
      </w:r>
      <w:r w:rsidR="00FB77B1" w:rsidRPr="00D05012">
        <w:t xml:space="preserve"> the amount of fertilizers required by the crops</w:t>
      </w:r>
      <w:r w:rsidR="00695056">
        <w:t>,</w:t>
      </w:r>
      <w:r w:rsidR="00FB77B1" w:rsidRPr="00D05012">
        <w:t xml:space="preserve"> and therefore indirectly enhances </w:t>
      </w:r>
      <w:r w:rsidR="00695056">
        <w:t>agricultural</w:t>
      </w:r>
      <w:r w:rsidR="00695056" w:rsidRPr="00D05012">
        <w:t xml:space="preserve"> </w:t>
      </w:r>
      <w:r w:rsidR="00FB77B1" w:rsidRPr="00D05012">
        <w:t>sustainability</w:t>
      </w:r>
      <w:r w:rsidR="00695056">
        <w:t xml:space="preserve"> -</w:t>
      </w:r>
      <w:r w:rsidR="00FB77B1" w:rsidRPr="00D05012">
        <w:t xml:space="preserve"> </w:t>
      </w:r>
      <w:r w:rsidR="00695056">
        <w:t xml:space="preserve">applying </w:t>
      </w:r>
      <w:r w:rsidR="00695056" w:rsidRPr="00D05012">
        <w:t>these products</w:t>
      </w:r>
      <w:r w:rsidR="00695056">
        <w:t xml:space="preserve"> at a rate of </w:t>
      </w:r>
      <w:r w:rsidR="00FB77B1" w:rsidRPr="00D05012">
        <w:t>2 l/ha reduc</w:t>
      </w:r>
      <w:r w:rsidR="00695056">
        <w:t>es</w:t>
      </w:r>
      <w:r w:rsidR="00FB77B1" w:rsidRPr="00D05012">
        <w:t xml:space="preserve"> the </w:t>
      </w:r>
      <w:r w:rsidR="00695056">
        <w:t>need for</w:t>
      </w:r>
      <w:r w:rsidR="00FB77B1" w:rsidRPr="00D05012">
        <w:t xml:space="preserve"> chemical fertilizers </w:t>
      </w:r>
      <w:r w:rsidR="00695056">
        <w:t xml:space="preserve">by </w:t>
      </w:r>
      <w:r w:rsidR="00695056" w:rsidRPr="00D05012">
        <w:t>more than 10%</w:t>
      </w:r>
      <w:r w:rsidR="00695056">
        <w:t>.</w:t>
      </w:r>
    </w:p>
    <w:p w14:paraId="245C9D03" w14:textId="698DFE76" w:rsidR="00CE2C1C" w:rsidRPr="00D05012" w:rsidRDefault="00FB77B1" w:rsidP="00CE2C1C">
      <w:pPr>
        <w:jc w:val="both"/>
      </w:pPr>
      <w:r>
        <w:t>M</w:t>
      </w:r>
      <w:r w:rsidRPr="00D05012">
        <w:t>icroalga</w:t>
      </w:r>
      <w:r w:rsidR="00DE11A8">
        <w:t>l</w:t>
      </w:r>
      <w:r w:rsidRPr="00D05012">
        <w:t xml:space="preserve"> biomass is rich in amino</w:t>
      </w:r>
      <w:r w:rsidR="00695056">
        <w:t xml:space="preserve"> </w:t>
      </w:r>
      <w:r w:rsidRPr="00D05012">
        <w:t>acids provid</w:t>
      </w:r>
      <w:r w:rsidR="00A413FC">
        <w:t>ing</w:t>
      </w:r>
      <w:r w:rsidRPr="00D05012">
        <w:t xml:space="preserve"> beneficial effects </w:t>
      </w:r>
      <w:r w:rsidR="00695056">
        <w:t>to</w:t>
      </w:r>
      <w:r w:rsidR="00695056" w:rsidRPr="00D05012">
        <w:t xml:space="preserve"> </w:t>
      </w:r>
      <w:r w:rsidRPr="00D05012">
        <w:t>the plants</w:t>
      </w:r>
      <w:r>
        <w:t xml:space="preserve"> </w:t>
      </w:r>
      <w:r>
        <w:fldChar w:fldCharType="begin" w:fldLock="1"/>
      </w:r>
      <w:r w:rsidR="004821A0">
        <w:instrText>ADDIN CSL_CITATION {"citationItems":[{"id":"ITEM-1","itemData":{"DOI":"10.1002/elsc.201400191","ISSN":"1618-0240","abstract":"Algal extracts are gaining increasing interest due to their unique composition and possibilities of wide industrial applications. Various extraction techniques are used for conversion of algal biomass into extracts. Recently, attention of scientists has been paid to novel methods, such as enzyme-assisted extraction, microwave-assisted extraction, pressurized liquid extraction, supercritical fluid extraction, and ultrasound-assisted extraction, which enable the extraction of biologically active compounds without their degradation. In this review, the properties of biologically active compounds extracted from the biomass of algae reported in the literature are presented in a structured way. Algal extracts contain compounds such as carbohydrates, proteins, minerals, oil, fats, polyunsaturated fatty acids as well as bioactive compounds such as antioxidants (polyphenols, tocopherols [vitamin E], vitamin C, mycosporine-like amino acids), and pigments, such as carotenoids (carotene xanthophyll), chlorophylls, and phycobilins (phycocyanin, phycoerythrin), which possess antibacterial, antiviral, antifungal, antioxidative, anti-inflammatory, and antitumor properties. Finally, we assemble a list of applications of algal extracts in different developing branches of agriculture (biostimulants, bioregulators, feed additives) and in pharmaceutical industry.","author":[{"dropping-particle":"","family":"Michalak","given":"Izabela","non-dropping-particle":"","parse-names":false,"suffix":""},{"dropping-particle":"","family":"Chojnacka","given":"Katarzyna","non-dropping-particle":"","parse-names":false,"suffix":""}],"container-title":"Engineering in Life Sciences","id":"ITEM-1","issue":"2","issued":{"date-parts":[["2015","3"]]},"page":"160-176","publisher":"John Wiley &amp; Sons, Ltd","title":"Algae as production systems of bioactive compounds","type":"article-journal","volume":"15"},"uris":["http://www.mendeley.com/documents/?uuid=5c960dff-3a9a-4d08-b0ca-b00212f48a43"]}],"mendeley":{"formattedCitation":"[56]","plainTextFormattedCitation":"[56]","previouslyFormattedCitation":"[56]"},"properties":{"noteIndex":0},"schema":"https://github.com/citation-style-language/schema/raw/master/csl-citation.json"}</w:instrText>
      </w:r>
      <w:r>
        <w:fldChar w:fldCharType="separate"/>
      </w:r>
      <w:r w:rsidR="004821A0" w:rsidRPr="004821A0">
        <w:rPr>
          <w:noProof/>
        </w:rPr>
        <w:t>[56]</w:t>
      </w:r>
      <w:r>
        <w:fldChar w:fldCharType="end"/>
      </w:r>
      <w:r w:rsidRPr="00D05012">
        <w:t xml:space="preserve">. </w:t>
      </w:r>
      <w:r w:rsidR="00A413FC">
        <w:t>A</w:t>
      </w:r>
      <w:r w:rsidR="00CE2C1C" w:rsidRPr="00D05012">
        <w:t xml:space="preserve">mino acids act as biostimulants, </w:t>
      </w:r>
      <w:r w:rsidR="00695056">
        <w:t>so even</w:t>
      </w:r>
      <w:r w:rsidR="00695056" w:rsidRPr="00D05012">
        <w:t xml:space="preserve"> </w:t>
      </w:r>
      <w:r w:rsidR="00CE2C1C" w:rsidRPr="00D05012">
        <w:t xml:space="preserve">low concentrations </w:t>
      </w:r>
      <w:r w:rsidR="00695056">
        <w:t>are advantageous</w:t>
      </w:r>
      <w:r w:rsidR="00CE2C1C" w:rsidRPr="00D05012">
        <w:t xml:space="preserve"> for the plants, promoting root </w:t>
      </w:r>
      <w:r w:rsidR="00695056">
        <w:t>and</w:t>
      </w:r>
      <w:r w:rsidR="00695056" w:rsidRPr="00D05012">
        <w:t xml:space="preserve"> </w:t>
      </w:r>
      <w:r w:rsidR="00CE2C1C" w:rsidRPr="00D05012">
        <w:t>fruit</w:t>
      </w:r>
      <w:r w:rsidR="00695056">
        <w:t xml:space="preserve"> development</w:t>
      </w:r>
      <w:r w:rsidR="00CE2C1C" w:rsidRPr="00D05012">
        <w:t>, among</w:t>
      </w:r>
      <w:r w:rsidR="00AA1798">
        <w:t>st</w:t>
      </w:r>
      <w:r w:rsidR="00CE2C1C" w:rsidRPr="00D05012">
        <w:t xml:space="preserve"> other</w:t>
      </w:r>
      <w:r w:rsidR="002945F9">
        <w:t>s</w:t>
      </w:r>
      <w:r w:rsidR="00AA1798">
        <w:t xml:space="preserve"> </w:t>
      </w:r>
      <w:r w:rsidR="002C4AC5">
        <w:fldChar w:fldCharType="begin" w:fldLock="1"/>
      </w:r>
      <w:r w:rsidR="004821A0">
        <w:instrText>ADDIN CSL_CITATION {"citationItems":[{"id":"ITEM-1","itemData":{"DOI":"10.1002/elsc.201400191","ISSN":"1618-0240","abstract":"Algal extracts are gaining increasing interest due to their unique composition and possibilities of wide industrial applications. Various extraction techniques are used for conversion of algal biomass into extracts. Recently, attention of scientists has been paid to novel methods, such as enzyme-assisted extraction, microwave-assisted extraction, pressurized liquid extraction, supercritical fluid extraction, and ultrasound-assisted extraction, which enable the extraction of biologically active compounds without their degradation. In this review, the properties of biologically active compounds extracted from the biomass of algae reported in the literature are presented in a structured way. Algal extracts contain compounds such as carbohydrates, proteins, minerals, oil, fats, polyunsaturated fatty acids as well as bioactive compounds such as antioxidants (polyphenols, tocopherols [vitamin E], vitamin C, mycosporine-like amino acids), and pigments, such as carotenoids (carotene xanthophyll), chlorophylls, and phycobilins (phycocyanin, phycoerythrin), which possess antibacterial, antiviral, antifungal, antioxidative, anti-inflammatory, and antitumor properties. Finally, we assemble a list of applications of algal extracts in different developing branches of agriculture (biostimulants, bioregulators, feed additives) and in pharmaceutical industry.","author":[{"dropping-particle":"","family":"Michalak","given":"Izabela","non-dropping-particle":"","parse-names":false,"suffix":""},{"dropping-particle":"","family":"Chojnacka","given":"Katarzyna","non-dropping-particle":"","parse-names":false,"suffix":""}],"container-title":"Engineering in Life Sciences","id":"ITEM-1","issue":"2","issued":{"date-parts":[["2015","3"]]},"page":"160-176","publisher":"John Wiley &amp; Sons, Ltd","title":"Algae as production systems of bioactive compounds","type":"article-journal","volume":"15"},"uris":["http://www.mendeley.com/documents/?uuid=5c960dff-3a9a-4d08-b0ca-b00212f48a43"]}],"mendeley":{"formattedCitation":"[56]","plainTextFormattedCitation":"[56]","previouslyFormattedCitation":"[56]"},"properties":{"noteIndex":0},"schema":"https://github.com/citation-style-language/schema/raw/master/csl-citation.json"}</w:instrText>
      </w:r>
      <w:r w:rsidR="002C4AC5">
        <w:fldChar w:fldCharType="separate"/>
      </w:r>
      <w:r w:rsidR="004821A0" w:rsidRPr="004821A0">
        <w:rPr>
          <w:noProof/>
        </w:rPr>
        <w:t>[56]</w:t>
      </w:r>
      <w:r w:rsidR="002C4AC5">
        <w:fldChar w:fldCharType="end"/>
      </w:r>
      <w:r w:rsidR="00CE2C1C" w:rsidRPr="00D05012">
        <w:t xml:space="preserve">. </w:t>
      </w:r>
      <w:r w:rsidR="008D7B0E">
        <w:t>T</w:t>
      </w:r>
      <w:r w:rsidR="00CE2C1C" w:rsidRPr="00D05012">
        <w:t>o maximize the positive effect of these amino acids</w:t>
      </w:r>
      <w:r w:rsidR="00AA1798">
        <w:t>,</w:t>
      </w:r>
      <w:r w:rsidR="00CE2C1C" w:rsidRPr="00D05012">
        <w:t xml:space="preserve"> they must be adequately </w:t>
      </w:r>
      <w:r w:rsidR="00AA1798">
        <w:t>supplied</w:t>
      </w:r>
      <w:r w:rsidR="00CE2C1C" w:rsidRPr="00D05012">
        <w:t xml:space="preserve">, </w:t>
      </w:r>
      <w:r w:rsidR="00AA1798">
        <w:t>making</w:t>
      </w:r>
      <w:r w:rsidR="00AA1798" w:rsidRPr="00D05012">
        <w:t xml:space="preserve"> </w:t>
      </w:r>
      <w:r w:rsidR="00CE2C1C" w:rsidRPr="00D05012">
        <w:t xml:space="preserve">the utilization of </w:t>
      </w:r>
      <w:r w:rsidR="002C4AC5" w:rsidRPr="00D05012">
        <w:t>hydrolysed</w:t>
      </w:r>
      <w:r w:rsidR="00CE2C1C" w:rsidRPr="00D05012">
        <w:t xml:space="preserve"> extracts recommendable. </w:t>
      </w:r>
      <w:r w:rsidR="00AA1798">
        <w:t>Furthermore,</w:t>
      </w:r>
      <w:r w:rsidR="00AA1798" w:rsidRPr="00D05012">
        <w:t xml:space="preserve"> </w:t>
      </w:r>
      <w:r w:rsidR="00CE2C1C" w:rsidRPr="00D05012">
        <w:t xml:space="preserve">the </w:t>
      </w:r>
      <w:r w:rsidR="00AA1798" w:rsidRPr="00D05012">
        <w:t>degree</w:t>
      </w:r>
      <w:r w:rsidR="00AA1798">
        <w:t xml:space="preserve"> of</w:t>
      </w:r>
      <w:r w:rsidR="00AA1798" w:rsidRPr="00D05012">
        <w:t xml:space="preserve"> </w:t>
      </w:r>
      <w:r w:rsidR="00CE2C1C" w:rsidRPr="00D05012">
        <w:t xml:space="preserve">hydrolysis </w:t>
      </w:r>
      <w:r w:rsidR="00AA1798">
        <w:t>required</w:t>
      </w:r>
      <w:r w:rsidR="00CE2C1C" w:rsidRPr="00D05012">
        <w:t xml:space="preserve"> is not </w:t>
      </w:r>
      <w:r w:rsidR="00AA1798">
        <w:t>excessive</w:t>
      </w:r>
      <w:r w:rsidR="00CE2C1C" w:rsidRPr="00D05012">
        <w:t xml:space="preserve">, </w:t>
      </w:r>
      <w:r w:rsidR="00AA1798">
        <w:t xml:space="preserve">so </w:t>
      </w:r>
      <w:r w:rsidR="00CE2C1C" w:rsidRPr="00D05012">
        <w:t xml:space="preserve">peptides and polypeptides remain </w:t>
      </w:r>
      <w:r w:rsidR="00AA1798">
        <w:t>following</w:t>
      </w:r>
      <w:r w:rsidR="00AA1798" w:rsidRPr="00D05012">
        <w:t xml:space="preserve"> </w:t>
      </w:r>
      <w:r w:rsidR="00CE2C1C" w:rsidRPr="00D05012">
        <w:t>partial hydrolysis</w:t>
      </w:r>
      <w:r w:rsidR="00AA1798">
        <w:t>, and these</w:t>
      </w:r>
      <w:r w:rsidR="00CE2C1C" w:rsidRPr="00D05012">
        <w:t xml:space="preserve"> </w:t>
      </w:r>
      <w:r w:rsidR="00AA1798">
        <w:t xml:space="preserve">are </w:t>
      </w:r>
      <w:r w:rsidR="00CE2C1C" w:rsidRPr="00D05012">
        <w:t xml:space="preserve">also beneficial </w:t>
      </w:r>
      <w:r w:rsidR="00AA1798">
        <w:t>to</w:t>
      </w:r>
      <w:r w:rsidR="00CE2C1C" w:rsidRPr="00D05012">
        <w:t xml:space="preserve"> the crops</w:t>
      </w:r>
      <w:r w:rsidR="00477428">
        <w:t xml:space="preserve"> </w:t>
      </w:r>
      <w:r w:rsidR="00477428">
        <w:fldChar w:fldCharType="begin" w:fldLock="1"/>
      </w:r>
      <w:r w:rsidR="004821A0">
        <w:instrText>ADDIN CSL_CITATION {"citationItems":[{"id":"ITEM-1","itemData":{"ISBN":"09608524","ISSN":"09608524","PMID":"22418080","abstract":"A process for the production of . l-amino-acids concentrates from microalgae biomass by enzymatic hydrolysis has been developed. The process includes pre-treatment for cell-disruption, enzymatic hydrolysis and final separation by centrifugation. Thermal and mechanical cell-disruption methods have been tested, selecting mechanical disruption using bead milling for 30. min. The enzymatic hydrolysis was done using the commercial enzymes Alcalase and Flavourzyme. Maximum hydrolysis was obtained for biomass concentrations under 270. g/l and previous additional treatment with Viscozyme, reaching a 42% hydrolysis. Repeated reaction steps increased the hydrolysis from 42% (4. h) with a single step to 59% (8. h) after two successive steps. Further increase of the number of steps had a meagre impact on the global yield. The process widens the portfolio of products that can be obtained from microalgae biomass and is a new possibility to enhance the economic viability of microalgae-based biofuels production processes. ?? 2012 Elsevier Ltd.","author":[{"dropping-particle":"","family":"Romero García","given":"J.M.","non-dropping-particle":"","parse-names":false,"suffix":""},{"dropping-particle":"","family":"Acién Fernández","given":"F.G.","non-dropping-particle":"","parse-names":false,"suffix":""},{"dropping-particle":"","family":"Fernández Sevilla","given":"J.M.","non-dropping-particle":"","parse-names":false,"suffix":""}],"container-title":"Bioresource technology","id":"ITEM-1","issued":{"date-parts":[["2012"]]},"note":"From Duplicate 2 (Development of a process for the production of l-amino-acids concentrates from microalgae by enzymatic hydrolysis - Romero García, J.M.; Acién Fernández, F.G.; Fernández Sevilla, J.M.)\n\nFrom Duplicate 3 (Development of a process for the production of l-amino-acids concentrates from microalgae by enzymatic hydrolysis - García, J M Romero; Fernández, F G Acién; Sevilla, J M Fernández)\n\nCited By :15","page":"164-170","title":"Development of a process for the production of l-amino-acids concentrates from microalgae by enzymatic hydrolysis","type":"article-journal","volume":"112"},"uris":["http://www.mendeley.com/documents/?uuid=c2eff54b-cb76-416f-bba5-6553f1279501"]}],"mendeley":{"formattedCitation":"[57]","plainTextFormattedCitation":"[57]","previouslyFormattedCitation":"[57]"},"properties":{"noteIndex":0},"schema":"https://github.com/citation-style-language/schema/raw/master/csl-citation.json"}</w:instrText>
      </w:r>
      <w:r w:rsidR="00477428">
        <w:fldChar w:fldCharType="separate"/>
      </w:r>
      <w:r w:rsidR="004821A0" w:rsidRPr="004821A0">
        <w:rPr>
          <w:noProof/>
        </w:rPr>
        <w:t>[57]</w:t>
      </w:r>
      <w:r w:rsidR="00477428">
        <w:fldChar w:fldCharType="end"/>
      </w:r>
      <w:r w:rsidR="00CE2C1C" w:rsidRPr="00D05012">
        <w:t>. In addition to amino</w:t>
      </w:r>
      <w:r w:rsidR="00AA1798">
        <w:t xml:space="preserve"> </w:t>
      </w:r>
      <w:r w:rsidR="00CE2C1C" w:rsidRPr="00D05012">
        <w:t xml:space="preserve">acids, microalgae </w:t>
      </w:r>
      <w:r w:rsidR="00477428" w:rsidRPr="00D05012">
        <w:t>contain</w:t>
      </w:r>
      <w:r w:rsidR="00CE2C1C" w:rsidRPr="00D05012">
        <w:t xml:space="preserve"> phytohormones such as auxins</w:t>
      </w:r>
      <w:r w:rsidR="00126CE2">
        <w:t>-like</w:t>
      </w:r>
      <w:r w:rsidR="00CE2C1C" w:rsidRPr="00D05012">
        <w:t xml:space="preserve"> and cytokinins</w:t>
      </w:r>
      <w:r w:rsidR="00126CE2">
        <w:t>-like compounds</w:t>
      </w:r>
      <w:r w:rsidR="00CE2C1C" w:rsidRPr="00D05012">
        <w:t xml:space="preserve">, which act as plant growth promoters. Auxins </w:t>
      </w:r>
      <w:r w:rsidR="00AA1798">
        <w:t>greatly</w:t>
      </w:r>
      <w:r w:rsidR="00AA1798" w:rsidRPr="00D05012">
        <w:t xml:space="preserve"> </w:t>
      </w:r>
      <w:r w:rsidR="00CE2C1C" w:rsidRPr="00D05012">
        <w:t xml:space="preserve">improve root </w:t>
      </w:r>
      <w:r w:rsidR="00AA1798" w:rsidRPr="00D05012">
        <w:t>development</w:t>
      </w:r>
      <w:r w:rsidR="00AA1798">
        <w:t>, thus</w:t>
      </w:r>
      <w:r w:rsidR="00AA1798" w:rsidRPr="00D05012">
        <w:t xml:space="preserve"> </w:t>
      </w:r>
      <w:r w:rsidR="00AA1798">
        <w:t>they</w:t>
      </w:r>
      <w:r w:rsidR="00AA1798" w:rsidRPr="00D05012">
        <w:t xml:space="preserve"> </w:t>
      </w:r>
      <w:r w:rsidR="00AA1798">
        <w:t>increase</w:t>
      </w:r>
      <w:r w:rsidR="00CE2C1C" w:rsidRPr="00D05012">
        <w:t xml:space="preserve"> the </w:t>
      </w:r>
      <w:r w:rsidR="00AA1798" w:rsidRPr="00D05012">
        <w:t>plant</w:t>
      </w:r>
      <w:r w:rsidR="00AA1798">
        <w:t>’</w:t>
      </w:r>
      <w:r w:rsidR="00AA1798" w:rsidRPr="00D05012">
        <w:t xml:space="preserve">s </w:t>
      </w:r>
      <w:r w:rsidR="00CE2C1C" w:rsidRPr="00D05012">
        <w:t>capacity to take</w:t>
      </w:r>
      <w:r w:rsidR="00AA1798">
        <w:t xml:space="preserve"> up</w:t>
      </w:r>
      <w:r w:rsidR="00CE2C1C" w:rsidRPr="00D05012">
        <w:t xml:space="preserve"> water and nutrients </w:t>
      </w:r>
      <w:r w:rsidR="00AA1798">
        <w:t>from</w:t>
      </w:r>
      <w:r w:rsidR="00AA1798" w:rsidRPr="00D05012">
        <w:t xml:space="preserve"> </w:t>
      </w:r>
      <w:r w:rsidR="00CE2C1C" w:rsidRPr="00D05012">
        <w:t xml:space="preserve">the soil and </w:t>
      </w:r>
      <w:r w:rsidR="00AA1798">
        <w:t>make them more tolerant</w:t>
      </w:r>
      <w:r w:rsidR="00AA1798" w:rsidRPr="00D05012">
        <w:t xml:space="preserve"> </w:t>
      </w:r>
      <w:r w:rsidR="00CE2C1C" w:rsidRPr="00D05012">
        <w:t>to adverse stress conditions</w:t>
      </w:r>
      <w:r w:rsidR="00AA1798">
        <w:t xml:space="preserve"> </w:t>
      </w:r>
      <w:r w:rsidR="00477428">
        <w:fldChar w:fldCharType="begin" w:fldLock="1"/>
      </w:r>
      <w:r w:rsidR="004821A0">
        <w:instrText>ADDIN CSL_CITATION {"citationItems":[{"id":"ITEM-1","itemData":{"DOI":"10.1023/A:1019928425569","ISBN":"0921-8971","ISSN":"09218971","abstract":"Seven strains of axenic unicellular Chlorophyta and three strains of axenic Cyanophyta were selected for their high growth rate and positive cytokinin-like activity in the Cucumber Cotyledon Expansion Bioassay. Ethanolic extracts of these ten strains were purified using cation exchange resin and paper chromatography and then screened for cytokinin-like activity using the Soybean Callus Bioassay. No trend was detected in the Cyanophyta with one species having two peaks of cytokinin-like activity co-eluting with zeatin derivatives and iso-pentenyladenine derivatives and the other two species having only one peak of activity co-eluting with zeatin derivatives. Four Chlorophyta only had one peak of cytokinin-like activity, co-eluting with zeatin derivatives, while two species had two peaks of activity co-eluting with zeatin and iso-pentenyladenine derivatives. One Chlorophyta species had no detectable cytokinin-like activity. The same ten strains were also tested for auxin-like activity. The water extract of seven strains demonstrated auxin-like activity in the Cucumber Cotyledon Root Formation Bioassay. No auxin-like activity was detected in any of the strains using the Mung Bean Bioassay after being extracted in methanol and purified by phase partitioning with phosphate buffer and ethyl acetate.","author":[{"dropping-particle":"","family":"Stirk","given":"W. A.","non-dropping-particle":"","parse-names":false,"suffix":""},{"dropping-particle":"","family":"Ördög","given":"V.","non-dropping-particle":"","parse-names":false,"suffix":""},{"dropping-particle":"","family":"Staden","given":"J.","non-dropping-particle":"Van","parse-names":false,"suffix":""},{"dropping-particle":"","family":"Jäger","given":"K.","non-dropping-particle":"","parse-names":false,"suffix":""}],"container-title":"Journal of Applied Phycology","id":"ITEM-1","issue":"3","issued":{"date-parts":[["2002","6"]]},"page":"215-221","title":"Cytokinin- and auxin-like activity in Cyanophyta and microalgae","type":"article-journal","volume":"14"},"uris":["http://www.mendeley.com/documents/?uuid=469c5a18-5bfd-4a3e-91b2-ab2b972ac0ad"]}],"mendeley":{"formattedCitation":"[58]","plainTextFormattedCitation":"[58]","previouslyFormattedCitation":"[58]"},"properties":{"noteIndex":0},"schema":"https://github.com/citation-style-language/schema/raw/master/csl-citation.json"}</w:instrText>
      </w:r>
      <w:r w:rsidR="00477428">
        <w:fldChar w:fldCharType="separate"/>
      </w:r>
      <w:r w:rsidR="004821A0" w:rsidRPr="004821A0">
        <w:rPr>
          <w:noProof/>
        </w:rPr>
        <w:t>[58]</w:t>
      </w:r>
      <w:r w:rsidR="00477428">
        <w:fldChar w:fldCharType="end"/>
      </w:r>
      <w:r w:rsidR="00CE2C1C" w:rsidRPr="00D05012">
        <w:t xml:space="preserve">. Cytokinins increase plant growth </w:t>
      </w:r>
      <w:r w:rsidR="00AA1798">
        <w:t xml:space="preserve">and </w:t>
      </w:r>
      <w:r w:rsidR="00CE2C1C" w:rsidRPr="00D05012">
        <w:t>also stimulat</w:t>
      </w:r>
      <w:r w:rsidR="00AA1798">
        <w:t>e</w:t>
      </w:r>
      <w:r w:rsidR="00CE2C1C" w:rsidRPr="00D05012">
        <w:t xml:space="preserve"> fruit</w:t>
      </w:r>
      <w:r w:rsidR="00AA1798" w:rsidRPr="00AA1798">
        <w:t xml:space="preserve"> </w:t>
      </w:r>
      <w:r w:rsidR="00AA1798" w:rsidRPr="00D05012">
        <w:t xml:space="preserve">enlargement </w:t>
      </w:r>
      <w:r w:rsidR="00477428">
        <w:fldChar w:fldCharType="begin" w:fldLock="1"/>
      </w:r>
      <w:r w:rsidR="004821A0">
        <w:instrText>ADDIN CSL_CITATION {"citationItems":[{"id":"ITEM-1","itemData":{"DOI":"10.1023/A:1019928425569","ISBN":"0921-8971","ISSN":"09218971","abstract":"Seven strains of axenic unicellular Chlorophyta and three strains of axenic Cyanophyta were selected for their high growth rate and positive cytokinin-like activity in the Cucumber Cotyledon Expansion Bioassay. Ethanolic extracts of these ten strains were purified using cation exchange resin and paper chromatography and then screened for cytokinin-like activity using the Soybean Callus Bioassay. No trend was detected in the Cyanophyta with one species having two peaks of cytokinin-like activity co-eluting with zeatin derivatives and iso-pentenyladenine derivatives and the other two species having only one peak of activity co-eluting with zeatin derivatives. Four Chlorophyta only had one peak of cytokinin-like activity, co-eluting with zeatin derivatives, while two species had two peaks of activity co-eluting with zeatin and iso-pentenyladenine derivatives. One Chlorophyta species had no detectable cytokinin-like activity. The same ten strains were also tested for auxin-like activity. The water extract of seven strains demonstrated auxin-like activity in the Cucumber Cotyledon Root Formation Bioassay. No auxin-like activity was detected in any of the strains using the Mung Bean Bioassay after being extracted in methanol and purified by phase partitioning with phosphate buffer and ethyl acetate.","author":[{"dropping-particle":"","family":"Stirk","given":"W. A.","non-dropping-particle":"","parse-names":false,"suffix":""},{"dropping-particle":"","family":"Ördög","given":"V.","non-dropping-particle":"","parse-names":false,"suffix":""},{"dropping-particle":"","family":"Staden","given":"J.","non-dropping-particle":"Van","parse-names":false,"suffix":""},{"dropping-particle":"","family":"Jäger","given":"K.","non-dropping-particle":"","parse-names":false,"suffix":""}],"container-title":"Journal of Applied Phycology","id":"ITEM-1","issue":"3","issued":{"date-parts":[["2002","6"]]},"page":"215-221","title":"Cytokinin- and auxin-like activity in Cyanophyta and microalgae","type":"article-journal","volume":"14"},"uris":["http://www.mendeley.com/documents/?uuid=469c5a18-5bfd-4a3e-91b2-ab2b972ac0ad"]}],"mendeley":{"formattedCitation":"[58]","plainTextFormattedCitation":"[58]","previouslyFormattedCitation":"[58]"},"properties":{"noteIndex":0},"schema":"https://github.com/citation-style-language/schema/raw/master/csl-citation.json"}</w:instrText>
      </w:r>
      <w:r w:rsidR="00477428">
        <w:fldChar w:fldCharType="separate"/>
      </w:r>
      <w:r w:rsidR="004821A0" w:rsidRPr="004821A0">
        <w:rPr>
          <w:noProof/>
        </w:rPr>
        <w:t>[58]</w:t>
      </w:r>
      <w:r w:rsidR="00477428">
        <w:fldChar w:fldCharType="end"/>
      </w:r>
      <w:r w:rsidR="00CE2C1C" w:rsidRPr="00D05012">
        <w:t>. Microalgae biomass contains relevant concentrations of these molecules, especially</w:t>
      </w:r>
      <w:r w:rsidR="00AA1798">
        <w:t xml:space="preserve"> the</w:t>
      </w:r>
      <w:r w:rsidR="00CE2C1C" w:rsidRPr="00D05012">
        <w:t xml:space="preserve"> fast growing strains such as </w:t>
      </w:r>
      <w:r w:rsidR="00CE2C1C" w:rsidRPr="008464E3">
        <w:rPr>
          <w:i/>
          <w:iCs/>
        </w:rPr>
        <w:t>Chlorella</w:t>
      </w:r>
      <w:r w:rsidR="00CE2C1C" w:rsidRPr="00D05012">
        <w:t xml:space="preserve"> </w:t>
      </w:r>
      <w:r w:rsidR="00477428">
        <w:fldChar w:fldCharType="begin" w:fldLock="1"/>
      </w:r>
      <w:r w:rsidR="004821A0">
        <w:instrText>ADDIN CSL_CITATION {"citationItems":[{"id":"ITEM-1","itemData":{"DOI":"10.1023/A:1019928425569","ISBN":"0921-8971","ISSN":"09218971","abstract":"Seven strains of axenic unicellular Chlorophyta and three strains of axenic Cyanophyta were selected for their high growth rate and positive cytokinin-like activity in the Cucumber Cotyledon Expansion Bioassay. Ethanolic extracts of these ten strains were purified using cation exchange resin and paper chromatography and then screened for cytokinin-like activity using the Soybean Callus Bioassay. No trend was detected in the Cyanophyta with one species having two peaks of cytokinin-like activity co-eluting with zeatin derivatives and iso-pentenyladenine derivatives and the other two species having only one peak of activity co-eluting with zeatin derivatives. Four Chlorophyta only had one peak of cytokinin-like activity, co-eluting with zeatin derivatives, while two species had two peaks of activity co-eluting with zeatin and iso-pentenyladenine derivatives. One Chlorophyta species had no detectable cytokinin-like activity. The same ten strains were also tested for auxin-like activity. The water extract of seven strains demonstrated auxin-like activity in the Cucumber Cotyledon Root Formation Bioassay. No auxin-like activity was detected in any of the strains using the Mung Bean Bioassay after being extracted in methanol and purified by phase partitioning with phosphate buffer and ethyl acetate.","author":[{"dropping-particle":"","family":"Stirk","given":"W. A.","non-dropping-particle":"","parse-names":false,"suffix":""},{"dropping-particle":"","family":"Ördög","given":"V.","non-dropping-particle":"","parse-names":false,"suffix":""},{"dropping-particle":"","family":"Staden","given":"J.","non-dropping-particle":"Van","parse-names":false,"suffix":""},{"dropping-particle":"","family":"Jäger","given":"K.","non-dropping-particle":"","parse-names":false,"suffix":""}],"container-title":"Journal of Applied Phycology","id":"ITEM-1","issue":"3","issued":{"date-parts":[["2002","6"]]},"page":"215-221","title":"Cytokinin- and auxin-like activity in Cyanophyta and microalgae","type":"article-journal","volume":"14"},"uris":["http://www.mendeley.com/documents/?uuid=469c5a18-5bfd-4a3e-91b2-ab2b972ac0ad"]}],"mendeley":{"formattedCitation":"[58]","plainTextFormattedCitation":"[58]","previouslyFormattedCitation":"[58]"},"properties":{"noteIndex":0},"schema":"https://github.com/citation-style-language/schema/raw/master/csl-citation.json"}</w:instrText>
      </w:r>
      <w:r w:rsidR="00477428">
        <w:fldChar w:fldCharType="separate"/>
      </w:r>
      <w:r w:rsidR="004821A0" w:rsidRPr="004821A0">
        <w:rPr>
          <w:noProof/>
        </w:rPr>
        <w:t>[58]</w:t>
      </w:r>
      <w:r w:rsidR="00477428">
        <w:fldChar w:fldCharType="end"/>
      </w:r>
      <w:r w:rsidR="00CE2C1C" w:rsidRPr="00D05012">
        <w:t>.</w:t>
      </w:r>
    </w:p>
    <w:p w14:paraId="10003E41" w14:textId="41667FFD" w:rsidR="00CE2C1C" w:rsidRPr="00D05012" w:rsidRDefault="008D7B0E" w:rsidP="00477428">
      <w:pPr>
        <w:jc w:val="both"/>
      </w:pPr>
      <w:r>
        <w:t>M</w:t>
      </w:r>
      <w:r w:rsidR="00CE2C1C" w:rsidRPr="00D05012">
        <w:t xml:space="preserve">icroalgae also </w:t>
      </w:r>
      <w:r w:rsidR="00AA1798">
        <w:t>possess</w:t>
      </w:r>
      <w:r w:rsidR="00AA1798" w:rsidRPr="00D05012">
        <w:t xml:space="preserve"> </w:t>
      </w:r>
      <w:r w:rsidR="00CE2C1C" w:rsidRPr="00D05012">
        <w:t xml:space="preserve">molecules that can act as biopesticides, </w:t>
      </w:r>
      <w:r w:rsidR="00AA1798">
        <w:t>thus</w:t>
      </w:r>
      <w:r w:rsidR="00AA1798" w:rsidRPr="00D05012">
        <w:t xml:space="preserve"> </w:t>
      </w:r>
      <w:r w:rsidR="00CE2C1C" w:rsidRPr="00D05012">
        <w:t xml:space="preserve">protecting the plant </w:t>
      </w:r>
      <w:r w:rsidR="00AA1798">
        <w:t>against</w:t>
      </w:r>
      <w:r w:rsidR="00AA1798" w:rsidRPr="00D05012">
        <w:t xml:space="preserve"> </w:t>
      </w:r>
      <w:r w:rsidR="00CE2C1C" w:rsidRPr="00D05012">
        <w:t>pathogens</w:t>
      </w:r>
      <w:r w:rsidR="00AA1798">
        <w:t>,</w:t>
      </w:r>
      <w:r w:rsidR="00CE2C1C" w:rsidRPr="00D05012">
        <w:t xml:space="preserve"> mainly </w:t>
      </w:r>
      <w:r w:rsidR="00477428" w:rsidRPr="00D05012">
        <w:t>fungi</w:t>
      </w:r>
      <w:r w:rsidR="00CE2C1C" w:rsidRPr="00D05012">
        <w:t xml:space="preserve"> or bacteria.</w:t>
      </w:r>
      <w:r w:rsidR="00477428">
        <w:t xml:space="preserve"> </w:t>
      </w:r>
      <w:r w:rsidR="00CE2C1C" w:rsidRPr="00D05012">
        <w:t xml:space="preserve">Marine algae have been shown to </w:t>
      </w:r>
      <w:r w:rsidR="00000DBE">
        <w:t>engage in</w:t>
      </w:r>
      <w:r w:rsidR="00000DBE" w:rsidRPr="00D05012">
        <w:t xml:space="preserve"> </w:t>
      </w:r>
      <w:r w:rsidR="00CE2C1C" w:rsidRPr="00D05012">
        <w:t xml:space="preserve">bactericidal </w:t>
      </w:r>
      <w:r w:rsidR="00477428">
        <w:fldChar w:fldCharType="begin" w:fldLock="1"/>
      </w:r>
      <w:r w:rsidR="004821A0">
        <w:instrText>ADDIN CSL_CITATION {"citationItems":[{"id":"ITEM-1","itemData":{"DOI":"10.1615/InterJAlgae.v9.i4.40","ISSN":"15219429","abstract":"The microalgae are of significant attraction as natural source of bioactive molecules. Twenty-four different fresh water algal species were screened for their antibacterial activity and biomolecules. Bactericidal activity was tested against two gram+ve and four gram-ve bacteria. Maximum antibacterial activity was observed in methanol extracts and least in aqueous extracts. Maximum activity (14 mm) was observed in the extracts of Nostoc, Lyngbya, Mougeotia and Pithophora sp. Gram-positive bacteria were more susceptible than gram-negative bacteria. Thirteen algal species are associated with tannins and phenols, 11 species with steroids, 5 species with flavonoids and 8 species with saponins. Maximum chlorophyll a was recorded with Ulothrix (5.6 mg/g) and least in Tolypothrix (0.5 mg/g). Chlorophyll b was recorded maximum in Vaucheria (4.2 mg/g) and least in Cylindrospermum (0.6 mg/g). Maximum carotenoid content is recorded in Ulothrix (4.5 mg/g) and least in Tolypothrix and Oscillatoria (0.6 mg/g). Range of protein content is 4-20% with maximum yield in Cylindrospermum sp. (20%) and least in Hydrodictyon (4%). Carbohydrate content ranged from 14-35% with maximum yield in Mougeotia (35%) and least in Tolypothrix (14%). Their pharmacological activities and bioactive molecules can be highly exploited. ©Begell House Inc., 2007.","author":[{"dropping-particle":"","family":"Goud","given":"MJP","non-dropping-particle":"","parse-names":false,"suffix":""},{"dropping-particle":"","family":"Seshikala","given":"D.","non-dropping-particle":"","parse-names":false,"suffix":""},{"dropping-particle":"","family":"Charya","given":"MAS","non-dropping-particle":"","parse-names":false,"suffix":""},{"dropping-particle":"","family":"Jaya Prakash Goud","given":"M.","non-dropping-particle":"","parse-names":false,"suffix":""},{"dropping-particle":"","family":"Seshikala","given":"D.","non-dropping-particle":"","parse-names":false,"suffix":""},{"dropping-particle":"","family":"Singara Charya","given":"M. A.","non-dropping-particle":"","parse-names":false,"suffix":""}],"container-title":"Science World Journal","id":"ITEM-1","issue":"3","issued":{"date-parts":[["2007"]]},"page":"19-23","publisher":"Begel House Inc.","title":"Anitbacterial activity and biomolecular composition of certain fresh water micro-algae from River Godavari (India)","type":"article-journal","volume":"2"},"uris":["http://www.mendeley.com/documents/?uuid=402c5b51-1a2c-424b-9d74-7ba5e258d250"]},{"id":"ITEM-2","itemData":{"DOI":"10.17485/ijst/2009/v2i8/29503","ISSN":"09745645","abstract":"Ten microalgae cultured under controlled condition were tested for their antimicrobial activity against the selective bacterial pathogens in compliance with paper disk method. Five different solvents were used for the extraction. Isochrysis galbana showed overall inhibition of [16.22%] followed by Chlorella marina [14.43%], Nannochloropsis oculata [14.07%], Dunaliella salina [13.91%] and Pavlova lutheri [13.17%]. These five microalgal strains were further investigated to examine concentration dependent microbicidal activity using tube dilution method. Microalgal strains were also investigated with agar-well diffusion method to understand the efficacy of antimicrobial principles against various bacterial pathogens. The findings in this study reveal that optimal activity is maintained by butanol extracts on Gram-positive bacteria; ethanol and petroleum ether extracts on both Gram-positive and Gram-negative bacteria; methanol extracts on Gram-negative organisms. Chloroform extracts, on the other hand did not show any significant antimicrobial activity.","author":[{"dropping-particle":"","family":"Srinivasakumar","given":"K. P.","non-dropping-particle":"","parse-names":false,"suffix":""},{"dropping-particle":"","family":"Rajashekhar","given":"M.","non-dropping-particle":"","parse-names":false,"suffix":""}],"container-title":"Indian Journal of Science and Technology","id":"ITEM-2","issue":"8","issued":{"date-parts":[["2009"]]},"page":"16-23","title":"In vitro studies on bactericidal activity and sensitivity pattern of isolated marine microalgae against selective human bacterial pathogens","type":"article-journal","volume":"2"},"uris":["http://www.mendeley.com/documents/?uuid=a6d7adfc-9776-36d5-94ab-62e4c280ac80"]}],"mendeley":{"formattedCitation":"[59,60]","plainTextFormattedCitation":"[59,60]","previouslyFormattedCitation":"[59,60]"},"properties":{"noteIndex":0},"schema":"https://github.com/citation-style-language/schema/raw/master/csl-citation.json"}</w:instrText>
      </w:r>
      <w:r w:rsidR="00477428">
        <w:fldChar w:fldCharType="separate"/>
      </w:r>
      <w:r w:rsidR="004821A0" w:rsidRPr="004821A0">
        <w:rPr>
          <w:noProof/>
        </w:rPr>
        <w:t>[59,60]</w:t>
      </w:r>
      <w:r w:rsidR="00477428">
        <w:fldChar w:fldCharType="end"/>
      </w:r>
      <w:r w:rsidR="00CE2C1C" w:rsidRPr="00D05012">
        <w:t xml:space="preserve">, antifungal </w:t>
      </w:r>
      <w:r w:rsidR="00477428">
        <w:fldChar w:fldCharType="begin" w:fldLock="1"/>
      </w:r>
      <w:r w:rsidR="004821A0">
        <w:instrText>ADDIN CSL_CITATION {"citationItems":[{"id":"ITEM-1","itemData":{"DOI":"10.1111/ijfs.12122","ISSN":"09505423","abstract":"In vitro activity of nine cyanobacterial and ten microalgal newly isolated or culture collection strains against eight significant food-borne pathogens has been evaluated and compared. Water extracts and cul- ture liquids of Gloeocapsa sp. and Synechocystis sp. demonstrated the widest spectrum of activity with minimal inhibitory concentration (MIC) ranging from 1.56 to 12.5 mg mL</w:instrText>
      </w:r>
      <w:r w:rsidR="004821A0">
        <w:rPr>
          <w:rFonts w:hint="eastAsia"/>
        </w:rPr>
        <w:instrText></w:instrText>
      </w:r>
      <w:r w:rsidR="004821A0">
        <w:instrText>1. Culture liquid of Anabaena sp. had the highest activity (MIC = 0.39 mg mL</w:instrText>
      </w:r>
      <w:r w:rsidR="004821A0">
        <w:rPr>
          <w:rFonts w:hint="eastAsia"/>
        </w:rPr>
        <w:instrText></w:instrText>
      </w:r>
      <w:r w:rsidR="004821A0">
        <w:instrText>1) but only to Gram-positive bacteria. Ethanol extracts and fatty acids from all cyanobacteria and microalgae were active against Streptococcus pyogenes and/or Staphylococcus aureus. The fatty acids of Synechocystis sp. inhibited the growth of Bacillus cereus, Escherichia coli and Candida albicans (MIC values of 2.5–1.25 mg mL</w:instrText>
      </w:r>
      <w:r w:rsidR="004821A0">
        <w:rPr>
          <w:rFonts w:hint="eastAsia"/>
        </w:rPr>
        <w:instrText></w:instrText>
      </w:r>
      <w:r w:rsidR="004821A0">
        <w:instrText>1, respectively). Exopolysaccha- rides (EPS) of Gloeocapsa sp. were the sample that exhibited activity against all test pathogens with lowest MIC values (0.125–1mgmL</w:instrText>
      </w:r>
      <w:r w:rsidR="004821A0">
        <w:rPr>
          <w:rFonts w:hint="eastAsia"/>
        </w:rPr>
        <w:instrText></w:instrText>
      </w:r>
      <w:r w:rsidR="004821A0">
        <w:instrText>1). High activity with a narrower range of susceptible targets demonstrated the exopolysaccharides of Synechocystis sp. and Rhodella reticulata. Antimicrobial activity was proven for phycobiliproteins isolated from Synechocystis sp., Arthrospira fusiformis, Porphyridium aerugineum and Porphyridium cruentum, respectively. In conclusion Gloeocapsa sp. and Synechocystis sp. and especially their exopolysaccharides showed the most promising potential against the examined food pathogens","author":[{"dropping-particle":"","family":"Najdenski","given":"Hristo M.","non-dropping-particle":"","parse-names":false,"suffix":""},{"dropping-particle":"","family":"Gigova","given":"Liliana G.","non-dropping-particle":"","parse-names":false,"suffix":""},{"dropping-particle":"","family":"Iliev","given":"Ivan I.","non-dropping-particle":"","parse-names":false,"suffix":""},{"dropping-particle":"","family":"Pilarski","given":"Plamen S.","non-dropping-particle":"","parse-names":false,"suffix":""},{"dropping-particle":"","family":"Lukavský","given":"Jaromir","non-dropping-particle":"","parse-names":false,"suffix":""},{"dropping-particle":"V.","family":"Tsvetkova","given":"Iva","non-dropping-particle":"","parse-names":false,"suffix":""},{"dropping-particle":"","family":"Ninova","given":"Mariana S.","non-dropping-particle":"","parse-names":false,"suffix":""},{"dropping-particle":"","family":"Kussovski","given":"Vesselin K.","non-dropping-particle":"","parse-names":false,"suffix":""}],"container-title":"International Journal of Food Science and Technology","id":"ITEM-1","issue":"7","issued":{"date-parts":[["2013","7"]]},"note":"From Duplicate 2 (Antibacterial and antifungal activities of selected microalgae and cyanobacteria - Najdenski, Hristo M.; Gigova, Liliana G.; Iliev, Ivan I.; Pilarski, Plamen S.; Lukavský, Jaromir; Tsvetkova, Iva V.; Ninova, Mariana S.; Kussovski, Vesselin K.)\n\nFrom Duplicate 1 (Antibacterial and antifungal activities of selected microalgae and cyanobacteria - Najdenski, H M; Gigova, L G; Iliev, I I; Pilarski, P S; Lukavský, J; Tsvetkova, I V; Ninova, M S; Kussovski, V K)\n\nCited By :9","page":"1533-1540","publisher":"John Wiley &amp; Sons, Ltd","title":"Antibacterial and antifungal activities of selected microalgae and cyanobacteria","type":"article-journal","volume":"48"},"uris":["http://www.mendeley.com/documents/?uuid=b87c6deb-aa2f-4410-9cc0-71d5cfa2e8fd"]},{"id":"ITEM-2","itemData":{"abstract":"The blue- green microalgae (cyanobacteria) Spirulina are found naturally in saline lakes and rivers in tropical regions, and has been found to be effective in boosting the immune system and is rich in proteins(60- 70% of dry weight). We studied a sample of Spirulina platensis originally obtained in wild from a river in DR Congo, and artificially cultivated in GOMA/DRC by Antenna Technologies Grands Lacs Projects. The Spirulina obtained from the culture in our laboratory using available ingredients and controlling physical and physico- chemical parameters, contained approximativelly the same proportion in chemical components as the given ones by the literature review. The result of phytochemical screening showed that the powder of Spirulina platensis contains some active ingredients, such as tannins, terpene-sterols and saponosides. We also found high concentrations of total proteins from all fractions sampled. The results of biological tests showed that the proteinic extract of this alga was effective in inhibiting Shigella flexneri, Salmonella typhi and Salmonella B, and Candida albicans. The hydroethanolic extract was effective in inhibiting E. coli, Bacillus sp., Salmonella typhi, Salmonella B., Shigella frexneri, and Candida albicans. The tannic extract was effective in inhibiting Salmonella typhi, Shigella flexneri Candida albicans and Staphylococcus aureus. The fraction of terpene- sterols was effective against Shigella flexineri and Candida albicans. This algal species is a potentially source of nutrition for human health, as well as an important resource for fighting bacterial infections in human. The culture of Spirulina and the study of its combination to other antibiotics represent a potentially important economic and public health resource for Rwanda and the region.","author":[{"dropping-particle":"","family":"Uyisenga","given":"Jeanne Primitive","non-dropping-particle":"","parse-names":false,"suffix":""},{"dropping-particle":"","family":"Nzayino","given":"Pascal","non-dropping-particle":"","parse-names":false,"suffix":""},{"dropping-particle":"","family":"Seneza, Robert Hishamunda","given":"Laurent","non-dropping-particle":"","parse-names":false,"suffix":""},{"dropping-particle":"","family":"Uwantege","given":"Karolina","non-dropping-particle":"","parse-names":false,"suffix":""},{"dropping-particle":"","family":"Gasana","given":"Ndoli","non-dropping-particle":"","parse-names":false,"suffix":""},{"dropping-particle":"","family":"Bajyana","given":"Emmanuel S.","non-dropping-particle":"","parse-names":false,"suffix":""}],"container-title":"International Journal of Ecology &amp; Development","id":"ITEM-2","issue":"S10","issued":{"date-parts":[["2010"]]},"page":"80-88","title":"In vitro study of antibacterial and antifungal activity of Spirulina platensis","type":"article-journal","volume":"16"},"uris":["http://www.mendeley.com/documents/?uuid=12f37e9d-4b93-4ee1-942f-6f45fbbb5c84"]}],"mendeley":{"formattedCitation":"[61,62]","plainTextFormattedCitation":"[61,62]","previouslyFormattedCitation":"[61,62]"},"properties":{"noteIndex":0},"schema":"https://github.com/citation-style-language/schema/raw/master/csl-citation.json"}</w:instrText>
      </w:r>
      <w:r w:rsidR="00477428">
        <w:fldChar w:fldCharType="separate"/>
      </w:r>
      <w:r w:rsidR="004821A0" w:rsidRPr="004821A0">
        <w:rPr>
          <w:noProof/>
          <w:lang w:val="es-ES"/>
        </w:rPr>
        <w:t>[61,62]</w:t>
      </w:r>
      <w:r w:rsidR="00477428">
        <w:fldChar w:fldCharType="end"/>
      </w:r>
      <w:r w:rsidR="00CE2C1C" w:rsidRPr="00477428">
        <w:rPr>
          <w:lang w:val="es-ES"/>
        </w:rPr>
        <w:t xml:space="preserve"> and </w:t>
      </w:r>
      <w:r w:rsidR="00CE2C1C" w:rsidRPr="008464E3">
        <w:t>insecticidal activities</w:t>
      </w:r>
      <w:r w:rsidR="00CE2C1C" w:rsidRPr="00477428">
        <w:rPr>
          <w:lang w:val="es-ES"/>
        </w:rPr>
        <w:t xml:space="preserve"> </w:t>
      </w:r>
      <w:r w:rsidR="00477428">
        <w:rPr>
          <w:lang w:val="es-ES"/>
        </w:rPr>
        <w:fldChar w:fldCharType="begin" w:fldLock="1"/>
      </w:r>
      <w:r w:rsidR="004821A0">
        <w:rPr>
          <w:lang w:val="es-ES"/>
        </w:rPr>
        <w:instrText xml:space="preserve">ADDIN CSL_CITATION {"citationItems":[{"id":"ITEM-1","itemData":{"DOI":"10.1007/s11101-010-9192-y","ISBN":"1568-7767\\r1572-980X","ISSN":"15687767","abstract":"Microorganisms are recognized worldwide as the major source of secondary metabolites with mega diverse structures and promissory biological activities. However, as yet many of them remain little or under-explored like the microbiota from freshwater aquatic ecosystems. In the present review, we undertook a recompilation of metabolites reported with pesticidal properties from microalgae (cyanobacteria and green algae) and fungi, specifically from freshwater aquatic habitats. © 2010 Springer Science+Business Media B.V.","author":[{"dropping-particle":"","family":"Hernández-Carlos","given":"Beatriz","non-dropping-particle":"","parse-names":false,"suffix":""},{"dropping-particle":"","family":"Gamboa-Angulo","given":"M. Marcela","non-dropping-particle":"","parse-names":false,"suffix":""}],"container-title":"Phytochemistry Reviews","id":"ITEM-1","issue":"2","issued":{"date-parts":[["2011","6","13"]]},"note":"From Duplicate 2 (Metabolites from freshwater aquatic microalgae and fungi as potential natural pesticides - Hernández-Carlos, B; Gamboa-Angulo, M M)\n\nFrom Duplicate 2 (Metabolites from freshwater aquatic microalgae and fungi as potential natural pesticides - Hernández-Carlos, B; Gamboa-Angulo, M M)\n\nCited By :5","page":"261-286","publisher":"Springer Netherlands","title":"Metabolites from freshwater aquatic microalgae and fungi as potential natural pesticides","type":"article-journal","volume":"10"},"uris":["http://www.mendeley.com/documents/?uuid=8040fc48-884c-4ca0-b619-5056c4d95897"]},{"id":"ITEM-2","itemData":{"ISBN":"1385-2728","ISSN":"1385-2728","abstract":"The recent literature (1992 - early 1996) on secondary metabolites from marine algae has been reviewed and selected results concerning more than one hundred bioactive compounds are reported. The review is specifically devoted to the seaweeds (Chlorophyta, Phaeophyta and Rhodophyta) and does not include metabolites from microalgae and Cyanobacteria (blue-green algae). Emphasis has been placed on novel compounds, but some recent reports about previously known bioactive metabolites have also been reviewed. A variety of bioactive metabolites has recently been obtained from marine algae, including terpenoids (among them the halogenated </w:instrText>
      </w:r>
      <w:r w:rsidR="004821A0" w:rsidRPr="009325CC">
        <w:instrText>mono-and sesquiterpenoids typically produced by red algae), compounds of mixed biogenesis and further miscellaneous compounds. The reported activities range from properties of pharmacological interest, i.e. cytotoxicity against tumoral cultured cells, antimicrobial activity, antiviral activity, etc., to other activities of ecological or agronomical significance, such as antifeedant activity against marine predators or insecticidal activity. The review of the recent literature on secondary metabolites from marine algae indicates that the search for new bioactive metabolites from seaweeds is an active sector of the chemistry of natural products, stimulating the application of sophisticated physical techniques like two-dimensional NMR as well as intriguing syntheses of compounds of biomedical interest.","author":[{"dropping-particle":"","family":"Tringali","given":"C","non-dropping-particle":"","parse-names":false,"suffix":""}],"container-title":"Current Organic Chemistry","id":"ITEM-2","issue":"4","issued":{"date-parts":[["1997"]]},"page":"375-394","title":"Bioactive metabolites from marine algae: Recent results","type":"article-journal","volume":"1"},"uris":["http://www.mendeley.com/documents/?uuid=3c7124b4-f331-31a8-bac7-639754361121"]}],"mendeley":{"formattedCitation":"[63,64]","plainTextFormattedCitation":"[63,64]","previouslyFormattedCitation":"[63,64]"},"properties":{"noteIndex":0},"schema":"https://github.com/citation-style-language/schema/raw/master/csl-citation.json"}</w:instrText>
      </w:r>
      <w:r w:rsidR="00477428">
        <w:rPr>
          <w:lang w:val="es-ES"/>
        </w:rPr>
        <w:fldChar w:fldCharType="separate"/>
      </w:r>
      <w:r w:rsidR="004821A0" w:rsidRPr="004821A0">
        <w:rPr>
          <w:noProof/>
        </w:rPr>
        <w:t>[63,64]</w:t>
      </w:r>
      <w:r w:rsidR="00477428">
        <w:rPr>
          <w:lang w:val="es-ES"/>
        </w:rPr>
        <w:fldChar w:fldCharType="end"/>
      </w:r>
      <w:r w:rsidR="00CE2C1C" w:rsidRPr="00907937">
        <w:t xml:space="preserve">. </w:t>
      </w:r>
      <w:r w:rsidR="00CE2C1C" w:rsidRPr="00D05012">
        <w:t xml:space="preserve">Green microalgae genera </w:t>
      </w:r>
      <w:r w:rsidR="00000DBE">
        <w:t>such as</w:t>
      </w:r>
      <w:r w:rsidR="00000DBE" w:rsidRPr="00D05012">
        <w:t xml:space="preserve"> </w:t>
      </w:r>
      <w:r w:rsidR="00CE2C1C" w:rsidRPr="00D05012">
        <w:rPr>
          <w:i/>
        </w:rPr>
        <w:t>Nannochloropsis</w:t>
      </w:r>
      <w:r w:rsidR="00CE2C1C" w:rsidRPr="00D05012">
        <w:t xml:space="preserve">, </w:t>
      </w:r>
      <w:r w:rsidR="00CE2C1C" w:rsidRPr="00D05012">
        <w:rPr>
          <w:i/>
        </w:rPr>
        <w:t>Chlorella</w:t>
      </w:r>
      <w:r w:rsidR="00CE2C1C" w:rsidRPr="00D05012">
        <w:t xml:space="preserve">, and </w:t>
      </w:r>
      <w:r w:rsidR="00CE2C1C" w:rsidRPr="00D05012">
        <w:rPr>
          <w:i/>
        </w:rPr>
        <w:t>Scenedesmus</w:t>
      </w:r>
      <w:r w:rsidR="00CE2C1C" w:rsidRPr="00D05012">
        <w:t xml:space="preserve"> can produce phytohormones including indol</w:t>
      </w:r>
      <w:r w:rsidR="00000DBE">
        <w:t>e</w:t>
      </w:r>
      <w:r w:rsidR="00CE2C1C" w:rsidRPr="00D05012">
        <w:t xml:space="preserve">acetic acid (IAA), cytokinins, gibberellins, </w:t>
      </w:r>
      <w:r w:rsidR="00000DBE" w:rsidRPr="00D05012">
        <w:t>abscisic</w:t>
      </w:r>
      <w:r w:rsidR="00CE2C1C" w:rsidRPr="00D05012">
        <w:t xml:space="preserve"> acid (ABA) and/or jasmonic acid </w:t>
      </w:r>
      <w:r w:rsidR="00477428">
        <w:fldChar w:fldCharType="begin" w:fldLock="1"/>
      </w:r>
      <w:r w:rsidR="004821A0">
        <w:instrText>ADDIN CSL_CITATION {"citationItems":[{"id":"ITEM-1","itemData":{"DOI":"10.1016/j.tplants.2015.01.006","ISBN":"1360-1385","ISSN":"13601385","PMID":"25697753","abstract":"Phytohormones, including auxin, abscisic acid (ABA), cytokinin (CK), ethylene (ET), and gibberellins (GAs), have been found in a broad spectrum of microalgal lineages. Although the functional role of microalgal endogenous phytohormones remains elusive, molecular evidence from the oleaginous microalga Nannochloropsis oceanica suggests that endogenous ABA and CK are functional and that their physiological effects are similar to those in higher plants. In this Opinion article, proceeding from genome-based metabolic reconstruction, we suggest that modern higher plant phytohormone biosynthesis pathways originate from ancient microalgae even though some of the microalgal phytohormone signaling pathways remain unknown. Dissection and manipulation of microalgal phytohormone systems could offer a new view of phytohormone evolution in plants and present new opportunities in developing microalgal feedstock for biofuels.","author":[{"dropping-particle":"","family":"Lu","given":"Yandu","non-dropping-particle":"","parse-names":false,"suffix":""},{"dropping-particle":"","family":"Xu","given":"Jian","non-dropping-particle":"","parse-names":false,"suffix":""}],"container-title":"Trends in plant science","id":"ITEM-1","issue":"5","issued":{"date-parts":[["2015"]]},"note":"From Duplicate 1 (Phytohormones in microalgae: A new opportunity for microalgal biotechnology? - Lu, Yandu; Xu, Jian)\n\nFrom Duplicate 1 (Phytohormones in microalgae: A new opportunity for microalgal biotechnology? - Lu, Yandu; Xu, Jian)\n\nFrom Duplicate 1 (Phytohormones in microalgae: A new opportunity for microalgal biotechnology? - Lu, Y; Xu, J)\n\nCited By :3\n\nFrom Duplicate 2 (Phytohormones in microalgae: A new opportunity for microalgal biotechnology? - Lu, Y; Xu, J)\n\nCited By :3","page":"273-282","title":"Phytohormones in microalgae: A new opportunity for microalgal biotechnology?","type":"article-journal","volume":"20"},"uris":["http://www.mendeley.com/documents/?uuid=30a17f2d-1bbe-4376-915e-da99377654ee"]}],"mendeley":{"formattedCitation":"[65]","plainTextFormattedCitation":"[65]","previouslyFormattedCitation":"[65]"},"properties":{"noteIndex":0},"schema":"https://github.com/citation-style-language/schema/raw/master/csl-citation.json"}</w:instrText>
      </w:r>
      <w:r w:rsidR="00477428">
        <w:fldChar w:fldCharType="separate"/>
      </w:r>
      <w:r w:rsidR="004821A0" w:rsidRPr="004821A0">
        <w:rPr>
          <w:noProof/>
        </w:rPr>
        <w:t>[65]</w:t>
      </w:r>
      <w:r w:rsidR="00477428">
        <w:fldChar w:fldCharType="end"/>
      </w:r>
      <w:r w:rsidR="00CE2C1C" w:rsidRPr="00D05012">
        <w:t xml:space="preserve">. In addition, the production of antibiotics and siderophores from </w:t>
      </w:r>
      <w:r w:rsidR="00CE2C1C" w:rsidRPr="00D05012">
        <w:rPr>
          <w:i/>
        </w:rPr>
        <w:t>Chlorella</w:t>
      </w:r>
      <w:r w:rsidR="00CE2C1C" w:rsidRPr="00D05012">
        <w:t xml:space="preserve"> and </w:t>
      </w:r>
      <w:r w:rsidR="00CE2C1C" w:rsidRPr="00D05012">
        <w:rPr>
          <w:i/>
        </w:rPr>
        <w:t>Scenedesmus</w:t>
      </w:r>
      <w:r w:rsidR="00CE2C1C" w:rsidRPr="00D05012">
        <w:t xml:space="preserve"> has been previously described. </w:t>
      </w:r>
      <w:r w:rsidR="00000DBE">
        <w:t>W</w:t>
      </w:r>
      <w:r w:rsidR="00CE2C1C" w:rsidRPr="00D05012">
        <w:t xml:space="preserve">hile cyanobacteria like </w:t>
      </w:r>
      <w:r w:rsidR="00CE2C1C" w:rsidRPr="00D05012">
        <w:rPr>
          <w:i/>
        </w:rPr>
        <w:t>Arthrospira</w:t>
      </w:r>
      <w:r w:rsidR="00CE2C1C" w:rsidRPr="00D05012">
        <w:t xml:space="preserve"> (</w:t>
      </w:r>
      <w:r w:rsidR="00CE2C1C" w:rsidRPr="00D05012">
        <w:rPr>
          <w:i/>
        </w:rPr>
        <w:t>Spirulina</w:t>
      </w:r>
      <w:r w:rsidR="00CE2C1C" w:rsidRPr="00D05012">
        <w:t xml:space="preserve">), </w:t>
      </w:r>
      <w:r w:rsidR="00CE2C1C" w:rsidRPr="00D05012">
        <w:rPr>
          <w:i/>
        </w:rPr>
        <w:t>Oscillatoria</w:t>
      </w:r>
      <w:r w:rsidR="00CE2C1C" w:rsidRPr="00D05012">
        <w:t xml:space="preserve">, </w:t>
      </w:r>
      <w:r w:rsidR="00CE2C1C" w:rsidRPr="00D05012">
        <w:rPr>
          <w:i/>
        </w:rPr>
        <w:t>Chlorogloea</w:t>
      </w:r>
      <w:r w:rsidR="00CE2C1C" w:rsidRPr="00D05012">
        <w:t xml:space="preserve">, </w:t>
      </w:r>
      <w:r w:rsidR="00CE2C1C" w:rsidRPr="00D05012">
        <w:rPr>
          <w:i/>
        </w:rPr>
        <w:t>Arthronema</w:t>
      </w:r>
      <w:r w:rsidR="00CE2C1C" w:rsidRPr="00D05012">
        <w:t xml:space="preserve"> </w:t>
      </w:r>
      <w:r w:rsidR="00000DBE">
        <w:t>and</w:t>
      </w:r>
      <w:r w:rsidR="00000DBE" w:rsidRPr="00D05012">
        <w:t xml:space="preserve"> </w:t>
      </w:r>
      <w:r w:rsidR="00CE2C1C" w:rsidRPr="00D05012">
        <w:rPr>
          <w:i/>
        </w:rPr>
        <w:t>Calothrix</w:t>
      </w:r>
      <w:r w:rsidR="00CE2C1C" w:rsidRPr="00D05012">
        <w:t xml:space="preserve"> are able to produce IAA, cytokinins and/or jasmonic acid </w:t>
      </w:r>
      <w:r w:rsidR="00477428">
        <w:fldChar w:fldCharType="begin" w:fldLock="1"/>
      </w:r>
      <w:r w:rsidR="004821A0">
        <w:instrText>ADDIN CSL_CITATION {"citationItems":[{"id":"ITEM-1","itemData":{"DOI":"10.1134/S1021443707020021","ISBN":"1021-4437","ISSN":"1021-4437","abstract":"Abstract —In various algal taxa, essentially all known phytohormones were detected in concentrations compa- rable with their content in higher plants. The occurrence of diverse free and conjugated hormone forms substan- tiates the functioning of the complex system of metabolism and activity regulation of these compounds. In most cases, the spectrum of biological activities of algal hormones corresponds to the functions of higher plant hor- mones. Some physiological and biochemical processes in algal cells and tissues are under the control of several phytohormones. All these facts permit a consideration of the algal hormonal system as a full-value regulatory system.","author":[{"dropping-particle":"","family":"Tarakhovskaya","given":"E. R.","non-dropping-particle":"","parse-names":false,"suffix":""},{"dropping-particle":"","family":"Maslov","given":"Yu. I.","non-dropping-particle":"","parse-names":false,"suffix":""},{"dropping-particle":"","family":"Shishova","given":"M. F.","non-dropping-particle":"","parse-names":false,"suffix":""}],"container-title":"Russian Journal of Plant Physiology","id":"ITEM-1","issue":"2","issued":{"date-parts":[["2007","4"]]},"page":"163-170","publisher":"Nauka/Interperiodica","title":"Phytohormones in algae","type":"article-journal","volume":"54"},"uris":["http://www.mendeley.com/documents/?uuid=dc6b595c-493c-490a-a2fc-f80fc1c5132a"]}],"mendeley":{"formattedCitation":"[66]","plainTextFormattedCitation":"[66]","previouslyFormattedCitation":"[66]"},"properties":{"noteIndex":0},"schema":"https://github.com/citation-style-language/schema/raw/master/csl-citation.json"}</w:instrText>
      </w:r>
      <w:r w:rsidR="00477428">
        <w:fldChar w:fldCharType="separate"/>
      </w:r>
      <w:r w:rsidR="004821A0" w:rsidRPr="004821A0">
        <w:rPr>
          <w:noProof/>
        </w:rPr>
        <w:t>[66]</w:t>
      </w:r>
      <w:r w:rsidR="00477428">
        <w:fldChar w:fldCharType="end"/>
      </w:r>
      <w:r w:rsidR="00CE2C1C" w:rsidRPr="00D05012">
        <w:t xml:space="preserve">, </w:t>
      </w:r>
      <w:r w:rsidR="00CE2C1C" w:rsidRPr="00D05012">
        <w:rPr>
          <w:i/>
        </w:rPr>
        <w:t>Nostoc</w:t>
      </w:r>
      <w:r w:rsidR="00CE2C1C" w:rsidRPr="00D05012">
        <w:t xml:space="preserve">, </w:t>
      </w:r>
      <w:r w:rsidR="00CE2C1C" w:rsidRPr="00D05012">
        <w:rPr>
          <w:i/>
        </w:rPr>
        <w:t>Anabaena</w:t>
      </w:r>
      <w:r w:rsidR="00CE2C1C" w:rsidRPr="00D05012">
        <w:t xml:space="preserve">, </w:t>
      </w:r>
      <w:r w:rsidR="00CE2C1C" w:rsidRPr="00D05012">
        <w:rPr>
          <w:i/>
        </w:rPr>
        <w:t>Oscillatoria</w:t>
      </w:r>
      <w:r w:rsidR="00CE2C1C" w:rsidRPr="00D05012">
        <w:t xml:space="preserve"> and </w:t>
      </w:r>
      <w:r w:rsidR="00CE2C1C" w:rsidRPr="00D05012">
        <w:rPr>
          <w:i/>
        </w:rPr>
        <w:t>Tolypothrix</w:t>
      </w:r>
      <w:r w:rsidR="00CE2C1C" w:rsidRPr="00D05012">
        <w:t xml:space="preserve"> </w:t>
      </w:r>
      <w:r w:rsidR="00000DBE" w:rsidRPr="00D05012">
        <w:t xml:space="preserve">cyanobacteria </w:t>
      </w:r>
      <w:r w:rsidR="00CE2C1C" w:rsidRPr="00D05012">
        <w:t>are very effective “biopesticide” agents.</w:t>
      </w:r>
      <w:r w:rsidR="002945F9">
        <w:t xml:space="preserve"> </w:t>
      </w:r>
    </w:p>
    <w:p w14:paraId="4930054B" w14:textId="55447EC7" w:rsidR="00CE2C1C" w:rsidRPr="00D05012" w:rsidRDefault="00CE2C1C" w:rsidP="00FB77B1">
      <w:pPr>
        <w:spacing w:after="200"/>
        <w:jc w:val="both"/>
        <w:rPr>
          <w:iCs/>
        </w:rPr>
      </w:pPr>
      <w:r w:rsidRPr="00D05012">
        <w:t xml:space="preserve">The biofertilizer market is a prime focus </w:t>
      </w:r>
      <w:r w:rsidR="007E481D">
        <w:t>of</w:t>
      </w:r>
      <w:r w:rsidR="007E481D" w:rsidRPr="00D05012">
        <w:t xml:space="preserve"> </w:t>
      </w:r>
      <w:r w:rsidRPr="00D05012">
        <w:t xml:space="preserve">the agriculture industry. Biofertilizers improve the availability of nutrients and enhance </w:t>
      </w:r>
      <w:r w:rsidR="00372B74">
        <w:t xml:space="preserve">their </w:t>
      </w:r>
      <w:r w:rsidR="00035341">
        <w:t xml:space="preserve">consumption by </w:t>
      </w:r>
      <w:r w:rsidRPr="00D05012">
        <w:t>the plant</w:t>
      </w:r>
      <w:r w:rsidR="00035341">
        <w:t>s</w:t>
      </w:r>
      <w:r w:rsidRPr="00D05012">
        <w:t>. They also act as a barrier against pathogens and protect plants from pests, decompose organic residues and stimulate the plant</w:t>
      </w:r>
      <w:r w:rsidR="00372B74">
        <w:t>’s</w:t>
      </w:r>
      <w:r w:rsidRPr="00D05012">
        <w:t xml:space="preserve"> </w:t>
      </w:r>
      <w:r w:rsidR="00372B74" w:rsidRPr="00D05012">
        <w:t xml:space="preserve">overall </w:t>
      </w:r>
      <w:r w:rsidRPr="00D05012">
        <w:t>growth and development</w:t>
      </w:r>
      <w:r w:rsidR="007F43B3">
        <w:t xml:space="preserve">. </w:t>
      </w:r>
      <w:r w:rsidRPr="00D05012">
        <w:t xml:space="preserve">The biostimulant market is driven by </w:t>
      </w:r>
      <w:r w:rsidR="00372B74">
        <w:t>increas</w:t>
      </w:r>
      <w:r w:rsidR="00105FB3">
        <w:t>ed</w:t>
      </w:r>
      <w:r w:rsidR="00372B74" w:rsidRPr="00D05012">
        <w:t xml:space="preserve"> </w:t>
      </w:r>
      <w:r w:rsidRPr="00D05012">
        <w:t xml:space="preserve">customer attention </w:t>
      </w:r>
      <w:r w:rsidR="00105FB3">
        <w:t>to</w:t>
      </w:r>
      <w:r w:rsidR="00372B74" w:rsidRPr="00D05012">
        <w:t xml:space="preserve"> </w:t>
      </w:r>
      <w:r w:rsidRPr="00D05012">
        <w:t xml:space="preserve">enhancing the premium value of crops. Among the types of plant growth regulators, </w:t>
      </w:r>
      <w:r w:rsidR="00372B74">
        <w:t>which include</w:t>
      </w:r>
      <w:r w:rsidRPr="00D05012">
        <w:t xml:space="preserve"> auxins, cytokinins, gibberellins, and others, gibberellins account for </w:t>
      </w:r>
      <w:r w:rsidRPr="00D05012">
        <w:lastRenderedPageBreak/>
        <w:t xml:space="preserve">the largest market share, followed by cytokinins and auxins. </w:t>
      </w:r>
      <w:r w:rsidR="00372B74">
        <w:t>With respect to</w:t>
      </w:r>
      <w:r w:rsidR="00372B74" w:rsidRPr="00D05012">
        <w:t xml:space="preserve"> </w:t>
      </w:r>
      <w:r w:rsidRPr="00D05012">
        <w:t>biopesticides</w:t>
      </w:r>
      <w:r w:rsidR="00A413FC">
        <w:t xml:space="preserve">, </w:t>
      </w:r>
      <w:r w:rsidRPr="00D05012">
        <w:t>the increase</w:t>
      </w:r>
      <w:r w:rsidR="00372B74">
        <w:t>d</w:t>
      </w:r>
      <w:r w:rsidRPr="00D05012">
        <w:t xml:space="preserve"> awareness </w:t>
      </w:r>
      <w:r w:rsidR="00252423">
        <w:t>regarding</w:t>
      </w:r>
      <w:r w:rsidR="00252423" w:rsidRPr="00D05012">
        <w:t xml:space="preserve"> </w:t>
      </w:r>
      <w:r w:rsidRPr="00D05012">
        <w:t xml:space="preserve">occupational hazards caused by chemical pesticides </w:t>
      </w:r>
      <w:r w:rsidR="00035341">
        <w:t>is one</w:t>
      </w:r>
      <w:r w:rsidRPr="00D05012">
        <w:t xml:space="preserve"> </w:t>
      </w:r>
      <w:r w:rsidR="00035341">
        <w:t xml:space="preserve">of </w:t>
      </w:r>
      <w:r w:rsidRPr="00D05012">
        <w:t xml:space="preserve">the </w:t>
      </w:r>
      <w:r w:rsidR="00372B74">
        <w:t>main</w:t>
      </w:r>
      <w:r w:rsidR="00372B74" w:rsidRPr="00D05012">
        <w:t xml:space="preserve"> </w:t>
      </w:r>
      <w:r w:rsidR="00252423">
        <w:t>factors</w:t>
      </w:r>
      <w:r w:rsidRPr="00D05012">
        <w:t xml:space="preserve"> </w:t>
      </w:r>
      <w:r w:rsidR="00252423">
        <w:t>driving</w:t>
      </w:r>
      <w:r w:rsidR="00A413FC">
        <w:t xml:space="preserve"> this </w:t>
      </w:r>
      <w:r w:rsidRPr="00D05012">
        <w:t xml:space="preserve">market. Biopesticides are used primarily as preventative measures for </w:t>
      </w:r>
      <w:r w:rsidR="00252423" w:rsidRPr="00D05012">
        <w:t xml:space="preserve">plant </w:t>
      </w:r>
      <w:r w:rsidRPr="00D05012">
        <w:t>disease</w:t>
      </w:r>
      <w:r w:rsidR="00252423">
        <w:t>. They are</w:t>
      </w:r>
      <w:r w:rsidRPr="00D05012">
        <w:t xml:space="preserve"> made from naturally occurring substances that control pests </w:t>
      </w:r>
      <w:r w:rsidR="00252423">
        <w:t>using</w:t>
      </w:r>
      <w:r w:rsidR="00252423" w:rsidRPr="00D05012">
        <w:t xml:space="preserve"> </w:t>
      </w:r>
      <w:r w:rsidRPr="00D05012">
        <w:t xml:space="preserve">nontoxic mechanisms and in an eco-friendly </w:t>
      </w:r>
      <w:r w:rsidR="00252423">
        <w:t>way</w:t>
      </w:r>
      <w:r w:rsidRPr="00D05012">
        <w:t xml:space="preserve">. </w:t>
      </w:r>
    </w:p>
    <w:p w14:paraId="5247D940" w14:textId="77777777" w:rsidR="00CE2C1C" w:rsidRPr="007F43B3" w:rsidRDefault="00CE2C1C" w:rsidP="00566967">
      <w:pPr>
        <w:pStyle w:val="Ttulo2"/>
        <w:rPr>
          <w:i/>
          <w:iCs/>
        </w:rPr>
      </w:pPr>
      <w:r w:rsidRPr="007F43B3">
        <w:rPr>
          <w:i/>
          <w:iCs/>
        </w:rPr>
        <w:t>Wastewater treatment and CO</w:t>
      </w:r>
      <w:r w:rsidRPr="007F43B3">
        <w:rPr>
          <w:i/>
          <w:iCs/>
          <w:vertAlign w:val="subscript"/>
        </w:rPr>
        <w:t>2</w:t>
      </w:r>
      <w:r w:rsidRPr="007F43B3">
        <w:rPr>
          <w:i/>
          <w:iCs/>
        </w:rPr>
        <w:t xml:space="preserve"> biofixation</w:t>
      </w:r>
    </w:p>
    <w:p w14:paraId="29663F46" w14:textId="749020DB" w:rsidR="00F13AAE" w:rsidRDefault="00662F79" w:rsidP="00F13AAE">
      <w:pPr>
        <w:jc w:val="both"/>
      </w:pPr>
      <w:r>
        <w:t>M</w:t>
      </w:r>
      <w:r w:rsidR="00C1177E">
        <w:t xml:space="preserve">icroalgae have been widely reported as useful </w:t>
      </w:r>
      <w:r w:rsidR="00252423">
        <w:t xml:space="preserve">in </w:t>
      </w:r>
      <w:r w:rsidR="00C1177E">
        <w:t xml:space="preserve">wastewater treatment, </w:t>
      </w:r>
      <w:r w:rsidR="00126CE2">
        <w:t xml:space="preserve">producing oxygen </w:t>
      </w:r>
      <w:r w:rsidR="002945F9">
        <w:t xml:space="preserve">required </w:t>
      </w:r>
      <w:r w:rsidR="00126CE2">
        <w:t xml:space="preserve">by the bacteria to remove the organic matter, </w:t>
      </w:r>
      <w:r w:rsidR="00C1177E">
        <w:t xml:space="preserve">allowing </w:t>
      </w:r>
      <w:r w:rsidR="00252423">
        <w:t xml:space="preserve">the </w:t>
      </w:r>
      <w:r w:rsidR="00C1177E">
        <w:t>recover</w:t>
      </w:r>
      <w:r w:rsidR="00252423">
        <w:t>y of</w:t>
      </w:r>
      <w:r w:rsidR="00C1177E">
        <w:t xml:space="preserve"> nutrients already contained in wastewaters and transforming </w:t>
      </w:r>
      <w:r w:rsidR="00252423">
        <w:t xml:space="preserve">them </w:t>
      </w:r>
      <w:r w:rsidR="00C1177E">
        <w:t>into valuable biomass</w:t>
      </w:r>
      <w:r w:rsidR="00252423">
        <w:t xml:space="preserve"> that is</w:t>
      </w:r>
      <w:r w:rsidR="00C1177E">
        <w:t xml:space="preserve"> suitable </w:t>
      </w:r>
      <w:r w:rsidR="00252423">
        <w:t>for</w:t>
      </w:r>
      <w:r w:rsidR="00C1177E">
        <w:t xml:space="preserve"> produc</w:t>
      </w:r>
      <w:r w:rsidR="00252423">
        <w:t>ing</w:t>
      </w:r>
      <w:r w:rsidR="00C1177E">
        <w:t xml:space="preserve"> biofuels </w:t>
      </w:r>
      <w:r w:rsidR="00252423">
        <w:t xml:space="preserve">and </w:t>
      </w:r>
      <w:r w:rsidR="00C1177E">
        <w:t xml:space="preserve">other applications </w:t>
      </w:r>
      <w:r w:rsidR="00C1177E">
        <w:fldChar w:fldCharType="begin" w:fldLock="1"/>
      </w:r>
      <w:r w:rsidR="004821A0">
        <w:instrText>ADDIN CSL_CITATION {"citationItems":[{"id":"ITEM-1","itemData":{"DOI":"10.1007/978-94-007-5479-9_9","ISBN":"978-94-007-5478-2","ISSN":"1098-6596","PMID":"25246403","abstract":"Microalgae are one of the most studied potential sources of biofuels and bioenergy. This book covers the key steps in the production of renewable biofuels from microalgae - strain selection, culture systems, inorganic carbon utilisation, lipid metabolism and quality, hydrogen production, genetic engineering, biomass harvesting, extraction. Greenhouse gas and techno-economic modelling are reviewed as is the 100 year history of microalgae as sources of biofuels and of commercial-scale microalgae culture. A summary of relevant basic standard methods used in the study of microalgae culture is pro.","author":[{"dropping-particle":"","family":"Craggs","given":"Rupert J.","non-dropping-particle":"","parse-names":false,"suffix":""},{"dropping-particle":"","family":"Lundquist","given":"Tryg J.","non-dropping-particle":"","parse-names":false,"suffix":""},{"dropping-particle":"","family":"Benemann","given":"John R.","non-dropping-particle":"","parse-names":false,"suffix":""}],"container-title":"Algae for Biofuels and Energy","id":"ITEM-1","issued":{"date-parts":[["2013"]]},"page":"153-163","title":"Wastewater Treatment and Algal Biofuel Production","type":"chapter"},"uris":["http://www.mendeley.com/documents/?uuid=065e5b8b-5ca9-417e-9639-8dad673288ca"]}],"mendeley":{"formattedCitation":"[67]","plainTextFormattedCitation":"[67]","previouslyFormattedCitation":"[67]"},"properties":{"noteIndex":0},"schema":"https://github.com/citation-style-language/schema/raw/master/csl-citation.json"}</w:instrText>
      </w:r>
      <w:r w:rsidR="00C1177E">
        <w:fldChar w:fldCharType="separate"/>
      </w:r>
      <w:r w:rsidR="004821A0" w:rsidRPr="004821A0">
        <w:rPr>
          <w:noProof/>
        </w:rPr>
        <w:t>[67]</w:t>
      </w:r>
      <w:r w:rsidR="00C1177E">
        <w:fldChar w:fldCharType="end"/>
      </w:r>
      <w:r w:rsidR="00C1177E">
        <w:t>.</w:t>
      </w:r>
      <w:r w:rsidR="002945F9">
        <w:t>M</w:t>
      </w:r>
      <w:r w:rsidR="00C1177E">
        <w:t xml:space="preserve">icroalgae have </w:t>
      </w:r>
      <w:r w:rsidR="00252423">
        <w:t xml:space="preserve">also </w:t>
      </w:r>
      <w:r w:rsidR="00C1177E">
        <w:t>been described as</w:t>
      </w:r>
      <w:r w:rsidR="00252423">
        <w:t xml:space="preserve"> an</w:t>
      </w:r>
      <w:r w:rsidR="00C1177E">
        <w:t xml:space="preserve"> adequate carbon capture method </w:t>
      </w:r>
      <w:r w:rsidR="00252423">
        <w:t xml:space="preserve">for </w:t>
      </w:r>
      <w:r w:rsidR="00C1177E">
        <w:t>remov</w:t>
      </w:r>
      <w:r w:rsidR="00252423">
        <w:t>ing</w:t>
      </w:r>
      <w:r w:rsidR="00C1177E">
        <w:t xml:space="preserve"> CO</w:t>
      </w:r>
      <w:r w:rsidR="00C1177E" w:rsidRPr="00C1177E">
        <w:rPr>
          <w:vertAlign w:val="subscript"/>
        </w:rPr>
        <w:t>2</w:t>
      </w:r>
      <w:r w:rsidR="00C1177E">
        <w:t xml:space="preserve"> from flue gases, thus avoiding </w:t>
      </w:r>
      <w:r w:rsidR="003F3BB9">
        <w:t>their</w:t>
      </w:r>
      <w:r w:rsidR="00252423">
        <w:t xml:space="preserve"> release in</w:t>
      </w:r>
      <w:r w:rsidR="00C1177E">
        <w:t>to the atmosphere</w:t>
      </w:r>
      <w:r w:rsidR="003F3BB9">
        <w:t>; however,</w:t>
      </w:r>
      <w:r w:rsidR="00C1177E">
        <w:t xml:space="preserve"> this process </w:t>
      </w:r>
      <w:r w:rsidR="003F3BB9">
        <w:t xml:space="preserve">has </w:t>
      </w:r>
      <w:r w:rsidR="00C1177E">
        <w:t xml:space="preserve">not </w:t>
      </w:r>
      <w:r w:rsidR="002945F9">
        <w:t xml:space="preserve">yet </w:t>
      </w:r>
      <w:r w:rsidR="003F3BB9">
        <w:t xml:space="preserve">been </w:t>
      </w:r>
      <w:r w:rsidR="00C1177E">
        <w:t>commercial</w:t>
      </w:r>
      <w:r w:rsidR="003F3BB9">
        <w:t>ized</w:t>
      </w:r>
      <w:r w:rsidR="00C1177E">
        <w:t xml:space="preserve"> </w:t>
      </w:r>
      <w:r w:rsidR="00C1177E">
        <w:fldChar w:fldCharType="begin" w:fldLock="1"/>
      </w:r>
      <w:r w:rsidR="008D7286">
        <w:instrText>ADDIN CSL_CITATION {"citationItems":[{"id":"ITEM-1","itemData":{"DOI":"10.1016/b978-008044276-1/50316-0","abstract":"Publisher Summary The utilization of concentrated carbon dioxide (CO2) sources, such as power plant flue gases, by microalgae mass cultures to produce renewable fuels and fossil fuel-sparing products provides both near- and longer-term opportunities to mitigate greenhouse gas (GHG) emissions. Microalgae mass cultures, mostly using raceway-type open ponds, are currently used commercially to produce several thousand tons of food- and feed-grade algal biomass annually. Currently, costs are over an order of magnitude higher than acceptable for renewable fuels production and GHG mitigation. However, engineering cost analyses project sufficiently low costs if large (&amp;gt;100 hectare) open pond cultivation systems were deployed and higher algal biomass productivities (&amp;gt;100 tons/hectare/year) could be achieved. Achieving high productivities and low costs will require relatively longterm applied R&amp;amp;D into algal photosynthesis, large-scale cultivation, harvesting technologies and biomass processing to produce both fuels and higher value co-products. Microalgae mass cultures are currently also used in wastewater treatment and these environmental applications provide nearer-term opportunities for microalgae GHG abatement and renewable fuels production. A recent commercial success has been in the heterotrophic fermentation of microalgae in the dark using sugars for the production of polyunsaturated fatty acids, in particular DHA (docosahexaenoic acid), starting to be used in infant formulas and also animal feeds. However, microalgae are fundamentally photosynthetic organisms and their potential lies in the conversion of solar energy for useful purposes.","author":[{"dropping-particle":"","family":"Pedroni","given":"P","non-dropping-particle":"","parse-names":false,"suffix":""},{"dropping-particle":"","family":"Davison","given":"J","non-dropping-particle":"","parse-names":false,"suffix":""},{"dropping-particle":"","family":"Beckert","given":"H","non-dropping-particle":"","parse-names":false,"suffix":""},{"dropping-particle":"","family":"Bergman","given":"P","non-dropping-particle":"","parse-names":false,"suffix":""},{"dropping-particle":"","family":"Benemann","given":"J","non-dropping-particle":"","parse-names":false,"suffix":""}],"container-title":"Greenhouse Gas Control Technologies - 6th International Conference","id":"ITEM-1","issued":{"date-parts":[["2003"]]},"number-of-pages":"1863-1866","title":"International Network for Biofixation of CO2 and Greenhouse Gas Abatement with Microalgae","type":"report","volume":"7010000926"},"uris":["http://www.mendeley.com/documents/?uuid=e6160743-dd1e-420d-b30c-3f439ed30176"]}],"mendeley":{"formattedCitation":"[68]","plainTextFormattedCitation":"[68]","previouslyFormattedCitation":"[68]"},"properties":{"noteIndex":0},"schema":"https://github.com/citation-style-language/schema/raw/master/csl-citation.json"}</w:instrText>
      </w:r>
      <w:r w:rsidR="00C1177E">
        <w:fldChar w:fldCharType="separate"/>
      </w:r>
      <w:r w:rsidR="004821A0" w:rsidRPr="004821A0">
        <w:rPr>
          <w:noProof/>
        </w:rPr>
        <w:t>[68]</w:t>
      </w:r>
      <w:r w:rsidR="00C1177E">
        <w:fldChar w:fldCharType="end"/>
      </w:r>
      <w:r w:rsidR="00C1177E">
        <w:t xml:space="preserve">. </w:t>
      </w:r>
      <w:r w:rsidR="003F3BB9">
        <w:t xml:space="preserve">Both </w:t>
      </w:r>
      <w:r w:rsidR="00F13AAE">
        <w:t xml:space="preserve">microalgae </w:t>
      </w:r>
      <w:r w:rsidR="003F3BB9">
        <w:t xml:space="preserve">and </w:t>
      </w:r>
      <w:r w:rsidR="00F13AAE">
        <w:t>cyanobacteria have been widely reported to treat wastewaters (agro-industrial, urban/domestic</w:t>
      </w:r>
      <w:r w:rsidR="003F3BB9">
        <w:t xml:space="preserve"> and</w:t>
      </w:r>
      <w:r w:rsidR="00F13AAE">
        <w:t xml:space="preserve"> other</w:t>
      </w:r>
      <w:r w:rsidR="003F3BB9">
        <w:t>s</w:t>
      </w:r>
      <w:r w:rsidR="00F13AAE">
        <w:t xml:space="preserve">) regardless </w:t>
      </w:r>
      <w:r w:rsidR="003F3BB9">
        <w:t xml:space="preserve">of </w:t>
      </w:r>
      <w:r w:rsidR="00F13AAE">
        <w:t>the</w:t>
      </w:r>
      <w:r w:rsidR="003F3BB9">
        <w:t>ir</w:t>
      </w:r>
      <w:r w:rsidR="00F13AAE">
        <w:t xml:space="preserve"> origin </w:t>
      </w:r>
      <w:r w:rsidR="00F13AAE">
        <w:fldChar w:fldCharType="begin" w:fldLock="1"/>
      </w:r>
      <w:r w:rsidR="004821A0">
        <w:instrText>ADDIN CSL_CITATION {"citationItems":[{"id":"ITEM-1","itemData":{"DOI":"10.1016/j.algal.2016.11.008","ISBN":"1873-3336 (Electronic)\\r0304-3894 (Linking)","ISSN":"22119264","PMID":"25682515","abstract":"The development of anthropogenic activities has led to an excessive disposal of wastes into water bodies, thus reducing water quality and damaging aquatic ecosystems. To avoid the negative impacts associated to the discharge of wastes into water courses, effective remediation processes are required to reduce nitrogen and phosphorus concentrations in discharged effluents. Current methodologies applied for nutrients removal tend to be complex, expensive and energy demanding. Therefore, cultivation of microalgae has appeared as an emerging alternative for nutrients removal from wastewaters. These photosynthetic microorganisms require large amounts of nitrogen and phosphorus for their growth. However, since it is very difficult to maintain pure cultures of these microorganisms in wastewater treatment processes, several studies have reported the use of natural and artificial microalgal consortia composed exclusively by microalgae or by microalgae and bacteria. The use of these consortia in the remediation of wastewaters can be very advantageous because: (i) cooperative interactions between the co-cultivated microorganisms can occur, enhancing the overall uptake of nutrients; and (ii) these systems tend to be more resistant to environmental conditions oscillations. This study provides an updated review of the literature regarding the application of microalgal consortia in the remediation of wastewaters from different sources, focusing on the mechanisms involved in nutrients removal by microalgae and the main interactions established between the microorganisms integrating the consortia and how they can influence nutrients removal efficiencies.","author":[{"dropping-particle":"","family":"Gonçalves","given":"Ana L.","non-dropping-particle":"","parse-names":false,"suffix":""},{"dropping-particle":"","family":"Pires","given":"José C.M.","non-dropping-particle":"","parse-names":false,"suffix":""},{"dropping-particle":"","family":"Simões","given":"Manuel","non-dropping-particle":"","parse-names":false,"suffix":""}],"container-title":"Algal Research","id":"ITEM-1","issued":{"date-parts":[["2017"]]},"title":"A review on the use of microalgal consortia for wastewater treatment","type":"article","volume":"24"},"uris":["http://www.mendeley.com/documents/?uuid=6bc5c070-3e95-3969-a5a5-fa83c9648f0d"]},{"id":"ITEM-2","itemData":{"DOI":"10.1016/j.biortech.2019.01.063","ISSN":"18732976","PMID":"30685131","abstract":"The importance of expanding our knowledge on microorganisms derived from extreme environments stems from the development of novel and sustainable technologies for our health, food, and environment. Microalgae and cyanobacteria represent a group of diverse microorganisms that inhabit a wide range of environments, are capable of oxygenic photosynthesis, and form a thick microbial mat even at extreme environments. Studies of thermophilic microorganisms have shown a considerable biotechnological potential due to their optimum growth and metabolisms at high temperatures (≥50 °C), which is supported by their thermostable enzymes. Microalgal and cyanobacterial communities present in high-temperature ecosystems account for a large part of the total ecosystem biomass and productivity, and can be exploited to generate several value-added products of agricultural, pharmaceutical, nutraceutical, and industrial relevance. This review provides an overview on the current status of biotechnological applications of thermophilic microalgae and cyanobacteria, with an outlook on the challenges and future prospects.","author":[{"dropping-particle":"","family":"Patel","given":"Alok","non-dropping-particle":"","parse-names":false,"suffix":""},{"dropping-particle":"","family":"Matsakas","given":"Leonidas","non-dropping-particle":"","parse-names":false,"suffix":""},{"dropping-particle":"","family":"Rova","given":"Ulrika","non-dropping-particle":"","parse-names":false,"suffix":""},{"dropping-particle":"","family":"Christakopoulos","given":"Paul","non-dropping-particle":"","parse-names":false,"suffix":""}],"container-title":"Bioresource Technology","id":"ITEM-2","issue":"November 2018","issued":{"date-parts":[["2019"]]},"page":"424-434","publisher":"Elsevier","title":"A perspective on biotechnological applications of thermophilic microalgae and cyanobacteria","type":"article-journal","volume":"278"},"uris":["http://www.mendeley.com/documents/?uuid=a3d79a43-090f-41d5-a3b4-c13066e45d35"]}],"mendeley":{"formattedCitation":"[53,69]","plainTextFormattedCitation":"[53,69]","previouslyFormattedCitation":"[53,69]"},"properties":{"noteIndex":0},"schema":"https://github.com/citation-style-language/schema/raw/master/csl-citation.json"}</w:instrText>
      </w:r>
      <w:r w:rsidR="00F13AAE">
        <w:fldChar w:fldCharType="separate"/>
      </w:r>
      <w:r w:rsidR="004821A0" w:rsidRPr="004821A0">
        <w:rPr>
          <w:noProof/>
        </w:rPr>
        <w:t>[53,69]</w:t>
      </w:r>
      <w:r w:rsidR="00F13AAE">
        <w:fldChar w:fldCharType="end"/>
      </w:r>
      <w:r w:rsidR="00F13AAE" w:rsidRPr="00F13AAE">
        <w:t xml:space="preserve">. </w:t>
      </w:r>
      <w:r w:rsidR="00F13AAE">
        <w:t xml:space="preserve">These organisms are able </w:t>
      </w:r>
      <w:r w:rsidR="003F3BB9">
        <w:t xml:space="preserve">to </w:t>
      </w:r>
      <w:r w:rsidR="00F13AAE">
        <w:t>remov</w:t>
      </w:r>
      <w:r w:rsidR="003F3BB9">
        <w:t>e</w:t>
      </w:r>
      <w:r w:rsidR="00F13AAE">
        <w:t xml:space="preserve"> nutrients from </w:t>
      </w:r>
      <w:r w:rsidR="003F3BB9">
        <w:t xml:space="preserve">the </w:t>
      </w:r>
      <w:r w:rsidR="00F13AAE">
        <w:t xml:space="preserve">wastewater (which acts as a cost-effective culture medium) </w:t>
      </w:r>
      <w:r w:rsidR="003F3BB9">
        <w:t>and</w:t>
      </w:r>
      <w:r w:rsidR="00F13AAE">
        <w:t xml:space="preserve"> convert</w:t>
      </w:r>
      <w:r w:rsidR="003F3BB9">
        <w:t xml:space="preserve"> them</w:t>
      </w:r>
      <w:r w:rsidR="00F13AAE">
        <w:t xml:space="preserve"> in</w:t>
      </w:r>
      <w:r w:rsidR="003F3BB9">
        <w:t>to</w:t>
      </w:r>
      <w:r w:rsidR="00F13AAE">
        <w:t xml:space="preserve"> valuable biomass </w:t>
      </w:r>
      <w:r w:rsidR="003F3BB9">
        <w:t xml:space="preserve">that is suitable </w:t>
      </w:r>
      <w:r w:rsidR="00F13AAE">
        <w:t xml:space="preserve">for </w:t>
      </w:r>
      <w:r w:rsidR="003F3BB9">
        <w:t xml:space="preserve">various </w:t>
      </w:r>
      <w:r w:rsidR="00F13AAE">
        <w:t xml:space="preserve">purposes such </w:t>
      </w:r>
      <w:r w:rsidR="003F3BB9">
        <w:t xml:space="preserve">as </w:t>
      </w:r>
      <w:r w:rsidR="00F13AAE">
        <w:t xml:space="preserve">bioenergy, bio-based products and materials </w:t>
      </w:r>
      <w:r w:rsidR="003F3BB9">
        <w:t>falling with</w:t>
      </w:r>
      <w:r w:rsidR="00F13AAE">
        <w:t xml:space="preserve">in the </w:t>
      </w:r>
      <w:r w:rsidR="003F3BB9">
        <w:t xml:space="preserve">bioeconomy </w:t>
      </w:r>
      <w:r w:rsidR="00F13AAE">
        <w:t>framework.</w:t>
      </w:r>
    </w:p>
    <w:p w14:paraId="52961DCC" w14:textId="392EF2A8" w:rsidR="00C1177E" w:rsidRDefault="00C1177E" w:rsidP="00561B7E">
      <w:pPr>
        <w:jc w:val="both"/>
      </w:pPr>
      <w:r>
        <w:t>Microalgae</w:t>
      </w:r>
      <w:r w:rsidR="003F3BB9">
        <w:t>-</w:t>
      </w:r>
      <w:r>
        <w:t xml:space="preserve">related wastewater treatment is performed by microalgae and bacteria consortia </w:t>
      </w:r>
      <w:r w:rsidR="003F3BB9">
        <w:t xml:space="preserve">in </w:t>
      </w:r>
      <w:r>
        <w:t xml:space="preserve">which </w:t>
      </w:r>
      <w:r w:rsidR="003F3BB9">
        <w:t xml:space="preserve">the </w:t>
      </w:r>
      <w:r>
        <w:t xml:space="preserve">bacteria degrade the organic matter </w:t>
      </w:r>
      <w:r w:rsidR="003F3BB9">
        <w:t>in</w:t>
      </w:r>
      <w:r>
        <w:t xml:space="preserve">to inorganic compounds, which are </w:t>
      </w:r>
      <w:r w:rsidR="003F3BB9">
        <w:t xml:space="preserve">then </w:t>
      </w:r>
      <w:r>
        <w:t xml:space="preserve">consumed by the microalgae cells to produce oxygen and microalgae biomass. Naturally occurring populations are dominated by microalgae biomass, </w:t>
      </w:r>
      <w:r w:rsidR="003F3BB9">
        <w:t xml:space="preserve">with </w:t>
      </w:r>
      <w:r>
        <w:t xml:space="preserve">strains </w:t>
      </w:r>
      <w:r w:rsidR="003F3BB9">
        <w:t xml:space="preserve">from </w:t>
      </w:r>
      <w:r>
        <w:t xml:space="preserve">the </w:t>
      </w:r>
      <w:r w:rsidRPr="008D7B0E">
        <w:rPr>
          <w:i/>
        </w:rPr>
        <w:t>Scenedesmus</w:t>
      </w:r>
      <w:r>
        <w:t xml:space="preserve"> and </w:t>
      </w:r>
      <w:r w:rsidRPr="008D7B0E">
        <w:rPr>
          <w:i/>
        </w:rPr>
        <w:t>Chlorella</w:t>
      </w:r>
      <w:r>
        <w:t xml:space="preserve"> </w:t>
      </w:r>
      <w:r w:rsidR="00486479">
        <w:t xml:space="preserve">genera </w:t>
      </w:r>
      <w:r>
        <w:t>predomina</w:t>
      </w:r>
      <w:r w:rsidR="00486479">
        <w:t>ting</w:t>
      </w:r>
      <w:r>
        <w:t xml:space="preserve"> </w:t>
      </w:r>
      <w:r>
        <w:fldChar w:fldCharType="begin" w:fldLock="1"/>
      </w:r>
      <w:r w:rsidR="004821A0">
        <w:instrText>ADDIN CSL_CITATION {"citationItems":[{"id":"ITEM-1","itemData":{"DOI":"10.1016/j.biortech.2017.06.079","ISSN":"18732976","PMID":"28651871","abstract":"The dynamics of microalgae population during piggery wastewater (PWW) treatment in four open photobioreactors operated at 27 days of hydraulic retention time, and inoculated with Chlorella sp. (R1), Acutodesmus obliquus (R2), Oscillatoria sp. (R3) and in the absence of inoculum (R4), were evaluated for 6 months. In addition, the algal-bacterial biomass concentration, removal of organic matter, nutrients and heavy metals were also assessed. The results revealed a high diversity and rapid variations in the structure of microalgae populations, Chlorella sp. being dominant in R4 throughout most of the operational period. Steady state average biomass concentration ranged from 2445–2610 mg/L in R1–R3 to 3265 mg/L in R4. No significant differences were recorded in the removal efficiencies (REs) of total organic carbon (86–87%), inorganic carbon (62–71%), total nitrogen (82–85%) and total phosphorous (90–92%). Finally, Zn-REs accounted for 26% in R3, 37% in R2, and 49% in R1 and R4.","author":[{"dropping-particle":"","family":"García","given":"Dimas","non-dropping-particle":"","parse-names":false,"suffix":""},{"dropping-particle":"","family":"Posadas","given":"Esther","non-dropping-particle":"","parse-names":false,"suffix":""},{"dropping-particle":"","family":"Blanco","given":"Saúl","non-dropping-particle":"","parse-names":false,"suffix":""},{"dropping-particle":"","family":"Acién","given":"Gabriel","non-dropping-particle":"","parse-names":false,"suffix":""},{"dropping-particle":"","family":"García-Encina","given":"Pedro","non-dropping-particle":"","parse-names":false,"suffix":""},{"dropping-particle":"","family":"Bolado","given":"Silvia","non-dropping-particle":"","parse-names":false,"suffix":""},{"dropping-particle":"","family":"Muñoz","given":"Raúl","non-dropping-particle":"","parse-names":false,"suffix":""}],"container-title":"Bioresource Technology","id":"ITEM-1","issued":{"date-parts":[["2018","1","1"]]},"page":"120-126","publisher":"Elsevier","title":"Evaluation of the dynamics of microalgae population structure and process performance during piggery wastewater treatment in algal-bacterial photobioreactors","type":"article-journal","volume":"248"},"uris":["http://www.mendeley.com/documents/?uuid=c975ba14-eaa4-4166-95ed-ef565e87188a"]}],"mendeley":{"formattedCitation":"[70]","plainTextFormattedCitation":"[70]","previouslyFormattedCitation":"[70]"},"properties":{"noteIndex":0},"schema":"https://github.com/citation-style-language/schema/raw/master/csl-citation.json"}</w:instrText>
      </w:r>
      <w:r>
        <w:fldChar w:fldCharType="separate"/>
      </w:r>
      <w:r w:rsidR="004821A0" w:rsidRPr="004821A0">
        <w:rPr>
          <w:noProof/>
        </w:rPr>
        <w:t>[70]</w:t>
      </w:r>
      <w:r>
        <w:fldChar w:fldCharType="end"/>
      </w:r>
      <w:r>
        <w:t>. Regarding the operational conditions, the hydraulic retention time must be reduced as</w:t>
      </w:r>
      <w:r w:rsidR="00486479">
        <w:t xml:space="preserve"> much as</w:t>
      </w:r>
      <w:r>
        <w:t xml:space="preserve"> possible</w:t>
      </w:r>
      <w:r w:rsidR="00486479">
        <w:t xml:space="preserve"> while </w:t>
      </w:r>
      <w:r>
        <w:t>ensuring adequate contaminant</w:t>
      </w:r>
      <w:r w:rsidR="00486479" w:rsidRPr="00486479">
        <w:t xml:space="preserve"> </w:t>
      </w:r>
      <w:r w:rsidR="00486479">
        <w:t>removal</w:t>
      </w:r>
      <w:r>
        <w:t>.</w:t>
      </w:r>
      <w:r w:rsidR="00486479">
        <w:t xml:space="preserve"> H</w:t>
      </w:r>
      <w:r>
        <w:t>ydraulic retention times</w:t>
      </w:r>
      <w:r w:rsidR="00486479">
        <w:t xml:space="preserve"> of</w:t>
      </w:r>
      <w:r>
        <w:t xml:space="preserve"> up to 10 days have </w:t>
      </w:r>
      <w:r w:rsidR="00486479">
        <w:t xml:space="preserve">generally </w:t>
      </w:r>
      <w:r>
        <w:t xml:space="preserve">been reported, but </w:t>
      </w:r>
      <w:r w:rsidR="00486479">
        <w:t xml:space="preserve">these </w:t>
      </w:r>
      <w:r>
        <w:t xml:space="preserve">can be reduced to 3 days </w:t>
      </w:r>
      <w:r w:rsidR="00486479">
        <w:t xml:space="preserve">under </w:t>
      </w:r>
      <w:r>
        <w:t xml:space="preserve">optimal conditions </w:t>
      </w:r>
      <w:r>
        <w:fldChar w:fldCharType="begin" w:fldLock="1"/>
      </w:r>
      <w:r w:rsidR="00EB71B1">
        <w:instrText>ADDIN CSL_CITATION {"citationItems":[{"id":"ITEM-1","itemData":{"DOI":"10.1007/s00253-016-7835-7","ISBN":"1432-0614","ISSN":"14320614","PMID":"20686065","abstract":"Microalgae have been proposed as an option for wastewater treatment since the 1960s, but still, this technology has not been expanded to an industrial scale. In this paper, the major factors limiting the performance of these systems are analysed. The composition of the wastewater is highly relevant, and especially the presence of pollutants such as heavy metals and emerging compounds. Biological and engineering aspects are also critical and have to be improved to at least approximate the performance of conventional systems, not just in terms of capacity and efficiency but also in terms of robustness. Finally, the harvesting of the biomass and its processing into valuable products pose a challenge; yet at the same time, an opportunity exists to increase economic profitability. Land requirement is a major bottleneck that can be ameliorated by improving the system’s photosynthetic efficiency. Land requirement has a significant impact on the economic balance, but the profits from the biomass produced can enhance these systems’ reliability, especially in small cities.","author":[{"dropping-particle":"","family":"Acién","given":"F. Gabriel","non-dropping-particle":"","parse-names":false,"suffix":""},{"dropping-particle":"","family":"Gómez-Serrano","given":"C.","non-dropping-particle":"","parse-names":false,"suffix":""},{"dropping-particle":"","family":"Morales-Amaral","given":"M. M.","non-dropping-particle":"","parse-names":false,"suffix":""},{"dropping-particle":"","family":"Fernández-Sevilla","given":"J. M.","non-dropping-particle":"","parse-names":false,"suffix":""},{"dropping-particle":"","family":"Molina-Grima","given":"E.","non-dropping-particle":"","parse-names":false,"suffix":""}],"container-title":"Applied Microbiology and Biotechnology","id":"ITEM-1","issue":"21","issued":{"date-parts":[["2016","11","20"]]},"page":"9013-9022","title":"Wastewater treatment using microalgae: how realistic a contribution might it be to significant urban wastewater treatment?","type":"article-journal","volume":"100"},"uris":["http://www.mendeley.com/documents/?uuid=e1f5b28d-4ccc-4a6d-94c7-09574950605c"]}],"mendeley":{"formattedCitation":"[4]","plainTextFormattedCitation":"[4]","previouslyFormattedCitation":"[4]"},"properties":{"noteIndex":0},"schema":"https://github.com/citation-style-language/schema/raw/master/csl-citation.json"}</w:instrText>
      </w:r>
      <w:r>
        <w:fldChar w:fldCharType="separate"/>
      </w:r>
      <w:r w:rsidR="00EB71B1" w:rsidRPr="00EB71B1">
        <w:rPr>
          <w:noProof/>
        </w:rPr>
        <w:t>[4]</w:t>
      </w:r>
      <w:r>
        <w:fldChar w:fldCharType="end"/>
      </w:r>
      <w:r>
        <w:t xml:space="preserve">. Concerning pH control, </w:t>
      </w:r>
      <w:r w:rsidR="00486479">
        <w:t xml:space="preserve">this </w:t>
      </w:r>
      <w:r>
        <w:t xml:space="preserve">is necessary to ensure the stability of </w:t>
      </w:r>
      <w:r w:rsidR="00486479">
        <w:t xml:space="preserve">the </w:t>
      </w:r>
      <w:r>
        <w:t>biological system</w:t>
      </w:r>
      <w:r w:rsidR="00486479">
        <w:t>. It is</w:t>
      </w:r>
      <w:r>
        <w:t xml:space="preserve"> </w:t>
      </w:r>
      <w:r w:rsidR="00486479">
        <w:t>usually performed by injecting</w:t>
      </w:r>
      <w:r>
        <w:t xml:space="preserve"> CO</w:t>
      </w:r>
      <w:r w:rsidRPr="00C1177E">
        <w:rPr>
          <w:vertAlign w:val="subscript"/>
        </w:rPr>
        <w:t>2</w:t>
      </w:r>
      <w:r w:rsidR="00486479">
        <w:t>-</w:t>
      </w:r>
      <w:r>
        <w:t xml:space="preserve">rich gases, </w:t>
      </w:r>
      <w:r w:rsidR="00486479">
        <w:t xml:space="preserve">which </w:t>
      </w:r>
      <w:r>
        <w:t>at the same time provid</w:t>
      </w:r>
      <w:r w:rsidR="00486479">
        <w:t>e</w:t>
      </w:r>
      <w:r>
        <w:t xml:space="preserve"> carbon </w:t>
      </w:r>
      <w:r w:rsidR="00486479">
        <w:t xml:space="preserve">that </w:t>
      </w:r>
      <w:r>
        <w:t>avoid</w:t>
      </w:r>
      <w:r w:rsidR="00486479">
        <w:t>s</w:t>
      </w:r>
      <w:r>
        <w:t xml:space="preserve"> carbon limitation </w:t>
      </w:r>
      <w:r w:rsidR="00486479">
        <w:t xml:space="preserve">in </w:t>
      </w:r>
      <w:r>
        <w:t xml:space="preserve">the process </w:t>
      </w:r>
      <w:r>
        <w:fldChar w:fldCharType="begin" w:fldLock="1"/>
      </w:r>
      <w:r w:rsidR="004821A0">
        <w:instrText>ADDIN CSL_CITATION {"citationItems":[{"id":"ITEM-1","itemData":{"DOI":"10.1016/J.CEJ.2014.12.059","ISBN":"1385-8947","ISSN":"13858947","abstract":"The influence of pH (7, 8 and 9) and CO2 source (pure CO2 or CO2 from flue gas) on both the performance of secondary domestic wastewater treatment and biomass productivity and composition in three outdoors pilot raceways was evaluated for 6months. Average COD, TN, TP and Escherichia coli removal efficiencies of 84±7%, 79±14%, 57±12% and 93±7%, respectively, were recorded. The influence of pH on wastewater treatment was negligible, while the supply of CO2 from flue gas supported higher COD, TOC and TP removals. Biomass productivities ranged from 4±0gm-2d-1 in December to 17±1gm-2d-1 in July. The highest C, N and P biomass contents (64.8%, 12.6% and 2.4%, respectively) were recorded when flue gas was supplied. Finally, while the protein content in the biomass remained constant (38.2±3.3%), the lipid and carbohydrate contents ranged from 5.8% to 23.0% and from 38.0% to 61.2%, respectively.","author":[{"dropping-particle":"","family":"Posadas","given":"Esther","non-dropping-particle":"","parse-names":false,"suffix":""},{"dropping-particle":"","family":"Morales","given":"M.M. María del Mar","non-dropping-particle":"","parse-names":false,"suffix":""},{"dropping-particle":"","family":"Gomez","given":"Cintia","non-dropping-particle":"","parse-names":false,"suffix":""},{"dropping-particle":"","family":"Acién","given":"F.G. Gabriel","non-dropping-particle":"","parse-names":false,"suffix":""},{"dropping-particle":"","family":"Muñoz","given":"Raúl","non-dropping-particle":"","parse-names":false,"suffix":""}],"container-title":"Chemical Engineering Journal","id":"ITEM-1","issued":{"date-parts":[["2015","4"]]},"page":"239-248","publisher":"Elsevier","title":"Influence of pH and CO2 source on the performance of microalgae-based secondary domestic wastewater treatment in outdoors pilot raceways","type":"article-journal","volume":"265"},"uris":["http://www.mendeley.com/documents/?uuid=f75de1ff-82bf-4a6f-b257-13cc96d9f82a"]}],"mendeley":{"formattedCitation":"[71]","plainTextFormattedCitation":"[71]","previouslyFormattedCitation":"[71]"},"properties":{"noteIndex":0},"schema":"https://github.com/citation-style-language/schema/raw/master/csl-citation.json"}</w:instrText>
      </w:r>
      <w:r>
        <w:fldChar w:fldCharType="separate"/>
      </w:r>
      <w:r w:rsidR="004821A0" w:rsidRPr="004821A0">
        <w:rPr>
          <w:noProof/>
        </w:rPr>
        <w:t>[71]</w:t>
      </w:r>
      <w:r>
        <w:fldChar w:fldCharType="end"/>
      </w:r>
      <w:r>
        <w:t xml:space="preserve">. </w:t>
      </w:r>
      <w:r w:rsidR="00486479">
        <w:t xml:space="preserve">With regard to the </w:t>
      </w:r>
      <w:r>
        <w:t xml:space="preserve">water depth, </w:t>
      </w:r>
      <w:r w:rsidR="00486479">
        <w:t xml:space="preserve">this </w:t>
      </w:r>
      <w:r>
        <w:t>must be reduced to facilitate microalga</w:t>
      </w:r>
      <w:r w:rsidR="00486479">
        <w:t>l</w:t>
      </w:r>
      <w:r>
        <w:t xml:space="preserve"> growth</w:t>
      </w:r>
      <w:r w:rsidR="007B58D3">
        <w:t>; however,</w:t>
      </w:r>
      <w:r>
        <w:t xml:space="preserve"> </w:t>
      </w:r>
      <w:r w:rsidR="00486479">
        <w:t>this also reduces the</w:t>
      </w:r>
      <w:r>
        <w:t xml:space="preserve"> overall </w:t>
      </w:r>
      <w:r w:rsidR="007B58D3">
        <w:t xml:space="preserve">reactor </w:t>
      </w:r>
      <w:r>
        <w:t xml:space="preserve">volume </w:t>
      </w:r>
      <w:r w:rsidR="007B58D3">
        <w:t>and the amount of</w:t>
      </w:r>
      <w:r>
        <w:t xml:space="preserve"> water </w:t>
      </w:r>
      <w:r w:rsidR="007B58D3">
        <w:t xml:space="preserve">that </w:t>
      </w:r>
      <w:r>
        <w:t>can be treated. The recommend</w:t>
      </w:r>
      <w:r w:rsidR="007B58D3">
        <w:t>ed</w:t>
      </w:r>
      <w:r>
        <w:t xml:space="preserve"> water depth ranges from 0.2 to 0.4 m </w:t>
      </w:r>
      <w:r>
        <w:fldChar w:fldCharType="begin" w:fldLock="1"/>
      </w:r>
      <w:r w:rsidR="004821A0">
        <w:instrText>ADDIN CSL_CITATION {"citationItems":[{"id":"ITEM-1","itemData":{"DOI":"10.1007/s10811-013-0142-0","ISSN":"0921-8971","author":[{"dropping-particle":"","family":"Howard-Williams","given":"Clive","non-dropping-particle":"","parse-names":false,"suffix":""},{"dropping-particle":"","family":"Sutherland","given":"Donna L.","non-dropping-particle":"","parse-names":false,"suffix":""},{"dropping-particle":"","family":"Broady","given":"Paul A.","non-dropping-particle":"","parse-names":false,"suffix":""},{"dropping-particle":"","family":"Craggs","given":"Rupert J.","non-dropping-particle":"","parse-names":false,"suffix":""},{"dropping-particle":"","family":"Turnbull","given":"Matthew H.","non-dropping-particle":"","parse-names":false,"suffix":""}],"container-title":"Journal of Applied Phycology","id":"ITEM-1","issue":"3","issued":{"date-parts":[["2013"]]},"page":"1317-1329","title":"Seasonal variation in light utilisation, biomass production and nutrient removal by wastewater microalgae in a full-scale high-rate algal pond","type":"article-journal","volume":"26"},"uris":["http://www.mendeley.com/documents/?uuid=81067b5f-5996-49e0-8b0d-573b4ad53ef6"]}],"mendeley":{"formattedCitation":"[72]","plainTextFormattedCitation":"[72]","previouslyFormattedCitation":"[72]"},"properties":{"noteIndex":0},"schema":"https://github.com/citation-style-language/schema/raw/master/csl-citation.json"}</w:instrText>
      </w:r>
      <w:r>
        <w:fldChar w:fldCharType="separate"/>
      </w:r>
      <w:r w:rsidR="004821A0" w:rsidRPr="004821A0">
        <w:rPr>
          <w:noProof/>
        </w:rPr>
        <w:t>[72]</w:t>
      </w:r>
      <w:r>
        <w:fldChar w:fldCharType="end"/>
      </w:r>
      <w:r>
        <w:t>.</w:t>
      </w:r>
      <w:r w:rsidR="000952F2">
        <w:t xml:space="preserve"> In any case, up to 1 kg of microalgae biomass can be produced per m</w:t>
      </w:r>
      <w:r w:rsidR="000952F2" w:rsidRPr="000952F2">
        <w:rPr>
          <w:vertAlign w:val="superscript"/>
        </w:rPr>
        <w:t>3</w:t>
      </w:r>
      <w:r w:rsidR="000952F2">
        <w:t xml:space="preserve"> of sewage treated.</w:t>
      </w:r>
      <w:r w:rsidR="008D7B0E">
        <w:t xml:space="preserve"> </w:t>
      </w:r>
      <w:r>
        <w:t>In addition to sewage</w:t>
      </w:r>
      <w:r w:rsidR="007B58D3">
        <w:t>,</w:t>
      </w:r>
      <w:r>
        <w:t xml:space="preserve"> other wastewater</w:t>
      </w:r>
      <w:r w:rsidR="007B58D3">
        <w:t>s</w:t>
      </w:r>
      <w:r>
        <w:t xml:space="preserve"> </w:t>
      </w:r>
      <w:r w:rsidR="007B58D3">
        <w:t xml:space="preserve">can be recycled using microalgae, </w:t>
      </w:r>
      <w:r>
        <w:t>such as manure, centrate or digestate</w:t>
      </w:r>
      <w:r w:rsidR="007B58D3">
        <w:t>, with</w:t>
      </w:r>
      <w:r>
        <w:t xml:space="preserve"> the same principles being applied to these systems. </w:t>
      </w:r>
      <w:r w:rsidR="007B58D3">
        <w:t>Such</w:t>
      </w:r>
      <w:r>
        <w:t xml:space="preserve"> effluents are richer in nutrients so they must be provided in </w:t>
      </w:r>
      <w:r w:rsidR="007B58D3">
        <w:t xml:space="preserve">lower </w:t>
      </w:r>
      <w:r>
        <w:t xml:space="preserve">amounts to avoid </w:t>
      </w:r>
      <w:r w:rsidR="007B58D3">
        <w:t>overloading</w:t>
      </w:r>
      <w:r>
        <w:t xml:space="preserve"> the capacity of the systems. </w:t>
      </w:r>
      <w:r w:rsidR="007B58D3">
        <w:t>Given</w:t>
      </w:r>
      <w:r w:rsidR="000952F2">
        <w:t xml:space="preserve"> the higher nutrient concentration </w:t>
      </w:r>
      <w:r w:rsidR="007B58D3">
        <w:t xml:space="preserve">in </w:t>
      </w:r>
      <w:r w:rsidR="000952F2">
        <w:t xml:space="preserve">these effluents, </w:t>
      </w:r>
      <w:r w:rsidR="007B58D3">
        <w:t>more</w:t>
      </w:r>
      <w:r w:rsidR="000952F2">
        <w:t xml:space="preserve"> microalgae biomass is </w:t>
      </w:r>
      <w:r w:rsidR="007B58D3">
        <w:t>produced</w:t>
      </w:r>
      <w:r w:rsidR="000952F2">
        <w:t>, from 10 to 100 kg of microalgae biomass per m</w:t>
      </w:r>
      <w:r w:rsidR="000952F2" w:rsidRPr="000952F2">
        <w:rPr>
          <w:vertAlign w:val="superscript"/>
        </w:rPr>
        <w:t>3</w:t>
      </w:r>
      <w:r w:rsidR="000952F2">
        <w:t xml:space="preserve"> of effluent.</w:t>
      </w:r>
    </w:p>
    <w:p w14:paraId="6401EBE1" w14:textId="5F2EAF0B" w:rsidR="00F13AAE" w:rsidRDefault="00F13AAE" w:rsidP="00F13AAE">
      <w:pPr>
        <w:jc w:val="both"/>
      </w:pPr>
      <w:r>
        <w:t xml:space="preserve">Several </w:t>
      </w:r>
      <w:r w:rsidR="007B58D3">
        <w:t xml:space="preserve">carbon capture and storage (CCS) </w:t>
      </w:r>
      <w:r>
        <w:t xml:space="preserve">technologies </w:t>
      </w:r>
      <w:r w:rsidR="00EA29CA">
        <w:t xml:space="preserve">have been developed </w:t>
      </w:r>
      <w:r>
        <w:t>for flue gas</w:t>
      </w:r>
      <w:r w:rsidR="00EA29CA">
        <w:t>es, for example,</w:t>
      </w:r>
      <w:r>
        <w:t xml:space="preserve"> absorption, adsorption, cryogenic, and membrane separation. However, the most efficient CO</w:t>
      </w:r>
      <w:r w:rsidRPr="00F13AAE">
        <w:rPr>
          <w:vertAlign w:val="subscript"/>
        </w:rPr>
        <w:t>2</w:t>
      </w:r>
      <w:r>
        <w:t xml:space="preserve"> </w:t>
      </w:r>
      <w:r w:rsidR="00A413FC">
        <w:t>bio-</w:t>
      </w:r>
      <w:r w:rsidR="00126CE2">
        <w:t>capture</w:t>
      </w:r>
      <w:r>
        <w:t xml:space="preserve"> process is carried out by microalgae and cyanobacteria. The process involves </w:t>
      </w:r>
      <w:r w:rsidR="00EA29CA">
        <w:t>collecting</w:t>
      </w:r>
      <w:r>
        <w:t xml:space="preserve"> </w:t>
      </w:r>
      <w:r w:rsidR="00126CE2">
        <w:t xml:space="preserve">flue gases containing </w:t>
      </w:r>
      <w:r>
        <w:t>CO</w:t>
      </w:r>
      <w:r w:rsidRPr="00F13AAE">
        <w:rPr>
          <w:vertAlign w:val="subscript"/>
        </w:rPr>
        <w:t>2</w:t>
      </w:r>
      <w:r>
        <w:t xml:space="preserve"> from facilities where it is generated</w:t>
      </w:r>
      <w:r w:rsidR="00EA29CA">
        <w:t>,</w:t>
      </w:r>
      <w:r>
        <w:t xml:space="preserve"> such as fossil</w:t>
      </w:r>
      <w:r w:rsidR="00EA29CA">
        <w:t>-</w:t>
      </w:r>
      <w:r>
        <w:t xml:space="preserve">fuel power plants, </w:t>
      </w:r>
      <w:r w:rsidR="00EA29CA">
        <w:t>which are currently surpassing</w:t>
      </w:r>
      <w:r>
        <w:t xml:space="preserve"> atmospheric CO</w:t>
      </w:r>
      <w:r w:rsidRPr="00F13AAE">
        <w:rPr>
          <w:vertAlign w:val="subscript"/>
        </w:rPr>
        <w:t>2</w:t>
      </w:r>
      <w:r>
        <w:t xml:space="preserve"> levels. Microalgae and cyanobacteria should tolerate elevated CO</w:t>
      </w:r>
      <w:r w:rsidRPr="00F13AAE">
        <w:rPr>
          <w:vertAlign w:val="subscript"/>
        </w:rPr>
        <w:t>2</w:t>
      </w:r>
      <w:r>
        <w:t xml:space="preserve"> levels </w:t>
      </w:r>
      <w:r w:rsidR="00126CE2">
        <w:t xml:space="preserve">in the gas phase </w:t>
      </w:r>
      <w:r>
        <w:t xml:space="preserve">(typically 15% v/v) together with high temperatures and other toxic substances </w:t>
      </w:r>
      <w:r w:rsidR="00EA29CA">
        <w:t>such as</w:t>
      </w:r>
      <w:r>
        <w:t xml:space="preserve"> NOx and SOx. Although most microalgae and cyanobacteria cannot withstand such selective conditions, exceptions have been reported </w:t>
      </w:r>
      <w:r>
        <w:fldChar w:fldCharType="begin" w:fldLock="1"/>
      </w:r>
      <w:r w:rsidR="004821A0">
        <w:instrText>ADDIN CSL_CITATION {"citationItems":[{"id":"ITEM-1","itemData":{"DOI":"10.1016/j.biortech.2019.01.063","ISSN":"18732976","PMID":"30685131","abstract":"The importance of expanding our knowledge on microorganisms derived from extreme environments stems from the development of novel and sustainable technologies for our health, food, and environment. Microalgae and cyanobacteria represent a group of diverse microorganisms that inhabit a wide range of environments, are capable of oxygenic photosynthesis, and form a thick microbial mat even at extreme environments. Studies of thermophilic microorganisms have shown a considerable biotechnological potential due to their optimum growth and metabolisms at high temperatures (≥50 °C), which is supported by their thermostable enzymes. Microalgal and cyanobacterial communities present in high-temperature ecosystems account for a large part of the total ecosystem biomass and productivity, and can be exploited to generate several value-added products of agricultural, pharmaceutical, nutraceutical, and industrial relevance. This review provides an overview on the current status of biotechnological applications of thermophilic microalgae and cyanobacteria, with an outlook on the challenges and future prospects.","author":[{"dropping-particle":"","family":"Patel","given":"Alok","non-dropping-particle":"","parse-names":false,"suffix":""},{"dropping-particle":"","family":"Matsakas","given":"Leonidas","non-dropping-particle":"","parse-names":false,"suffix":""},{"dropping-particle":"","family":"Rova","given":"Ulrika","non-dropping-particle":"","parse-names":false,"suffix":""},{"dropping-particle":"","family":"Christakopoulos","given":"Paul","non-dropping-particle":"","parse-names":false,"suffix":""}],"container-title":"Bioresource Technology","id":"ITEM-1","issue":"November 2018","issued":{"date-parts":[["2019"]]},"page":"424-434","publisher":"Elsevier","title":"A perspective on biotechnological applications of thermophilic microalgae and cyanobacteria","type":"article-journal","volume":"278"},"uris":["http://www.mendeley.com/documents/?uuid=a3d79a43-090f-41d5-a3b4-c13066e45d35"]}],"mendeley":{"formattedCitation":"[53]","plainTextFormattedCitation":"[53]","previouslyFormattedCitation":"[53]"},"properties":{"noteIndex":0},"schema":"https://github.com/citation-style-language/schema/raw/master/csl-citation.json"}</w:instrText>
      </w:r>
      <w:r>
        <w:fldChar w:fldCharType="separate"/>
      </w:r>
      <w:r w:rsidR="004821A0" w:rsidRPr="004821A0">
        <w:rPr>
          <w:noProof/>
        </w:rPr>
        <w:t>[53]</w:t>
      </w:r>
      <w:r>
        <w:fldChar w:fldCharType="end"/>
      </w:r>
      <w:r>
        <w:t xml:space="preserve">. For instance, </w:t>
      </w:r>
      <w:r w:rsidRPr="00F13AAE">
        <w:rPr>
          <w:i/>
        </w:rPr>
        <w:t>Chlorella sorokiniana</w:t>
      </w:r>
      <w:r>
        <w:t xml:space="preserve"> previously isolated in Japan performed well </w:t>
      </w:r>
      <w:r>
        <w:lastRenderedPageBreak/>
        <w:t>when exposed to a gaseous mixture containing 10% CO</w:t>
      </w:r>
      <w:r w:rsidRPr="00F13AAE">
        <w:rPr>
          <w:vertAlign w:val="subscript"/>
        </w:rPr>
        <w:t>2</w:t>
      </w:r>
      <w:r>
        <w:t xml:space="preserve"> at 40 °C (Morita et al., 2000), even </w:t>
      </w:r>
      <w:r w:rsidR="00583A79">
        <w:t xml:space="preserve">in the presence of </w:t>
      </w:r>
      <w:r>
        <w:t>NO (100 ppm) and SO</w:t>
      </w:r>
      <w:r w:rsidRPr="00F13AAE">
        <w:rPr>
          <w:vertAlign w:val="subscript"/>
        </w:rPr>
        <w:t>2</w:t>
      </w:r>
      <w:r>
        <w:t xml:space="preserve"> (25 ppm). On the other hand</w:t>
      </w:r>
      <w:r w:rsidR="00EA29CA">
        <w:t>,</w:t>
      </w:r>
      <w:r>
        <w:t xml:space="preserve"> the marine microalga </w:t>
      </w:r>
      <w:r w:rsidRPr="00F13AAE">
        <w:rPr>
          <w:i/>
        </w:rPr>
        <w:t>Chlorococcum littorale</w:t>
      </w:r>
      <w:r>
        <w:t xml:space="preserve"> was reported to tolerate and perform carbon biofixation at CO</w:t>
      </w:r>
      <w:r w:rsidRPr="00F13AAE">
        <w:rPr>
          <w:vertAlign w:val="subscript"/>
        </w:rPr>
        <w:t>2</w:t>
      </w:r>
      <w:r>
        <w:t xml:space="preserve"> concentrations up to 40% </w:t>
      </w:r>
      <w:r w:rsidR="00126CE2">
        <w:t xml:space="preserve">into the gas </w:t>
      </w:r>
      <w:r>
        <w:fldChar w:fldCharType="begin" w:fldLock="1"/>
      </w:r>
      <w:r w:rsidR="004821A0">
        <w:instrText>ADDIN CSL_CITATION {"citationItems":[{"id":"ITEM-1","itemData":{"DOI":"10.1016/S1011-1344(98)00140-7","ISBN":"1021-4437","ISSN":"10111344","abstract":"A green alga, Chlorococcum littorale, has a tolerance to extremely high-CO2 conditions. In order to elucidate the mechanism underlying the resistance to such high CO2 levels, we compared the changes in excitation energy distribution between photosystem I (PS I) and photosystem II (PS II) by 77 K fluorescence in cells of the high CO2-resistant C. littorale and the non-resistant Stichococcus bacillaris. Immediately after the cells are transferred from air to 40% CO2, the F714/F687 ratio derived from 77 K fluorescence increases in C. littorale cells, suggesting an increase of transition from state 1 to state 2. During this period, more than 80% of plastoquinone A is in the reduced form and the activity of PS I increases. Eventually the F714/F687 ratio, the concentration of reduced plastoquinone A and PS I activity decrease. However, no significant increase of the F714/F687 ratio is observed after the transfer of S.bacillaris cells from air to 40% CO2. The level of reduced plastoquinone A in S. bacillaris gradually increases and the activity of PS I does not show a large change. During the transient period, the level of the D1 protein is approximately constant in C. littorale cells, but is lowered in S. bacillaris. These results suggest that, under extremely high-CO2 conditions, PS II is protected from photoinhibition by control of the state transition in C. littorale cells, whereas such a protection mechanism does not function in the alga S. bacillaris, non-resistant to CO2.","author":[{"dropping-particle":"","family":"Iwasaki","given":"Ikuko","non-dropping-particle":"","parse-names":false,"suffix":""},{"dropping-particle":"","family":"Hu","given":"Qiang","non-dropping-particle":"","parse-names":false,"suffix":""},{"dropping-particle":"","family":"Kurano","given":"Norihide","non-dropping-particle":"","parse-names":false,"suffix":""},{"dropping-particle":"","family":"Miyachi","given":"Shigetoh","non-dropping-particle":"","parse-names":false,"suffix":""}],"container-title":"Journal of Photochemistry and Photobiology B: Biology","id":"ITEM-1","issue":"3","issued":{"date-parts":[["1998"]]},"page":"184-190","title":"Effect of extremely high-CO2 stress on energy distribution between photosystem I and photosystem II in a 'high-CO2' tolerant green alga, Chlorococcum littorale and the intolerant green alga Stichococcus bacillaris","type":"article-journal","volume":"44"},"uris":["http://www.mendeley.com/documents/?uuid=545e671a-7271-417c-8e4e-6c47588930cd"]}],"mendeley":{"formattedCitation":"[73]","plainTextFormattedCitation":"[73]","previouslyFormattedCitation":"[73]"},"properties":{"noteIndex":0},"schema":"https://github.com/citation-style-language/schema/raw/master/csl-citation.json"}</w:instrText>
      </w:r>
      <w:r>
        <w:fldChar w:fldCharType="separate"/>
      </w:r>
      <w:r w:rsidR="004821A0" w:rsidRPr="004821A0">
        <w:rPr>
          <w:noProof/>
        </w:rPr>
        <w:t>[73]</w:t>
      </w:r>
      <w:r>
        <w:fldChar w:fldCharType="end"/>
      </w:r>
      <w:r>
        <w:t xml:space="preserve">. This field of application opens </w:t>
      </w:r>
      <w:r w:rsidR="00EA29CA">
        <w:t xml:space="preserve">up </w:t>
      </w:r>
      <w:r>
        <w:t xml:space="preserve">excellent </w:t>
      </w:r>
      <w:r w:rsidR="00EA29CA">
        <w:t xml:space="preserve">possibilities </w:t>
      </w:r>
      <w:r>
        <w:t>for either thermophilic or thermotolerant microalgae and cyanobacteria.</w:t>
      </w:r>
    </w:p>
    <w:p w14:paraId="38C30F99" w14:textId="77777777" w:rsidR="00CE2C1C" w:rsidRPr="007F43B3" w:rsidRDefault="00CE2C1C" w:rsidP="00566967">
      <w:pPr>
        <w:pStyle w:val="Ttulo2"/>
        <w:rPr>
          <w:i/>
          <w:iCs/>
        </w:rPr>
      </w:pPr>
      <w:r w:rsidRPr="007F43B3">
        <w:rPr>
          <w:i/>
          <w:iCs/>
        </w:rPr>
        <w:t>Bioenergy</w:t>
      </w:r>
    </w:p>
    <w:p w14:paraId="2E3A39E6" w14:textId="6EEB221E" w:rsidR="005C4CCB" w:rsidRPr="00F47928" w:rsidRDefault="006B7BD2" w:rsidP="006B7BD2">
      <w:pPr>
        <w:ind w:firstLine="1"/>
        <w:jc w:val="both"/>
        <w:rPr>
          <w:lang w:val="en-US"/>
        </w:rPr>
      </w:pPr>
      <w:r>
        <w:rPr>
          <w:lang w:val="en-US"/>
        </w:rPr>
        <w:t>M</w:t>
      </w:r>
      <w:r w:rsidR="005C4CCB" w:rsidRPr="00F47928">
        <w:rPr>
          <w:lang w:val="en-US"/>
        </w:rPr>
        <w:t>icroalgae appear to be a sustainable feedstock for 3</w:t>
      </w:r>
      <w:r w:rsidR="005C4CCB" w:rsidRPr="00F47928">
        <w:rPr>
          <w:vertAlign w:val="superscript"/>
          <w:lang w:val="en-US"/>
        </w:rPr>
        <w:t>rd</w:t>
      </w:r>
      <w:r w:rsidR="005C4CCB" w:rsidRPr="00F47928">
        <w:rPr>
          <w:lang w:val="en-US"/>
        </w:rPr>
        <w:t xml:space="preserve"> generation bioenergy and biofuels. </w:t>
      </w:r>
      <w:r>
        <w:rPr>
          <w:lang w:val="en-US"/>
        </w:rPr>
        <w:t>Th</w:t>
      </w:r>
      <w:r w:rsidR="00DE3FDF">
        <w:rPr>
          <w:lang w:val="en-US"/>
        </w:rPr>
        <w:t>erefore</w:t>
      </w:r>
      <w:r>
        <w:rPr>
          <w:lang w:val="en-US"/>
        </w:rPr>
        <w:t xml:space="preserve">, </w:t>
      </w:r>
      <w:r w:rsidR="00351C20">
        <w:rPr>
          <w:lang w:val="en-US"/>
        </w:rPr>
        <w:t>given the various</w:t>
      </w:r>
      <w:r w:rsidR="00BA192F" w:rsidRPr="00F47928">
        <w:rPr>
          <w:lang w:val="en-US"/>
        </w:rPr>
        <w:t xml:space="preserve"> advantages</w:t>
      </w:r>
      <w:r w:rsidR="00351C20">
        <w:rPr>
          <w:lang w:val="en-US"/>
        </w:rPr>
        <w:t xml:space="preserve"> that they offer,</w:t>
      </w:r>
      <w:r w:rsidR="00BA192F">
        <w:rPr>
          <w:lang w:val="en-US"/>
        </w:rPr>
        <w:t xml:space="preserve"> </w:t>
      </w:r>
      <w:r>
        <w:rPr>
          <w:lang w:val="en-US"/>
        </w:rPr>
        <w:t>it is expected tha</w:t>
      </w:r>
      <w:r w:rsidR="00DE3FDF">
        <w:rPr>
          <w:lang w:val="en-US"/>
        </w:rPr>
        <w:t>t</w:t>
      </w:r>
      <w:r>
        <w:rPr>
          <w:lang w:val="en-US"/>
        </w:rPr>
        <w:t xml:space="preserve"> </w:t>
      </w:r>
      <w:r w:rsidR="00DE3FDF" w:rsidRPr="00F47928">
        <w:rPr>
          <w:lang w:val="en-US"/>
        </w:rPr>
        <w:t xml:space="preserve">in the near future </w:t>
      </w:r>
      <w:r w:rsidR="00952019">
        <w:rPr>
          <w:lang w:val="en-US"/>
        </w:rPr>
        <w:t>they</w:t>
      </w:r>
      <w:r w:rsidR="00BA192F">
        <w:rPr>
          <w:lang w:val="en-US"/>
        </w:rPr>
        <w:t xml:space="preserve"> will</w:t>
      </w:r>
      <w:r w:rsidR="00952019">
        <w:rPr>
          <w:lang w:val="en-US"/>
        </w:rPr>
        <w:t xml:space="preserve"> become an important</w:t>
      </w:r>
      <w:r w:rsidR="005C4CCB" w:rsidRPr="00F47928">
        <w:rPr>
          <w:lang w:val="en-US"/>
        </w:rPr>
        <w:t xml:space="preserve"> carbon-neutral biofuel feedstock. Microalgal biomass </w:t>
      </w:r>
      <w:r w:rsidR="00B40A3F">
        <w:rPr>
          <w:lang w:val="en-US"/>
        </w:rPr>
        <w:t>can be used</w:t>
      </w:r>
      <w:r w:rsidR="00B40A3F" w:rsidRPr="00F47928">
        <w:rPr>
          <w:lang w:val="en-US"/>
        </w:rPr>
        <w:t xml:space="preserve"> </w:t>
      </w:r>
      <w:r w:rsidR="00B40A3F">
        <w:rPr>
          <w:lang w:val="en-US"/>
        </w:rPr>
        <w:t>to produce</w:t>
      </w:r>
      <w:r w:rsidR="005C4CCB" w:rsidRPr="00F47928">
        <w:rPr>
          <w:lang w:val="en-US"/>
        </w:rPr>
        <w:t xml:space="preserve"> biofuels </w:t>
      </w:r>
      <w:r w:rsidR="00755572">
        <w:rPr>
          <w:lang w:val="en-US"/>
        </w:rPr>
        <w:t>such as</w:t>
      </w:r>
      <w:r w:rsidR="00755572" w:rsidRPr="00F47928">
        <w:rPr>
          <w:lang w:val="en-US"/>
        </w:rPr>
        <w:t xml:space="preserve"> </w:t>
      </w:r>
      <w:r w:rsidR="005C4CCB" w:rsidRPr="00F47928">
        <w:rPr>
          <w:lang w:val="en-US"/>
        </w:rPr>
        <w:t>biodiesel</w:t>
      </w:r>
      <w:r w:rsidR="005C4CCB">
        <w:rPr>
          <w:lang w:val="en-US"/>
        </w:rPr>
        <w:t xml:space="preserve"> </w:t>
      </w:r>
      <w:r w:rsidR="00AC6A81">
        <w:rPr>
          <w:lang w:val="en-US"/>
        </w:rPr>
        <w:fldChar w:fldCharType="begin" w:fldLock="1"/>
      </w:r>
      <w:r w:rsidR="004821A0">
        <w:rPr>
          <w:lang w:val="en-US"/>
        </w:rPr>
        <w:instrText>ADDIN CSL_CITATION {"citationItems":[{"id":"ITEM-1","itemData":{"DOI":"10.1016/j.rser.2017.10.038","ISSN":"18790690","abstract":"Energy is the utmost requirement for driving the organization and maintenance of entire ecosystem. Our continued dependency on fossil fuels such as coal, petroleum and natural gas as the prime source of energy has led to serious concerns about the future energy supply and security. Furthermore, over-consumption of carbon-based fossil energy sources raises serious environmental issues of global warming and climate change. To overcome the global energy demand and to enable economic as well as ecological development in a sustainable manner, technological progress for the utilization of renewable natural energy are essential to protect the environment and save energy in today's increasingly competitive world. To this end, algal biofuels are being claimed as an apt alternative energy source and in recent past, several taxonomic groups of algae have been studied and reported as an alternative to fossil fuels. It is envisaged that algal biomass could be readily processed into the raw material to make cost-effective biofuels and is being explored as an emergent and renewable green energy crops for the production of biofuels, especially biodiesel. Development of astonishing technological innovations in the field of algal genetic engineering has triggered remarkable output across the global energy sector for better biofuels. Several new techniques are being adopted for large-scale farming of microalgae intended for biofuel production. However, there are certain constraints for commercial-scale energy production from algae. The present review discusses the technological development and current information on the cultivation and process of biodiesel production form algae. Also, discussed are the technological development and genomic insights into the algal biomass and triacylglycerol accumulation for enhanced biodiesel production.","author":[{"dropping-particle":"","family":"Rastogi","given":"Rajesh P.","non-dropping-particle":"","parse-names":false,"suffix":""},{"dropping-particle":"","family":"Pandey","given":"Ashok","non-dropping-particle":"","parse-names":false,"suffix":""},{"dropping-particle":"","family":"Larroche","given":"Christian","non-dropping-particle":"","parse-names":false,"suffix":""},{"dropping-particle":"","family":"Madamwar","given":"Datta","non-dropping-particle":"","parse-names":false,"suffix":""}],"container-title":"Renewable and Sustainable Energy Reviews","id":"ITEM-1","issued":{"date-parts":[["2018","2","1"]]},"page":"2946-2969","publisher":"Elsevier Ltd","title":"Algal Green Energy – R&amp;D and technological perspectives for biodiesel production","type":"article","volume":"82"},"uris":["http://www.mendeley.com/documents/?uuid=e2ef1798-a496-3430-b8bd-9d8df9ffbb3c"]}],"mendeley":{"formattedCitation":"[74]","plainTextFormattedCitation":"[74]","previouslyFormattedCitation":"[74]"},"properties":{"noteIndex":0},"schema":"https://github.com/citation-style-language/schema/raw/master/csl-citation.json"}</w:instrText>
      </w:r>
      <w:r w:rsidR="00AC6A81">
        <w:rPr>
          <w:lang w:val="en-US"/>
        </w:rPr>
        <w:fldChar w:fldCharType="separate"/>
      </w:r>
      <w:r w:rsidR="004821A0" w:rsidRPr="004821A0">
        <w:rPr>
          <w:noProof/>
          <w:lang w:val="en-US"/>
        </w:rPr>
        <w:t>[74]</w:t>
      </w:r>
      <w:r w:rsidR="00AC6A81">
        <w:rPr>
          <w:lang w:val="en-US"/>
        </w:rPr>
        <w:fldChar w:fldCharType="end"/>
      </w:r>
      <w:r w:rsidR="005C4CCB" w:rsidRPr="00F47928">
        <w:rPr>
          <w:lang w:val="en-US"/>
        </w:rPr>
        <w:t>, bioethanol, biobutanol, biogas and biohydrogen</w:t>
      </w:r>
      <w:r w:rsidR="00AC6A81" w:rsidRPr="00F47928">
        <w:rPr>
          <w:lang w:val="en-US"/>
        </w:rPr>
        <w:t xml:space="preserve">, among others </w:t>
      </w:r>
      <w:r w:rsidR="00AC6A81">
        <w:rPr>
          <w:lang w:val="en-US"/>
        </w:rPr>
        <w:fldChar w:fldCharType="begin" w:fldLock="1"/>
      </w:r>
      <w:r w:rsidR="004821A0">
        <w:rPr>
          <w:lang w:val="en-US"/>
        </w:rPr>
        <w:instrText>ADDIN CSL_CITATION {"citationItems":[{"id":"ITEM-1","itemData":{"DOI":"10.1016/j.anaerobe.2018.05.008","ISSN":"10958274","abstract":"Most photosynthetic organisms store and convert solar energy in an aerobic process and produce biomass for various uses. Utilization of biomass for the production of renewable energy carriers employs anaerobic conditions. This review focuses on microalgal biomass and its use for biological hydrogen and methane production. Microalgae offer several advantages compared to terrestrial plants. Strategies to maintain anaerobic environment for biohydrogen production are summarized. Efficient biogas production via anaerobic digestion is significantly affected by the biomass composition, pretreatment strategies and the parameters of the digestion process. Coupled biohydrogen and biogas production increases the efficiency and sustainability of renewable energy production.","author":[{"dropping-particle":"","family":"Wirth","given":"Roland","non-dropping-particle":"","parse-names":false,"suffix":""},{"dropping-particle":"","family":"Lakatos","given":"Gergely","non-dropping-particle":"","parse-names":false,"suffix":""},{"dropping-particle":"","family":"Böjti","given":"Tamás","non-dropping-particle":"","parse-names":false,"suffix":""},{"dropping-particle":"","family":"Maróti","given":"Gergely","non-dropping-particle":"","parse-names":false,"suffix":""},{"dropping-particle":"","family":"Bagi","given":"Zoltán","non-dropping-particle":"","parse-names":false,"suffix":""},{"dropping-particle":"","family":"Rákhely","given":"Gábor","non-dropping-particle":"","parse-names":false,"suffix":""},{"dropping-particle":"","family":"Kovács","given":"Kornél L","non-dropping-particle":"","parse-names":false,"suffix":""}],"container-title":"Anaerobe","id":"ITEM-1","issued":{"date-parts":[["2018"]]},"page":"1-8","publisher":"Anaerobe","title":"Anaerobic gaseous biofuel production using microalgal biomass – A review","type":"article","volume":"52"},"uris":["http://www.mendeley.com/documents/?uuid=2ca01aa4-7333-325c-9918-43670e382c88"]},{"id":"ITEM-2","itemData":{"DOI":"10.1016/j.biortech.2020.122871","ISSN":"18732976","abstract":"Biohydrogen is a plausible alternative fuel solution for the contemporary issues regarding global warming and the steadily increasing greenhouse gas emissions, because of its high energy content and carbon-free combustion properties. Hydrogen does not exist in its natural state and the current hydrogen production technologies (steam methane reforming, water splitting) are energy-intensive, accompanied by a huge carbon footprint. Dark fermentative hydrogen production by anaerobic hydrogen-producing bacteria is a green, sustainable and emission-free pathway for hydrogen production. Microalgal biomass is considered as the third generation biofuel feedstock and is receiving academic and industrial research attention for its carbon sequestration abilities. This review discusses in detail about the pretreatment methods that could be adapted for microalgal biomass for effective biohydrogen production. Microalgal cell wall structure and the associated polymeric carbohydrates that offer certain recalcitrance are critically analyzed and future research perspectives are presented.","author":[{"dropping-particle":"","family":"Nagarajan","given":"Dillirani","non-dropping-particle":"","parse-names":false,"suffix":""},{"dropping-particle":"","family":"Chang","given":"Jo Shu","non-dropping-particle":"","parse-names":false,"suffix":""},{"dropping-particle":"","family":"Lee","given":"Duu Jong","non-dropping-particle":"","parse-names":false,"suffix":""}],"container-title":"Bioresource Technology","id":"ITEM-2","issued":{"date-parts":[["2020","4","1"]]},"page":"122871","publisher":"Elsevier Ltd","title":"Pretreatment of microalgal biomass for efficient biohydrogen production – Recent insights and future perspectives","type":"article","volume":"302"},"uris":["http://www.mendeley.com/documents/?uuid=1c87a588-c71e-3084-b7ee-31b9b141f4bf"]}],"mendeley":{"formattedCitation":"[75,76]","plainTextFormattedCitation":"[75,76]","previouslyFormattedCitation":"[75,76]"},"properties":{"noteIndex":0},"schema":"https://github.com/citation-style-language/schema/raw/master/csl-citation.json"}</w:instrText>
      </w:r>
      <w:r w:rsidR="00AC6A81">
        <w:rPr>
          <w:lang w:val="en-US"/>
        </w:rPr>
        <w:fldChar w:fldCharType="separate"/>
      </w:r>
      <w:r w:rsidR="004821A0" w:rsidRPr="004821A0">
        <w:rPr>
          <w:noProof/>
          <w:lang w:val="en-US"/>
        </w:rPr>
        <w:t>[75,76]</w:t>
      </w:r>
      <w:r w:rsidR="00AC6A81">
        <w:rPr>
          <w:lang w:val="en-US"/>
        </w:rPr>
        <w:fldChar w:fldCharType="end"/>
      </w:r>
      <w:r w:rsidR="005C4CCB" w:rsidRPr="00F47928">
        <w:rPr>
          <w:lang w:val="en-US"/>
        </w:rPr>
        <w:t xml:space="preserve">. Advanced biofuels can be </w:t>
      </w:r>
      <w:r w:rsidR="00A27B84">
        <w:rPr>
          <w:lang w:val="en-US"/>
        </w:rPr>
        <w:t>made from</w:t>
      </w:r>
      <w:r w:rsidR="005C4CCB" w:rsidRPr="00F47928">
        <w:rPr>
          <w:lang w:val="en-US"/>
        </w:rPr>
        <w:t xml:space="preserve"> microalgae through different conversion pathways (biochemical, chemical and thermochemical</w:t>
      </w:r>
      <w:r w:rsidR="00A27B84">
        <w:rPr>
          <w:lang w:val="en-US"/>
        </w:rPr>
        <w:t>;</w:t>
      </w:r>
      <w:r w:rsidR="005C4CCB" w:rsidRPr="00F47928">
        <w:rPr>
          <w:lang w:val="en-US"/>
        </w:rPr>
        <w:t xml:space="preserve"> independently or sequentially)</w:t>
      </w:r>
      <w:r w:rsidR="00AC6A81">
        <w:rPr>
          <w:lang w:val="en-US"/>
        </w:rPr>
        <w:t xml:space="preserve"> </w:t>
      </w:r>
      <w:r w:rsidR="00AC6A81">
        <w:rPr>
          <w:lang w:val="en-US"/>
        </w:rPr>
        <w:fldChar w:fldCharType="begin" w:fldLock="1"/>
      </w:r>
      <w:r w:rsidR="004821A0">
        <w:rPr>
          <w:lang w:val="en-US"/>
        </w:rPr>
        <w:instrText>ADDIN CSL_CITATION {"citationItems":[{"id":"ITEM-1","itemData":{"DOI":"10.1016/j.rser.2018.03.067","ISSN":"18790690","abstract":"An algal feedstock or biomass may contain a very high oil fraction, and thus could be used for the production of advanced biofuels via different conversion processes. Its major advantage apart from its large oil fraction is the ability to convert almost all the energy from the feedstock into different varieties of useful products. In the research to displace fossil fuels, algae feedstock has emerged as a suitable candidate not only because of its renewable and sustainable features but also for its economic credibility based on the potential to match up with the global demand for transportation fuels. Cultivating this feedstock is very easy and could be developed with little or even no supervision, with the aid of wastewater not suitable for human consumption while absorbing CO2 from the atmosphere. The overall potential for algae applications generally shows that this feedstock is still an untapped resource, and it could be of huge commercial benefits to the global economy at large because algae exist in millions compared to terrestrial plants. Algae applications are evident for everyday consumption via foods products, non-foods products, fuel, and energy. Biofuels derived from algae have no impact on the environment and the food supply unlike biofuels produced from crops. However, any cultivation method employed could control the operating cost and the technicalities involved, which will also influence the production rate and strain. The scope of this paper is to review the current status of algae as a potential feedstock with diverse benefit for the resolution of the global energy demand, and environmental pollution control of GHG.","author":[{"dropping-particle":"","family":"Adeniyi","given":"Oladapo Martins","non-dropping-particle":"","parse-names":false,"suffix":""},{"dropping-particle":"","family":"Azimov","given":"Ulugbek","non-dropping-particle":"","parse-names":false,"suffix":""},{"dropping-particle":"","family":"Burluka","given":"Alexey","non-dropping-particle":"","parse-names":false,"suffix":""}],"container-title":"Renewable and Sustainable Energy Reviews","id":"ITEM-1","issued":{"date-parts":[["2018"]]},"page":"316-335","title":"Algae biofuel: Current status and future applications","type":"article","volume":"90"},"uris":["http://www.mendeley.com/documents/?uuid=a5ee5580-64ec-3339-be50-8733129f3d85"]}],"mendeley":{"formattedCitation":"[77]","plainTextFormattedCitation":"[77]","previouslyFormattedCitation":"[77]"},"properties":{"noteIndex":0},"schema":"https://github.com/citation-style-language/schema/raw/master/csl-citation.json"}</w:instrText>
      </w:r>
      <w:r w:rsidR="00AC6A81">
        <w:rPr>
          <w:lang w:val="en-US"/>
        </w:rPr>
        <w:fldChar w:fldCharType="separate"/>
      </w:r>
      <w:r w:rsidR="004821A0" w:rsidRPr="004821A0">
        <w:rPr>
          <w:noProof/>
          <w:lang w:val="en-US"/>
        </w:rPr>
        <w:t>[77]</w:t>
      </w:r>
      <w:r w:rsidR="00AC6A81">
        <w:rPr>
          <w:lang w:val="en-US"/>
        </w:rPr>
        <w:fldChar w:fldCharType="end"/>
      </w:r>
      <w:r w:rsidR="005C4CCB" w:rsidRPr="00F47928">
        <w:rPr>
          <w:lang w:val="en-US"/>
        </w:rPr>
        <w:t>. Conversion technologies such as transesterification</w:t>
      </w:r>
      <w:r w:rsidR="005C4CCB">
        <w:rPr>
          <w:lang w:val="en-US"/>
        </w:rPr>
        <w:t xml:space="preserve"> </w:t>
      </w:r>
      <w:r w:rsidR="00AC6A81">
        <w:rPr>
          <w:lang w:val="en-US"/>
        </w:rPr>
        <w:fldChar w:fldCharType="begin" w:fldLock="1"/>
      </w:r>
      <w:r w:rsidR="004821A0">
        <w:rPr>
          <w:lang w:val="en-US"/>
        </w:rPr>
        <w:instrText>ADDIN CSL_CITATION {"citationItems":[{"id":"ITEM-1","itemData":{"DOI":"10.1016/j.rser.2017.10.038","ISSN":"18790690","abstract":"Energy is the utmost requirement for driving the organization and maintenance of entire ecosystem. Our continued dependency on fossil fuels such as coal, petroleum and natural gas as the prime source of energy has led to serious concerns about the future energy supply and security. Furthermore, over-consumption of carbon-based fossil energy sources raises serious environmental issues of global warming and climate change. To overcome the global energy demand and to enable economic as well as ecological development in a sustainable manner, technological progress for the utilization of renewable natural energy are essential to protect the environment and save energy in today's increasingly competitive world. To this end, algal biofuels are being claimed as an apt alternative energy source and in recent past, several taxonomic groups of algae have been studied and reported as an alternative to fossil fuels. It is envisaged that algal biomass could be readily processed into the raw material to make cost-effective biofuels and is being explored as an emergent and renewable green energy crops for the production of biofuels, especially biodiesel. Development of astonishing technological innovations in the field of algal genetic engineering has triggered remarkable output across the global energy sector for better biofuels. Several new techniques are being adopted for large-scale farming of microalgae intended for biofuel production. However, there are certain constraints for commercial-scale energy production from algae. The present review discusses the technological development and current information on the cultivation and process of biodiesel production form algae. Also, discussed are the technological development and genomic insights into the algal biomass and triacylglycerol accumulation for enhanced biodiesel production.","author":[{"dropping-particle":"","family":"Rastogi","given":"Rajesh P.","non-dropping-particle":"","parse-names":false,"suffix":""},{"dropping-particle":"","family":"Pandey","given":"Ashok","non-dropping-particle":"","parse-names":false,"suffix":""},{"dropping-particle":"","family":"Larroche","given":"Christian","non-dropping-particle":"","parse-names":false,"suffix":""},{"dropping-particle":"","family":"Madamwar","given":"Datta","non-dropping-particle":"","parse-names":false,"suffix":""}],"container-title":"Renewable and Sustainable Energy Reviews","id":"ITEM-1","issued":{"date-parts":[["2018","2","1"]]},"page":"2946-2969","publisher":"Elsevier Ltd","title":"Algal Green Energy – R&amp;D and technological perspectives for biodiesel production","type":"article","volume":"82"},"uris":["http://www.mendeley.com/documents/?uuid=e2ef1798-a496-3430-b8bd-9d8df9ffbb3c"]}],"mendeley":{"formattedCitation":"[74]","plainTextFormattedCitation":"[74]","previouslyFormattedCitation":"[74]"},"properties":{"noteIndex":0},"schema":"https://github.com/citation-style-language/schema/raw/master/csl-citation.json"}</w:instrText>
      </w:r>
      <w:r w:rsidR="00AC6A81">
        <w:rPr>
          <w:lang w:val="en-US"/>
        </w:rPr>
        <w:fldChar w:fldCharType="separate"/>
      </w:r>
      <w:r w:rsidR="004821A0" w:rsidRPr="004821A0">
        <w:rPr>
          <w:noProof/>
          <w:lang w:val="en-US"/>
        </w:rPr>
        <w:t>[74]</w:t>
      </w:r>
      <w:r w:rsidR="00AC6A81">
        <w:rPr>
          <w:lang w:val="en-US"/>
        </w:rPr>
        <w:fldChar w:fldCharType="end"/>
      </w:r>
      <w:r w:rsidR="005C4CCB" w:rsidRPr="00F47928">
        <w:rPr>
          <w:lang w:val="en-US"/>
        </w:rPr>
        <w:t>, pyrolysis</w:t>
      </w:r>
      <w:r w:rsidR="00AC6A81">
        <w:rPr>
          <w:lang w:val="en-US"/>
        </w:rPr>
        <w:t xml:space="preserve"> </w:t>
      </w:r>
      <w:r w:rsidR="00AC6A81">
        <w:rPr>
          <w:lang w:val="en-US"/>
        </w:rPr>
        <w:fldChar w:fldCharType="begin" w:fldLock="1"/>
      </w:r>
      <w:r w:rsidR="004821A0">
        <w:rPr>
          <w:lang w:val="en-US"/>
        </w:rPr>
        <w:instrText>ADDIN CSL_CITATION {"citationItems":[{"id":"ITEM-1","itemData":{"DOI":"10.1016/j.jaap.2019.04.015","ISSN":"01652370","abstract":"Bio-fuels derived from biomass with zero net CO2 emission seem to be a promising alternative for fossil fuels. Algal biomasses are promising sources of lipids, proteins and carbohydrates which can convert them into energy in the different forms of fuel depend on the type of conversion process. Transesterification, anaerobic digestion, fermentation, thermochemical conversion, and biophotolysis can convert algal biomass into biodiesel, bio-methane, bioethanol, bio-oil and hydrogen biofuels respectively. Among developed pathways for producing biofuel from algal biomass, thermochemical conversion especially pyrolysis is one of the most studied and discussed techniques in recent years. The yield and quality of pyrolysis products strongly depend on the process parameters such as temperature, heating rate, catalyst, etc. The aim of this article is to present a review of bio-fuel production from algal biomasses (micro- and macroalgae) through pyrolysis processes. After an overview of the algae characteristics and their potential as a source of biofuel production, we focus on the pyrolysis process for algal biomass conversion to biofuel in terms of various types of pyrolysis, affecting parameters on algae pyrolysis products, and the economical challenges and opportunities for commercial algal biofuel production through pyrolysis. It was found that pyrolysis processes are potential routes to convert algal biomass to solid, liquid and gaseous biofuels and they can be a good substitute of the unsustainable fossil fuels to meet the growing global energy demand. Additionally, despite the extensive research on pyrolysis of algal biomass which can provide promising information for use in commercial applications, the producing algal biofuel from pyrolysis is not commercially feasible yet and needs to more in-depth studies.","author":[{"dropping-particle":"","family":"Pourkarimi","given":"Sara","non-dropping-particle":"","parse-names":false,"suffix":""},{"dropping-particle":"","family":"Hallajisani","given":"Ahmad","non-dropping-particle":"","parse-names":false,"suffix":""},{"dropping-particle":"","family":"Alizadehdakhel","given":"Asghar","non-dropping-particle":"","parse-names":false,"suffix":""},{"dropping-particle":"","family":"Nouralishahi","given":"Amideddin","non-dropping-particle":"","parse-names":false,"suffix":""}],"container-title":"Journal of Analytical and Applied Pyrolysis","id":"ITEM-1","issued":{"date-parts":[["2019","9","1"]]},"page":"104599","publisher":"Elsevier B.V.","title":"Biofuel production through micro- and macroalgae pyrolysis – A review of pyrolysis methods and process parameters","type":"article","volume":"142"},"uris":["http://www.mendeley.com/documents/?uuid=37a46329-7e37-39a8-bd1b-3c2b3c3d016a"]}],"mendeley":{"formattedCitation":"[78]","plainTextFormattedCitation":"[78]","previouslyFormattedCitation":"[78]"},"properties":{"noteIndex":0},"schema":"https://github.com/citation-style-language/schema/raw/master/csl-citation.json"}</w:instrText>
      </w:r>
      <w:r w:rsidR="00AC6A81">
        <w:rPr>
          <w:lang w:val="en-US"/>
        </w:rPr>
        <w:fldChar w:fldCharType="separate"/>
      </w:r>
      <w:r w:rsidR="004821A0" w:rsidRPr="004821A0">
        <w:rPr>
          <w:noProof/>
          <w:lang w:val="en-US"/>
        </w:rPr>
        <w:t>[78]</w:t>
      </w:r>
      <w:r w:rsidR="00AC6A81">
        <w:rPr>
          <w:lang w:val="en-US"/>
        </w:rPr>
        <w:fldChar w:fldCharType="end"/>
      </w:r>
      <w:r w:rsidR="005C4CCB" w:rsidRPr="00F47928">
        <w:rPr>
          <w:lang w:val="en-US"/>
        </w:rPr>
        <w:t>, anaerobic digestion, hydro-treatment, fermentation and direct combustion for micro</w:t>
      </w:r>
      <w:r w:rsidR="005C4CCB">
        <w:rPr>
          <w:lang w:val="en-US"/>
        </w:rPr>
        <w:t>alga</w:t>
      </w:r>
      <w:r w:rsidR="005C4CCB" w:rsidRPr="00F47928">
        <w:rPr>
          <w:lang w:val="en-US"/>
        </w:rPr>
        <w:t xml:space="preserve">l biofuel and bioenergy production have been widely reported. </w:t>
      </w:r>
      <w:r w:rsidR="0049274B">
        <w:rPr>
          <w:lang w:val="en-US"/>
        </w:rPr>
        <w:t>However, the development of</w:t>
      </w:r>
      <w:r w:rsidR="00737A7D" w:rsidRPr="00F47928">
        <w:rPr>
          <w:lang w:val="en-US"/>
        </w:rPr>
        <w:t xml:space="preserve"> </w:t>
      </w:r>
      <w:r w:rsidR="005C4CCB" w:rsidRPr="00F47928">
        <w:rPr>
          <w:lang w:val="en-US"/>
        </w:rPr>
        <w:t xml:space="preserve">cost-effective microalgal-based biofuel production is taking longer than expected. Significant cost reductions may be achieved if </w:t>
      </w:r>
      <w:r w:rsidR="00E15E18">
        <w:rPr>
          <w:lang w:val="en-US"/>
        </w:rPr>
        <w:t xml:space="preserve">the </w:t>
      </w:r>
      <w:r w:rsidR="005C4CCB" w:rsidRPr="00F47928">
        <w:rPr>
          <w:lang w:val="en-US"/>
        </w:rPr>
        <w:t>CO</w:t>
      </w:r>
      <w:r w:rsidR="005C4CCB" w:rsidRPr="00F47928">
        <w:rPr>
          <w:vertAlign w:val="subscript"/>
          <w:lang w:val="en-US"/>
        </w:rPr>
        <w:t>2</w:t>
      </w:r>
      <w:r w:rsidR="005C4CCB" w:rsidRPr="00F47928">
        <w:rPr>
          <w:lang w:val="en-US"/>
        </w:rPr>
        <w:t xml:space="preserve">, nutrients and water can be obtained at low cost. A major R&amp;D initiative is required to enhance the </w:t>
      </w:r>
      <w:r w:rsidR="00E15E18">
        <w:rPr>
          <w:lang w:val="en-US"/>
        </w:rPr>
        <w:t xml:space="preserve">production </w:t>
      </w:r>
      <w:r w:rsidR="005C4CCB" w:rsidRPr="00F47928">
        <w:rPr>
          <w:lang w:val="en-US"/>
        </w:rPr>
        <w:t xml:space="preserve">yield </w:t>
      </w:r>
      <w:r w:rsidR="00E15E18">
        <w:rPr>
          <w:lang w:val="en-US"/>
        </w:rPr>
        <w:t>while also</w:t>
      </w:r>
      <w:r w:rsidR="005C4CCB" w:rsidRPr="00F47928">
        <w:rPr>
          <w:lang w:val="en-US"/>
        </w:rPr>
        <w:t xml:space="preserve"> reduc</w:t>
      </w:r>
      <w:r w:rsidR="00E15E18">
        <w:rPr>
          <w:lang w:val="en-US"/>
        </w:rPr>
        <w:t>ing</w:t>
      </w:r>
      <w:r w:rsidR="005C4CCB" w:rsidRPr="00F47928">
        <w:rPr>
          <w:lang w:val="en-US"/>
        </w:rPr>
        <w:t xml:space="preserve"> the overall operating cost </w:t>
      </w:r>
      <w:r w:rsidR="00AC6A81">
        <w:rPr>
          <w:lang w:val="en-US"/>
        </w:rPr>
        <w:fldChar w:fldCharType="begin" w:fldLock="1"/>
      </w:r>
      <w:r w:rsidR="004821A0">
        <w:rPr>
          <w:lang w:val="en-US"/>
        </w:rPr>
        <w:instrText>ADDIN CSL_CITATION {"citationItems":[{"id":"ITEM-1","itemData":{"DOI":"10.1016/j.rser.2018.03.067","ISSN":"18790690","abstract":"An algal feedstock or biomass may contain a very high oil fraction, and thus could be used for the production of advanced biofuels via different conversion processes. Its major advantage apart from its large oil fraction is the ability to convert almost all the energy from the feedstock into different varieties of useful products. In the research to displace fossil fuels, algae feedstock has emerged as a suitable candidate not only because of its renewable and sustainable features but also for its economic credibility based on the potential to match up with the global demand for transportation fuels. Cultivating this feedstock is very easy and could be developed with little or even no supervision, with the aid of wastewater not suitable for human consumption while absorbing CO2 from the atmosphere. The overall potential for algae applications generally shows that this feedstock is still an untapped resource, and it could be of huge commercial benefits to the global economy at large because algae exist in millions compared to terrestrial plants. Algae applications are evident for everyday consumption via foods products, non-foods products, fuel, and energy. Biofuels derived from algae have no impact on the environment and the food supply unlike biofuels produced from crops. However, any cultivation method employed could control the operating cost and the technicalities involved, which will also influence the production rate and strain. The scope of this paper is to review the current status of algae as a potential feedstock with diverse benefit for the resolution of the global energy demand, and environmental pollution control of GHG.","author":[{"dropping-particle":"","family":"Adeniyi","given":"Oladapo Martins","non-dropping-particle":"","parse-names":false,"suffix":""},{"dropping-particle":"","family":"Azimov","given":"Ulugbek","non-dropping-particle":"","parse-names":false,"suffix":""},{"dropping-particle":"","family":"Burluka","given":"Alexey","non-dropping-particle":"","parse-names":false,"suffix":""}],"container-title":"Renewable and Sustainable Energy Reviews","id":"ITEM-1","issued":{"date-parts":[["2018"]]},"page":"316-335","title":"Algae biofuel: Current status and future applications","type":"article","volume":"90"},"uris":["http://www.mendeley.com/documents/?uuid=a5ee5580-64ec-3339-be50-8733129f3d85"]}],"mendeley":{"formattedCitation":"[77]","plainTextFormattedCitation":"[77]","previouslyFormattedCitation":"[77]"},"properties":{"noteIndex":0},"schema":"https://github.com/citation-style-language/schema/raw/master/csl-citation.json"}</w:instrText>
      </w:r>
      <w:r w:rsidR="00AC6A81">
        <w:rPr>
          <w:lang w:val="en-US"/>
        </w:rPr>
        <w:fldChar w:fldCharType="separate"/>
      </w:r>
      <w:r w:rsidR="004821A0" w:rsidRPr="004821A0">
        <w:rPr>
          <w:noProof/>
          <w:lang w:val="en-US"/>
        </w:rPr>
        <w:t>[77]</w:t>
      </w:r>
      <w:r w:rsidR="00AC6A81">
        <w:rPr>
          <w:lang w:val="en-US"/>
        </w:rPr>
        <w:fldChar w:fldCharType="end"/>
      </w:r>
      <w:r w:rsidR="005C4CCB" w:rsidRPr="00F47928">
        <w:rPr>
          <w:lang w:val="en-US"/>
        </w:rPr>
        <w:t>. Anaerobic digestion for biogas</w:t>
      </w:r>
      <w:r w:rsidR="00B57611">
        <w:rPr>
          <w:lang w:val="en-US"/>
        </w:rPr>
        <w:t>,</w:t>
      </w:r>
      <w:r w:rsidR="005C4CCB" w:rsidRPr="00F47928">
        <w:rPr>
          <w:lang w:val="en-US"/>
        </w:rPr>
        <w:t xml:space="preserve"> and eventually biomethane and hydrothermal liquefaction </w:t>
      </w:r>
      <w:r w:rsidR="00AC6A81">
        <w:rPr>
          <w:lang w:val="en-US"/>
        </w:rPr>
        <w:fldChar w:fldCharType="begin" w:fldLock="1"/>
      </w:r>
      <w:r w:rsidR="004821A0">
        <w:rPr>
          <w:lang w:val="en-US"/>
        </w:rPr>
        <w:instrText>ADDIN CSL_CITATION {"citationItems":[{"id":"ITEM-1","itemData":{"DOI":"10.1016/j.renene.2017.11.041","ISSN":"18790682","abstract":"This study evaluates the application of biomass produced from the treatment of domestic sewage in high-rate ponds (HRPs) as feedstock for the production of bio-oil via hydrothermal liquefaction (HTL). The effects of reaction time, temperature, and biomass/water ratio on the yield of bio-oil were assessed. In addition, a balance of carbon and nitrogen among the products (bio-oil, aqueous phase, solid residue, and gas) was carried out, in order to evaluate the quality of the bio-oil and possibilities for increasing value from the byproducts. In a 15-min operation at 300 °C with biomass/water ratio of 1/10 (w.w−1), the bio-oil yield was of 44.4% (Dry Ash Free - daf-basis). Under every condition tested, the solid residue was the most abundant byproduct, mostly due to the high ash content in the biomass. The minimum nitrogen recovery in the bio-oil was 57%, obtained in the operation at 275 °C, which is considered the main disadvantage of the process. The use of biomass directly after its production may result in an excessive consumption of energy due to the high water content. However, the need for drying is reduced when compared to other microalgal-based bioenergy production processes, potentially achieving a positive energy balance in the HTL.","author":[{"dropping-particle":"","family":"Couto","given":"Eduardo Aguiar","non-dropping-particle":"","parse-names":false,"suffix":""},{"dropping-particle":"","family":"Pinto","given":"Filomena","non-dropping-particle":"","parse-names":false,"suffix":""},{"dropping-particle":"","family":"Varela","given":"Francisco","non-dropping-particle":"","parse-names":false,"suffix":""},{"dropping-particle":"","family":"Reis","given":"Alberto","non-dropping-particle":"","parse-names":false,"suffix":""},{"dropping-particle":"","family":"Costa","given":"Paula","non-dropping-particle":"","parse-names":false,"suffix":""},{"dropping-particle":"","family":"Calijuri","given":"Maria Lúcia","non-dropping-particle":"","parse-names":false,"suffix":""}],"container-title":"Renewable Energy","id":"ITEM-1","issued":{"date-parts":[["2018","4","1"]]},"page":"644-653","publisher":"Elsevier Ltd","title":"Hydrothermal liquefaction of biomass produced from domestic sewage treatment in high-rate ponds","type":"article-journal","volume":"118"},"uris":["http://www.mendeley.com/documents/?uuid=d879a2b9-1d93-3c1f-a318-b1cdf73afe87"]}],"mendeley":{"formattedCitation":"[79]","plainTextFormattedCitation":"[79]","previouslyFormattedCitation":"[79]"},"properties":{"noteIndex":0},"schema":"https://github.com/citation-style-language/schema/raw/master/csl-citation.json"}</w:instrText>
      </w:r>
      <w:r w:rsidR="00AC6A81">
        <w:rPr>
          <w:lang w:val="en-US"/>
        </w:rPr>
        <w:fldChar w:fldCharType="separate"/>
      </w:r>
      <w:r w:rsidR="004821A0" w:rsidRPr="004821A0">
        <w:rPr>
          <w:noProof/>
          <w:lang w:val="en-US"/>
        </w:rPr>
        <w:t>[79]</w:t>
      </w:r>
      <w:r w:rsidR="00AC6A81">
        <w:rPr>
          <w:lang w:val="en-US"/>
        </w:rPr>
        <w:fldChar w:fldCharType="end"/>
      </w:r>
      <w:r w:rsidR="00B57611">
        <w:rPr>
          <w:lang w:val="en-US"/>
        </w:rPr>
        <w:t>,</w:t>
      </w:r>
      <w:r w:rsidR="005C4CCB" w:rsidRPr="00F47928">
        <w:rPr>
          <w:lang w:val="en-US"/>
        </w:rPr>
        <w:t xml:space="preserve"> have been increasingly </w:t>
      </w:r>
      <w:r w:rsidR="008657DB">
        <w:rPr>
          <w:lang w:val="en-US"/>
        </w:rPr>
        <w:t>studied</w:t>
      </w:r>
      <w:r w:rsidR="008657DB" w:rsidRPr="00F47928">
        <w:rPr>
          <w:lang w:val="en-US"/>
        </w:rPr>
        <w:t xml:space="preserve"> </w:t>
      </w:r>
      <w:r w:rsidR="002735F4">
        <w:rPr>
          <w:lang w:val="en-US"/>
        </w:rPr>
        <w:t>because</w:t>
      </w:r>
      <w:r w:rsidR="005C4CCB" w:rsidRPr="00F47928">
        <w:rPr>
          <w:lang w:val="en-US"/>
        </w:rPr>
        <w:t xml:space="preserve"> there is no need to dewater the feedst</w:t>
      </w:r>
      <w:r w:rsidR="008D7B0E">
        <w:rPr>
          <w:lang w:val="en-US"/>
        </w:rPr>
        <w:t>ock, thus saving</w:t>
      </w:r>
      <w:r w:rsidR="00593CB8">
        <w:rPr>
          <w:lang w:val="en-US"/>
        </w:rPr>
        <w:t xml:space="preserve"> on</w:t>
      </w:r>
      <w:r w:rsidR="008D7B0E">
        <w:rPr>
          <w:lang w:val="en-US"/>
        </w:rPr>
        <w:t xml:space="preserve"> drying costs.</w:t>
      </w:r>
    </w:p>
    <w:p w14:paraId="0ACBF3D1" w14:textId="3F27E39D" w:rsidR="00F13AAE" w:rsidRDefault="005C4CCB" w:rsidP="005C4CCB">
      <w:pPr>
        <w:jc w:val="both"/>
      </w:pPr>
      <w:r w:rsidRPr="00F47928">
        <w:t xml:space="preserve">As previously stated, microalgae </w:t>
      </w:r>
      <w:r w:rsidR="00A62230">
        <w:t>have</w:t>
      </w:r>
      <w:r w:rsidR="00A62230" w:rsidRPr="00F47928">
        <w:t xml:space="preserve"> </w:t>
      </w:r>
      <w:r w:rsidRPr="00F47928">
        <w:t xml:space="preserve">a huge potential for use as a feedstock in biorefineries </w:t>
      </w:r>
      <w:r w:rsidR="00D72768">
        <w:t>since</w:t>
      </w:r>
      <w:r w:rsidR="00D72768" w:rsidRPr="00F47928">
        <w:t xml:space="preserve"> </w:t>
      </w:r>
      <w:r w:rsidRPr="00F47928">
        <w:t>a wide range of valuable products</w:t>
      </w:r>
      <w:r w:rsidR="00326F60" w:rsidRPr="00326F60">
        <w:t xml:space="preserve"> </w:t>
      </w:r>
      <w:r w:rsidR="00326F60">
        <w:t>can be produced from them</w:t>
      </w:r>
      <w:r w:rsidRPr="00F47928">
        <w:t>. However, the “only</w:t>
      </w:r>
      <w:r w:rsidR="00F13AAE">
        <w:t>-</w:t>
      </w:r>
      <w:r w:rsidRPr="00F47928">
        <w:t xml:space="preserve">biofuel” production approach hasn’t </w:t>
      </w:r>
      <w:r w:rsidR="00D72768">
        <w:t>become</w:t>
      </w:r>
      <w:r w:rsidR="00D72768" w:rsidRPr="00F47928">
        <w:t xml:space="preserve"> </w:t>
      </w:r>
      <w:r w:rsidRPr="00F47928">
        <w:t xml:space="preserve">commercially </w:t>
      </w:r>
      <w:r w:rsidR="00543076">
        <w:t>viable</w:t>
      </w:r>
      <w:r w:rsidR="00543076" w:rsidRPr="00F47928">
        <w:t xml:space="preserve"> </w:t>
      </w:r>
      <w:r w:rsidR="00043733">
        <w:t>yet</w:t>
      </w:r>
      <w:r w:rsidRPr="00F47928">
        <w:t xml:space="preserve"> and the economics of alternative options will play </w:t>
      </w:r>
      <w:r w:rsidR="00725CB9">
        <w:t>a</w:t>
      </w:r>
      <w:r w:rsidR="00725CB9" w:rsidRPr="00F47928">
        <w:t xml:space="preserve"> </w:t>
      </w:r>
      <w:r w:rsidRPr="00F47928">
        <w:t xml:space="preserve">pivotal role </w:t>
      </w:r>
      <w:r w:rsidR="00AC6A81">
        <w:fldChar w:fldCharType="begin" w:fldLock="1"/>
      </w:r>
      <w:r w:rsidR="004821A0">
        <w:instrText>ADDIN CSL_CITATION {"citationItems":[{"id":"ITEM-1","itemData":{"DOI":"10.1016/j.rser.2018.03.067","ISSN":"18790690","abstract":"An algal feedstock or biomass may contain a very high oil fraction, and thus could be used for the production of advanced biofuels via different conversion processes. Its major advantage apart from its large oil fraction is the ability to convert almost all the energy from the feedstock into different varieties of useful products. In the research to displace fossil fuels, algae feedstock has emerged as a suitable candidate not only because of its renewable and sustainable features but also for its economic credibility based on the potential to match up with the global demand for transportation fuels. Cultivating this feedstock is very easy and could be developed with little or even no supervision, with the aid of wastewater not suitable for human consumption while absorbing CO2 from the atmosphere. The overall potential for algae applications generally shows that this feedstock is still an untapped resource, and it could be of huge commercial benefits to the global economy at large because algae exist in millions compared to terrestrial plants. Algae applications are evident for everyday consumption via foods products, non-foods products, fuel, and energy. Biofuels derived from algae have no impact on the environment and the food supply unlike biofuels produced from crops. However, any cultivation method employed could control the operating cost and the technicalities involved, which will also influence the production rate and strain. The scope of this paper is to review the current status of algae as a potential feedstock with diverse benefit for the resolution of the global energy demand, and environmental pollution control of GHG.","author":[{"dropping-particle":"","family":"Adeniyi","given":"Oladapo Martins","non-dropping-particle":"","parse-names":false,"suffix":""},{"dropping-particle":"","family":"Azimov","given":"Ulugbek","non-dropping-particle":"","parse-names":false,"suffix":""},{"dropping-particle":"","family":"Burluka","given":"Alexey","non-dropping-particle":"","parse-names":false,"suffix":""}],"container-title":"Renewable and Sustainable Energy Reviews","id":"ITEM-1","issued":{"date-parts":[["2018"]]},"page":"316-335","title":"Algae biofuel: Current status and future applications","type":"article","volume":"90"},"uris":["http://www.mendeley.com/documents/?uuid=a5ee5580-64ec-3339-be50-8733129f3d85"]}],"mendeley":{"formattedCitation":"[77]","plainTextFormattedCitation":"[77]","previouslyFormattedCitation":"[77]"},"properties":{"noteIndex":0},"schema":"https://github.com/citation-style-language/schema/raw/master/csl-citation.json"}</w:instrText>
      </w:r>
      <w:r w:rsidR="00AC6A81">
        <w:fldChar w:fldCharType="separate"/>
      </w:r>
      <w:r w:rsidR="004821A0" w:rsidRPr="004821A0">
        <w:rPr>
          <w:noProof/>
        </w:rPr>
        <w:t>[77]</w:t>
      </w:r>
      <w:r w:rsidR="00AC6A81">
        <w:fldChar w:fldCharType="end"/>
      </w:r>
      <w:r w:rsidRPr="00F47928">
        <w:t xml:space="preserve">. Rather than the </w:t>
      </w:r>
      <w:r w:rsidR="00725CB9" w:rsidRPr="00F47928">
        <w:t>conventional option</w:t>
      </w:r>
      <w:r w:rsidR="00725CB9">
        <w:t xml:space="preserve"> of a</w:t>
      </w:r>
      <w:r w:rsidR="00725CB9" w:rsidRPr="00F47928">
        <w:t xml:space="preserve"> </w:t>
      </w:r>
      <w:r w:rsidRPr="00F47928">
        <w:t xml:space="preserve">single product line, a matrix approach </w:t>
      </w:r>
      <w:r w:rsidR="004E0F25">
        <w:t>resulting in</w:t>
      </w:r>
      <w:r w:rsidRPr="00F47928">
        <w:t xml:space="preserve"> numerous alternatives is preferred for </w:t>
      </w:r>
      <w:r w:rsidR="00743F91">
        <w:t xml:space="preserve">the </w:t>
      </w:r>
      <w:r w:rsidRPr="00F47928">
        <w:t>successful operation of algal biorefineries. For instance, microalgal biodiesel production was reported to be 2.5</w:t>
      </w:r>
      <w:r w:rsidR="00743F91">
        <w:t>-</w:t>
      </w:r>
      <w:r w:rsidRPr="00F47928">
        <w:t xml:space="preserve">times as energy intensive as conventional diesel, but </w:t>
      </w:r>
      <w:r w:rsidR="009D7F42">
        <w:t xml:space="preserve">when </w:t>
      </w:r>
      <w:r w:rsidRPr="00F47928">
        <w:t xml:space="preserve">considering co-production and the decarbonisation of the electricity </w:t>
      </w:r>
      <w:r w:rsidR="008B2E50">
        <w:t>used</w:t>
      </w:r>
      <w:r w:rsidR="008B2E50" w:rsidRPr="00F47928">
        <w:t xml:space="preserve"> </w:t>
      </w:r>
      <w:r w:rsidRPr="00F47928">
        <w:t>in the whole production process</w:t>
      </w:r>
      <w:r w:rsidR="008B2E50">
        <w:t>,</w:t>
      </w:r>
      <w:r w:rsidRPr="00F47928">
        <w:t xml:space="preserve"> this biofuel could become a financially </w:t>
      </w:r>
      <w:r w:rsidR="004C0D82">
        <w:t>and</w:t>
      </w:r>
      <w:r w:rsidRPr="00F47928">
        <w:t xml:space="preserve"> environmentally viable option </w:t>
      </w:r>
      <w:r w:rsidR="00AC6A81">
        <w:fldChar w:fldCharType="begin" w:fldLock="1"/>
      </w:r>
      <w:r w:rsidR="004821A0">
        <w:instrText>ADDIN CSL_CITATION {"citationItems":[{"id":"ITEM-1","itemData":{"DOI":"10.1016/j.rser.2018.03.067","ISSN":"18790690","abstract":"An algal feedstock or biomass may contain a very high oil fraction, and thus could be used for the production of advanced biofuels via different conversion processes. Its major advantage apart from its large oil fraction is the ability to convert almost all the energy from the feedstock into different varieties of useful products. In the research to displace fossil fuels, algae feedstock has emerged as a suitable candidate not only because of its renewable and sustainable features but also for its economic credibility based on the potential to match up with the global demand for transportation fuels. Cultivating this feedstock is very easy and could be developed with little or even no supervision, with the aid of wastewater not suitable for human consumption while absorbing CO2 from the atmosphere. The overall potential for algae applications generally shows that this feedstock is still an untapped resource, and it could be of huge commercial benefits to the global economy at large because algae exist in millions compared to terrestrial plants. Algae applications are evident for everyday consumption via foods products, non-foods products, fuel, and energy. Biofuels derived from algae have no impact on the environment and the food supply unlike biofuels produced from crops. However, any cultivation method employed could control the operating cost and the technicalities involved, which will also influence the production rate and strain. The scope of this paper is to review the current status of algae as a potential feedstock with diverse benefit for the resolution of the global energy demand, and environmental pollution control of GHG.","author":[{"dropping-particle":"","family":"Adeniyi","given":"Oladapo Martins","non-dropping-particle":"","parse-names":false,"suffix":""},{"dropping-particle":"","family":"Azimov","given":"Ulugbek","non-dropping-particle":"","parse-names":false,"suffix":""},{"dropping-particle":"","family":"Burluka","given":"Alexey","non-dropping-particle":"","parse-names":false,"suffix":""}],"container-title":"Renewable and Sustainable Energy Reviews","id":"ITEM-1","issued":{"date-parts":[["2018"]]},"page":"316-335","title":"Algae biofuel: Current status and future applications","type":"article","volume":"90"},"uris":["http://www.mendeley.com/documents/?uuid=a5ee5580-64ec-3339-be50-8733129f3d85"]}],"mendeley":{"formattedCitation":"[77]","plainTextFormattedCitation":"[77]","previouslyFormattedCitation":"[77]"},"properties":{"noteIndex":0},"schema":"https://github.com/citation-style-language/schema/raw/master/csl-citation.json"}</w:instrText>
      </w:r>
      <w:r w:rsidR="00AC6A81">
        <w:fldChar w:fldCharType="separate"/>
      </w:r>
      <w:r w:rsidR="004821A0" w:rsidRPr="004821A0">
        <w:rPr>
          <w:noProof/>
        </w:rPr>
        <w:t>[77]</w:t>
      </w:r>
      <w:r w:rsidR="00AC6A81">
        <w:fldChar w:fldCharType="end"/>
      </w:r>
      <w:r w:rsidRPr="00F47928">
        <w:t>.</w:t>
      </w:r>
      <w:r w:rsidR="00734EDC">
        <w:t xml:space="preserve"> S</w:t>
      </w:r>
      <w:r w:rsidRPr="00F47928">
        <w:t>ubstantial cost reductions may be expected if</w:t>
      </w:r>
      <w:r w:rsidR="00B35394">
        <w:t xml:space="preserve"> the</w:t>
      </w:r>
      <w:r w:rsidRPr="00F47928">
        <w:t xml:space="preserve"> CO</w:t>
      </w:r>
      <w:r w:rsidRPr="00F47928">
        <w:rPr>
          <w:vertAlign w:val="subscript"/>
        </w:rPr>
        <w:t>2</w:t>
      </w:r>
      <w:r w:rsidRPr="00F47928">
        <w:t>, nutrients and water can be obtained at low cost</w:t>
      </w:r>
      <w:r w:rsidR="00AC6A81">
        <w:t xml:space="preserve"> </w:t>
      </w:r>
      <w:r w:rsidR="00AC6A81">
        <w:fldChar w:fldCharType="begin" w:fldLock="1"/>
      </w:r>
      <w:r w:rsidR="004821A0">
        <w:instrText>ADDIN CSL_CITATION {"citationItems":[{"id":"ITEM-1","itemData":{"DOI":"10.2174/2211550105666160712223225","ISSN":"22115501","author":[{"dropping-particle":"","family":"Reis","given":"Alberto","non-dropping-particle":"","parse-names":false,"suffix":""},{"dropping-particle":"","family":"Gouveia","given":"Luisa","non-dropping-particle":"","parse-names":false,"suffix":""}],"container-title":"Current Biotechnology","id":"ITEM-1","issue":"4","issued":{"date-parts":[["2016"]]},"page":"266-276","publisher":"Bentham Science Publishers","title":"Low Cost Microalgal Production for Biofuels: A Review","type":"article-journal","volume":"5"},"uris":["http://www.mendeley.com/documents/?uuid=2843c20e-d590-3a42-9ea2-8028e02fe08d"]}],"mendeley":{"formattedCitation":"[80]","plainTextFormattedCitation":"[80]","previouslyFormattedCitation":"[80]"},"properties":{"noteIndex":0},"schema":"https://github.com/citation-style-language/schema/raw/master/csl-citation.json"}</w:instrText>
      </w:r>
      <w:r w:rsidR="00AC6A81">
        <w:fldChar w:fldCharType="separate"/>
      </w:r>
      <w:r w:rsidR="004821A0" w:rsidRPr="004821A0">
        <w:rPr>
          <w:noProof/>
        </w:rPr>
        <w:t>[80]</w:t>
      </w:r>
      <w:r w:rsidR="00AC6A81">
        <w:fldChar w:fldCharType="end"/>
      </w:r>
      <w:r w:rsidRPr="00F47928">
        <w:t xml:space="preserve">. </w:t>
      </w:r>
    </w:p>
    <w:p w14:paraId="4D554270" w14:textId="7B723DA4" w:rsidR="005C4CCB" w:rsidRPr="00F47928" w:rsidRDefault="005C4CCB" w:rsidP="005C4CCB">
      <w:pPr>
        <w:jc w:val="both"/>
      </w:pPr>
      <w:r w:rsidRPr="00F47928">
        <w:t xml:space="preserve">A techno-economic assessment </w:t>
      </w:r>
      <w:r w:rsidR="00E2445B">
        <w:t>of</w:t>
      </w:r>
      <w:r w:rsidR="00E2445B" w:rsidRPr="00F47928">
        <w:t xml:space="preserve"> </w:t>
      </w:r>
      <w:r w:rsidRPr="00F47928">
        <w:t xml:space="preserve">direct </w:t>
      </w:r>
      <w:r w:rsidR="00E2445B" w:rsidRPr="00F47928">
        <w:t xml:space="preserve">bioethanol </w:t>
      </w:r>
      <w:r w:rsidRPr="00F47928">
        <w:t>production using a genetically-modified cyanobacteria (</w:t>
      </w:r>
      <w:r w:rsidRPr="00F47928">
        <w:rPr>
          <w:i/>
        </w:rPr>
        <w:t>Synechocystis</w:t>
      </w:r>
      <w:r w:rsidRPr="00F47928">
        <w:t xml:space="preserve"> sp.) has been carried out </w:t>
      </w:r>
      <w:r w:rsidR="007C75DE">
        <w:fldChar w:fldCharType="begin" w:fldLock="1"/>
      </w:r>
      <w:r w:rsidR="004821A0">
        <w:instrText>ADDIN CSL_CITATION {"citationItems":[{"id":"ITEM-1","itemData":{"DOI":"10.1016/j.biteb.2019.02.010","ISSN":"2589014X","abstract":"A techno-economic assessment for the direct production of ethanol using a genetically-modified microalgae has been studied. It was considered two main scenarios for process modelling: i) bioenergy-driven microalgae plant, i.e., focused on the production of fuel-grade ethanol and biogas for CHP and, ii) biorefinery-driven microalgae plant, focused on the recovery of added-value bioproducts (zeaxanthin and phycocyanin) along with ethanol and CHP production. These main scenarios and several variants were modelled and optimized for a small-scale demo plant of 1000 Lethanol/day and extrapolated for larger production capacities. Results showed that despite the innovative approach of direct production of ethanol by microalgae, the bioenergy-driven scenario is non-feasible under the studied conditions. Conversely, ethanol production becomes economically feasible as co-product in the biorefinery-driven scenario although having payback periods &gt;10 years. Furthermore, if only bio-based products are produced the NPV and the payback are even more positive, 104.8 M€ and ca. 5 years, respectively.","author":[{"dropping-particle":"","family":"Lopes","given":"Tiago F.","non-dropping-particle":"","parse-names":false,"suffix":""},{"dropping-particle":"","family":"Cabanas","given":"Catarina","non-dropping-particle":"","parse-names":false,"suffix":""},{"dropping-particle":"","family":"Silva","given":"André","non-dropping-particle":"","parse-names":false,"suffix":""},{"dropping-particle":"","family":"Fonseca","given":"Diana","non-dropping-particle":"","parse-names":false,"suffix":""},{"dropping-particle":"","family":"Santos","given":"Edgar","non-dropping-particle":"","parse-names":false,"suffix":""},{"dropping-particle":"","family":"Guerra","given":"L. Tiago","non-dropping-particle":"","parse-names":false,"suffix":""},{"dropping-particle":"","family":"Sheahan","given":"Con","non-dropping-particle":"","parse-names":false,"suffix":""},{"dropping-particle":"","family":"Reis","given":"Alberto","non-dropping-particle":"","parse-names":false,"suffix":""},{"dropping-particle":"","family":"Gírio","given":"Francisco","non-dropping-particle":"","parse-names":false,"suffix":""}],"container-title":"Bioresource Technology Reports","id":"ITEM-1","issued":{"date-parts":[["2019","6","1"]]},"page":"113-122","publisher":"Elsevier Ltd","title":"Process simulation and techno-economic assessment for direct production of advanced bioethanol using a genetically modified Synechocystis sp.","type":"article-journal","volume":"6"},"uris":["http://www.mendeley.com/documents/?uuid=04f774e7-3c9e-3219-92e8-80980ecc4912"]}],"mendeley":{"formattedCitation":"[81]","plainTextFormattedCitation":"[81]","previouslyFormattedCitation":"[81]"},"properties":{"noteIndex":0},"schema":"https://github.com/citation-style-language/schema/raw/master/csl-citation.json"}</w:instrText>
      </w:r>
      <w:r w:rsidR="007C75DE">
        <w:fldChar w:fldCharType="separate"/>
      </w:r>
      <w:r w:rsidR="004821A0" w:rsidRPr="004821A0">
        <w:rPr>
          <w:noProof/>
        </w:rPr>
        <w:t>[81]</w:t>
      </w:r>
      <w:r w:rsidR="007C75DE">
        <w:fldChar w:fldCharType="end"/>
      </w:r>
      <w:r w:rsidRPr="00F47928">
        <w:t xml:space="preserve">. </w:t>
      </w:r>
      <w:r w:rsidR="00E2445B">
        <w:t>The p</w:t>
      </w:r>
      <w:r w:rsidRPr="00F47928">
        <w:t>rocess modelling design</w:t>
      </w:r>
      <w:r w:rsidR="00E2445B">
        <w:t xml:space="preserve"> was</w:t>
      </w:r>
      <w:r w:rsidRPr="00F47928">
        <w:t xml:space="preserve"> based </w:t>
      </w:r>
      <w:r w:rsidR="00E2445B">
        <w:t>on</w:t>
      </w:r>
      <w:r w:rsidRPr="00F47928">
        <w:t xml:space="preserve"> two main scenarios: i) a bioenergy-driven microalgal biorefinery for the production of fuel-grade ethanol and biogas for CHP and ii) a biobased-driven microalgal biorefinery for the production of added-value bioproducts</w:t>
      </w:r>
      <w:r w:rsidR="00E2445B">
        <w:t>,</w:t>
      </w:r>
      <w:r w:rsidRPr="00F47928">
        <w:t xml:space="preserve"> such as zeaxanthin and phycocyanin</w:t>
      </w:r>
      <w:r w:rsidR="00E2445B">
        <w:t>,</w:t>
      </w:r>
      <w:r w:rsidRPr="00F47928">
        <w:t xml:space="preserve"> together with ethanol and CHP production. The functional size of the facility was a small-scale demo plant </w:t>
      </w:r>
      <w:r w:rsidR="00E2445B">
        <w:t>capable of</w:t>
      </w:r>
      <w:r w:rsidRPr="00F47928">
        <w:t xml:space="preserve"> producing 1000 L ethanol/day</w:t>
      </w:r>
      <w:r w:rsidR="00E2445B">
        <w:t>,</w:t>
      </w:r>
      <w:r w:rsidRPr="00F47928">
        <w:t xml:space="preserve"> which was </w:t>
      </w:r>
      <w:r w:rsidR="00E2445B">
        <w:t xml:space="preserve">then </w:t>
      </w:r>
      <w:r w:rsidRPr="00F47928">
        <w:t xml:space="preserve">extrapolated for larger production capacities. </w:t>
      </w:r>
      <w:r w:rsidR="00E2445B">
        <w:t>Despite</w:t>
      </w:r>
      <w:r w:rsidR="00E2445B" w:rsidRPr="00F47928">
        <w:t xml:space="preserve"> </w:t>
      </w:r>
      <w:r w:rsidRPr="00F47928">
        <w:t xml:space="preserve">the innovation </w:t>
      </w:r>
      <w:r w:rsidR="00E2445B">
        <w:t>apparent in</w:t>
      </w:r>
      <w:r w:rsidRPr="00F47928">
        <w:t xml:space="preserve"> </w:t>
      </w:r>
      <w:r w:rsidR="00F32749">
        <w:t xml:space="preserve">the </w:t>
      </w:r>
      <w:r w:rsidRPr="00F47928">
        <w:t>direct bioethanol production</w:t>
      </w:r>
      <w:r w:rsidR="00F32749">
        <w:t xml:space="preserve"> scenario</w:t>
      </w:r>
      <w:r w:rsidRPr="00F47928">
        <w:t xml:space="preserve">, </w:t>
      </w:r>
      <w:r w:rsidR="00E2445B">
        <w:t>it was</w:t>
      </w:r>
      <w:r w:rsidRPr="00F47928">
        <w:t xml:space="preserve"> not economic</w:t>
      </w:r>
      <w:r w:rsidR="00E2445B">
        <w:t>ally</w:t>
      </w:r>
      <w:r w:rsidRPr="00F47928">
        <w:t xml:space="preserve"> feasib</w:t>
      </w:r>
      <w:r w:rsidR="00E2445B">
        <w:t>le</w:t>
      </w:r>
      <w:r w:rsidRPr="00F47928">
        <w:t xml:space="preserve">. </w:t>
      </w:r>
      <w:r w:rsidR="00F32749">
        <w:t>In contrast</w:t>
      </w:r>
      <w:r w:rsidRPr="00F47928">
        <w:t xml:space="preserve">, </w:t>
      </w:r>
      <w:r w:rsidR="00F32749">
        <w:t>producing</w:t>
      </w:r>
      <w:r w:rsidR="00E2445B" w:rsidRPr="00F47928">
        <w:t xml:space="preserve"> </w:t>
      </w:r>
      <w:r w:rsidRPr="00F47928">
        <w:t xml:space="preserve">bioethanol as a co-product </w:t>
      </w:r>
      <w:r w:rsidR="00E2445B">
        <w:t xml:space="preserve">alongside </w:t>
      </w:r>
      <w:r w:rsidRPr="00F47928">
        <w:t>high added value products from the bio-based product biorefinery</w:t>
      </w:r>
      <w:r w:rsidR="00F32749">
        <w:t xml:space="preserve"> was economically feasible,</w:t>
      </w:r>
      <w:r w:rsidRPr="00F47928">
        <w:t xml:space="preserve"> even </w:t>
      </w:r>
      <w:r w:rsidR="00F32749">
        <w:t>with</w:t>
      </w:r>
      <w:r w:rsidR="00F32749" w:rsidRPr="00F47928">
        <w:t xml:space="preserve"> </w:t>
      </w:r>
      <w:r w:rsidRPr="00F47928">
        <w:t xml:space="preserve">payback periods longer than 10 years. Finally, if only high added value products are considered in the whole process, either the NPV or the payback period are more attractive (104.8 M€ </w:t>
      </w:r>
      <w:r w:rsidR="00F13AAE">
        <w:t xml:space="preserve">and ca. 5 years, respectively) </w:t>
      </w:r>
      <w:r w:rsidR="007C75DE">
        <w:fldChar w:fldCharType="begin" w:fldLock="1"/>
      </w:r>
      <w:r w:rsidR="004821A0">
        <w:instrText>ADDIN CSL_CITATION {"citationItems":[{"id":"ITEM-1","itemData":{"DOI":"10.1016/j.biteb.2019.02.010","ISSN":"2589014X","abstract":"A techno-economic assessment for the direct production of ethanol using a genetically-modified microalgae has been studied. It was considered two main scenarios for process modelling: i) bioenergy-driven microalgae plant, i.e., focused on the production of fuel-grade ethanol and biogas for CHP and, ii) biorefinery-driven microalgae plant, focused on the recovery of added-value bioproducts (zeaxanthin and phycocyanin) along with ethanol and CHP production. These main scenarios and several variants were modelled and optimized for a small-scale demo plant of 1000 Lethanol/day and extrapolated for larger production capacities. Results showed that despite the innovative approach of direct production of ethanol by microalgae, the bioenergy-driven scenario is non-feasible under the studied conditions. Conversely, ethanol production becomes economically feasible as co-product in the biorefinery-driven scenario although having payback periods &gt;10 years. Furthermore, if only bio-based products are produced the NPV and the payback are even more positive, 104.8 M€ and ca. 5 years, respectively.","author":[{"dropping-particle":"","family":"Lopes","given":"Tiago F.","non-dropping-particle":"","parse-names":false,"suffix":""},{"dropping-particle":"","family":"Cabanas","given":"Catarina","non-dropping-particle":"","parse-names":false,"suffix":""},{"dropping-particle":"","family":"Silva","given":"André","non-dropping-particle":"","parse-names":false,"suffix":""},{"dropping-particle":"","family":"Fonseca","given":"Diana","non-dropping-particle":"","parse-names":false,"suffix":""},{"dropping-particle":"","family":"Santos","given":"Edgar","non-dropping-particle":"","parse-names":false,"suffix":""},{"dropping-particle":"","family":"Guerra","given":"L. Tiago","non-dropping-particle":"","parse-names":false,"suffix":""},{"dropping-particle":"","family":"Sheahan","given":"Con","non-dropping-particle":"","parse-names":false,"suffix":""},{"dropping-particle":"","family":"Reis","given":"Alberto","non-dropping-particle":"","parse-names":false,"suffix":""},{"dropping-particle":"","family":"Gírio","given":"Francisco","non-dropping-particle":"","parse-names":false,"suffix":""}],"container-title":"Bioresource Technology Reports","id":"ITEM-1","issued":{"date-parts":[["2019","6","1"]]},"page":"113-122","publisher":"Elsevier Ltd","title":"Process simulation and techno-economic assessment for direct production of advanced bioethanol using a genetically modified Synechocystis sp.","type":"article-journal","volume":"6"},"uris":["http://www.mendeley.com/documents/?uuid=04f774e7-3c9e-3219-92e8-80980ecc4912"]}],"mendeley":{"formattedCitation":"[81]","plainTextFormattedCitation":"[81]","previouslyFormattedCitation":"[81]"},"properties":{"noteIndex":0},"schema":"https://github.com/citation-style-language/schema/raw/master/csl-citation.json"}</w:instrText>
      </w:r>
      <w:r w:rsidR="007C75DE">
        <w:fldChar w:fldCharType="separate"/>
      </w:r>
      <w:r w:rsidR="004821A0" w:rsidRPr="004821A0">
        <w:rPr>
          <w:noProof/>
        </w:rPr>
        <w:t>[81]</w:t>
      </w:r>
      <w:r w:rsidR="007C75DE">
        <w:fldChar w:fldCharType="end"/>
      </w:r>
      <w:r w:rsidR="007C75DE">
        <w:t>.</w:t>
      </w:r>
    </w:p>
    <w:p w14:paraId="5AE28E4A" w14:textId="77777777" w:rsidR="00CE2C1C" w:rsidRPr="00D05012" w:rsidRDefault="00CE2C1C" w:rsidP="00566967">
      <w:pPr>
        <w:pStyle w:val="Ttulo1"/>
      </w:pPr>
      <w:r w:rsidRPr="00D05012">
        <w:lastRenderedPageBreak/>
        <w:t>Conclusions and future trends</w:t>
      </w:r>
    </w:p>
    <w:p w14:paraId="40799149" w14:textId="53FEDAFB" w:rsidR="00CE2C1C" w:rsidRDefault="00CE2C1C" w:rsidP="00CE2C1C">
      <w:pPr>
        <w:jc w:val="both"/>
      </w:pPr>
      <w:r w:rsidRPr="00D05012">
        <w:t xml:space="preserve">A microalgae-based circular </w:t>
      </w:r>
      <w:r w:rsidR="00143BCB">
        <w:t>b</w:t>
      </w:r>
      <w:r w:rsidRPr="00D05012">
        <w:t xml:space="preserve">ioeconomy should involve the reincorporation of production side-streams and residues as secondary raw materials i.e. as a way </w:t>
      </w:r>
      <w:r w:rsidR="00D97FFE">
        <w:t>of</w:t>
      </w:r>
      <w:r w:rsidR="00D97FFE" w:rsidRPr="00D05012">
        <w:t xml:space="preserve"> </w:t>
      </w:r>
      <w:r w:rsidRPr="00D05012">
        <w:t>find</w:t>
      </w:r>
      <w:r w:rsidR="00D97FFE">
        <w:t>ing</w:t>
      </w:r>
      <w:r w:rsidRPr="00D05012">
        <w:t xml:space="preserve"> another use for waste products in microalgae-based production systems (microalgae biorefineries).</w:t>
      </w:r>
      <w:r w:rsidR="002D3AAE">
        <w:t xml:space="preserve"> </w:t>
      </w:r>
      <w:r w:rsidRPr="00D05012">
        <w:t xml:space="preserve">The implementation of next-generation technologies </w:t>
      </w:r>
      <w:r w:rsidR="00DB4DD4" w:rsidRPr="00D05012">
        <w:t xml:space="preserve">is required </w:t>
      </w:r>
      <w:r w:rsidR="00610B53">
        <w:t>for the targeted reduction</w:t>
      </w:r>
      <w:r w:rsidRPr="00D05012">
        <w:t xml:space="preserve"> </w:t>
      </w:r>
      <w:r w:rsidR="00610B53">
        <w:t>of</w:t>
      </w:r>
      <w:r w:rsidR="00610B53" w:rsidRPr="00D05012">
        <w:t xml:space="preserve"> </w:t>
      </w:r>
      <w:r w:rsidRPr="00D05012">
        <w:t xml:space="preserve">process waste, </w:t>
      </w:r>
      <w:r w:rsidR="00610B53">
        <w:t xml:space="preserve">and </w:t>
      </w:r>
      <w:r w:rsidRPr="00D05012">
        <w:t>energy and water consumption</w:t>
      </w:r>
      <w:r w:rsidR="006378B3">
        <w:t>,</w:t>
      </w:r>
      <w:r w:rsidRPr="00D05012">
        <w:t xml:space="preserve"> across the </w:t>
      </w:r>
      <w:r w:rsidR="006378B3">
        <w:t>entire</w:t>
      </w:r>
      <w:r w:rsidR="006378B3" w:rsidRPr="00D05012">
        <w:t xml:space="preserve"> </w:t>
      </w:r>
      <w:r w:rsidRPr="00D05012">
        <w:t xml:space="preserve">microalgae value chain. </w:t>
      </w:r>
      <w:r w:rsidR="006378B3">
        <w:t>Special</w:t>
      </w:r>
      <w:r w:rsidR="006378B3" w:rsidRPr="00D05012">
        <w:t xml:space="preserve"> </w:t>
      </w:r>
      <w:r w:rsidR="006378B3">
        <w:t>attention</w:t>
      </w:r>
      <w:r w:rsidR="006378B3" w:rsidRPr="00D05012">
        <w:t xml:space="preserve"> </w:t>
      </w:r>
      <w:r w:rsidRPr="00D05012">
        <w:t xml:space="preserve">should be </w:t>
      </w:r>
      <w:r w:rsidR="006378B3">
        <w:t>given</w:t>
      </w:r>
      <w:r w:rsidR="006378B3" w:rsidRPr="00D05012">
        <w:t xml:space="preserve"> </w:t>
      </w:r>
      <w:r w:rsidRPr="00D05012">
        <w:t xml:space="preserve">to </w:t>
      </w:r>
      <w:r w:rsidR="006378B3">
        <w:t>developing</w:t>
      </w:r>
      <w:r w:rsidRPr="00D05012">
        <w:t xml:space="preserve"> new microalgae manufacturing processes with quality standards and guidelines </w:t>
      </w:r>
      <w:r w:rsidR="009A3234">
        <w:t>focus</w:t>
      </w:r>
      <w:r w:rsidR="00DC5098">
        <w:t>ing</w:t>
      </w:r>
      <w:r w:rsidR="009A3234">
        <w:t xml:space="preserve"> on</w:t>
      </w:r>
      <w:r w:rsidR="009A3234" w:rsidRPr="00D05012">
        <w:t xml:space="preserve"> </w:t>
      </w:r>
      <w:r w:rsidRPr="00D05012">
        <w:t xml:space="preserve">zero-waste, diversifying the use of input </w:t>
      </w:r>
      <w:r w:rsidR="00126CE2" w:rsidRPr="00D05012">
        <w:t>feedstock</w:t>
      </w:r>
      <w:r w:rsidRPr="00D05012">
        <w:t>, reducing contamination, infestation, predation and competition risk, as well as engaging producers</w:t>
      </w:r>
      <w:r w:rsidR="00556730">
        <w:t xml:space="preserve"> so that they</w:t>
      </w:r>
      <w:r w:rsidRPr="00D05012">
        <w:t xml:space="preserve"> enhance recycling and reduce microalgae process waste. </w:t>
      </w:r>
      <w:r w:rsidR="00EE46C6">
        <w:t xml:space="preserve">The new processes </w:t>
      </w:r>
      <w:r w:rsidR="007F43B3">
        <w:t>must include</w:t>
      </w:r>
      <w:r w:rsidR="00EE46C6">
        <w:t xml:space="preserve"> the approved uses of the biomass and derived products according to current regulation</w:t>
      </w:r>
      <w:r w:rsidR="00356806">
        <w:t>s</w:t>
      </w:r>
      <w:r w:rsidR="00EE46C6">
        <w:t xml:space="preserve">, </w:t>
      </w:r>
      <w:r w:rsidR="00356806">
        <w:t>for</w:t>
      </w:r>
      <w:r w:rsidR="00EE46C6">
        <w:t xml:space="preserve"> </w:t>
      </w:r>
      <w:r w:rsidR="007F43B3">
        <w:t>example avoiding</w:t>
      </w:r>
      <w:r w:rsidR="00EE46C6">
        <w:t xml:space="preserve"> the utilization of microalgae obtained when coupling biomass production with wastewater treatment processes in food related applications. </w:t>
      </w:r>
      <w:r w:rsidRPr="00D05012">
        <w:t>Driving circular excellence requires the full exploitation and integration of new efficient and innovative technologies for</w:t>
      </w:r>
      <w:r w:rsidR="00AA49D5">
        <w:t xml:space="preserve"> the</w:t>
      </w:r>
      <w:r w:rsidRPr="00D05012">
        <w:t xml:space="preserve"> extraction, fractionation, conversion and purification of a wide </w:t>
      </w:r>
      <w:r w:rsidR="00AA49D5">
        <w:t>range</w:t>
      </w:r>
      <w:r w:rsidR="00AA49D5" w:rsidRPr="00D05012">
        <w:t xml:space="preserve"> </w:t>
      </w:r>
      <w:r w:rsidRPr="00D05012">
        <w:t>of bio</w:t>
      </w:r>
      <w:r w:rsidR="00AA49D5">
        <w:t>-</w:t>
      </w:r>
      <w:r w:rsidRPr="00D05012">
        <w:t xml:space="preserve">based </w:t>
      </w:r>
      <w:r w:rsidR="002D3AAE" w:rsidRPr="00D05012">
        <w:t>microalgal</w:t>
      </w:r>
      <w:r w:rsidRPr="00D05012">
        <w:t xml:space="preserve"> fractions</w:t>
      </w:r>
      <w:r w:rsidR="001F051A">
        <w:t>. This should</w:t>
      </w:r>
      <w:r w:rsidRPr="00D05012">
        <w:t xml:space="preserve"> includ</w:t>
      </w:r>
      <w:r w:rsidR="001F051A">
        <w:t>e</w:t>
      </w:r>
      <w:r w:rsidRPr="00D05012">
        <w:t xml:space="preserve"> the </w:t>
      </w:r>
      <w:r w:rsidR="002D3AAE" w:rsidRPr="00D05012">
        <w:t>valorisation</w:t>
      </w:r>
      <w:r w:rsidRPr="00D05012">
        <w:t xml:space="preserve"> of waste and side-streams into marketable value chains </w:t>
      </w:r>
      <w:r w:rsidR="005B1698">
        <w:t>to create</w:t>
      </w:r>
      <w:r w:rsidR="005B1698" w:rsidRPr="00D05012">
        <w:t xml:space="preserve"> </w:t>
      </w:r>
      <w:r w:rsidRPr="00D05012">
        <w:t>commercially successful products.</w:t>
      </w:r>
      <w:r w:rsidR="002D3AAE">
        <w:t xml:space="preserve"> </w:t>
      </w:r>
      <w:r w:rsidRPr="00D05012">
        <w:t xml:space="preserve">Increasing market penetration </w:t>
      </w:r>
      <w:r w:rsidR="005B1698">
        <w:t>for</w:t>
      </w:r>
      <w:r w:rsidR="005B1698" w:rsidRPr="00D05012">
        <w:t xml:space="preserve"> </w:t>
      </w:r>
      <w:r w:rsidRPr="00D05012">
        <w:t>microalgae-based products as sustainable alternative</w:t>
      </w:r>
      <w:r w:rsidR="003F3167">
        <w:t xml:space="preserve">s </w:t>
      </w:r>
      <w:r w:rsidRPr="00D05012">
        <w:t xml:space="preserve">to </w:t>
      </w:r>
      <w:r w:rsidR="003F3167">
        <w:t xml:space="preserve">the </w:t>
      </w:r>
      <w:r w:rsidRPr="00D05012">
        <w:t xml:space="preserve">currently available options in the market </w:t>
      </w:r>
      <w:r w:rsidR="00067497">
        <w:t>will</w:t>
      </w:r>
      <w:r w:rsidR="00067497" w:rsidRPr="00D05012">
        <w:t xml:space="preserve"> </w:t>
      </w:r>
      <w:r w:rsidRPr="00D05012">
        <w:t>be crucial for the success of a bioeconomy based on microalgae.</w:t>
      </w:r>
    </w:p>
    <w:p w14:paraId="12C786A6" w14:textId="0E328412" w:rsidR="00500F3A" w:rsidRPr="00D05012" w:rsidRDefault="00500F3A" w:rsidP="00566967">
      <w:pPr>
        <w:pStyle w:val="Ttulo1"/>
      </w:pPr>
      <w:r w:rsidRPr="00D05012">
        <w:t>References</w:t>
      </w:r>
      <w:r w:rsidR="00120199">
        <w:t>.</w:t>
      </w:r>
    </w:p>
    <w:p w14:paraId="6A8682C0" w14:textId="4ED7E9DF" w:rsidR="008D7286" w:rsidRPr="008D7286" w:rsidRDefault="00500F3A" w:rsidP="008D7286">
      <w:pPr>
        <w:widowControl w:val="0"/>
        <w:autoSpaceDE w:val="0"/>
        <w:autoSpaceDN w:val="0"/>
        <w:adjustRightInd w:val="0"/>
        <w:spacing w:line="240" w:lineRule="auto"/>
        <w:ind w:left="640" w:hanging="640"/>
        <w:rPr>
          <w:rFonts w:ascii="Calibri" w:hAnsi="Calibri" w:cs="Calibri"/>
          <w:noProof/>
          <w:szCs w:val="24"/>
        </w:rPr>
      </w:pPr>
      <w:r w:rsidRPr="00D05012">
        <w:fldChar w:fldCharType="begin" w:fldLock="1"/>
      </w:r>
      <w:r w:rsidRPr="0024756F">
        <w:instrText xml:space="preserve">ADDIN Mendeley Bibliography CSL_BIBLIOGRAPHY </w:instrText>
      </w:r>
      <w:r w:rsidRPr="00D05012">
        <w:fldChar w:fldCharType="separate"/>
      </w:r>
      <w:r w:rsidR="008D7286" w:rsidRPr="008D7286">
        <w:rPr>
          <w:rFonts w:ascii="Calibri" w:hAnsi="Calibri" w:cs="Calibri"/>
          <w:noProof/>
          <w:szCs w:val="24"/>
        </w:rPr>
        <w:t>[1]</w:t>
      </w:r>
      <w:r w:rsidR="008D7286" w:rsidRPr="008D7286">
        <w:rPr>
          <w:rFonts w:ascii="Calibri" w:hAnsi="Calibri" w:cs="Calibri"/>
          <w:noProof/>
          <w:szCs w:val="24"/>
        </w:rPr>
        <w:tab/>
        <w:t>Enzing C, Ploeg M, Barbosa M, Sijtsma L. Microalgae-based products for the food and feed sector: an outlook for Europe. 2014. https://doi.org/10.2791/3339.</w:t>
      </w:r>
    </w:p>
    <w:p w14:paraId="4552E0C8"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2]</w:t>
      </w:r>
      <w:r w:rsidRPr="008D7286">
        <w:rPr>
          <w:rFonts w:ascii="Calibri" w:hAnsi="Calibri" w:cs="Calibri"/>
          <w:noProof/>
          <w:szCs w:val="24"/>
        </w:rPr>
        <w:tab/>
        <w:t>Gouveia L, Batista AP, Sousa I, Raymundo A, Bandarra NM. Microalgae in novel food products. Nova Science Publishers, Inc.; 2009.</w:t>
      </w:r>
    </w:p>
    <w:p w14:paraId="17863B1D"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3]</w:t>
      </w:r>
      <w:r w:rsidRPr="008D7286">
        <w:rPr>
          <w:rFonts w:ascii="Calibri" w:hAnsi="Calibri" w:cs="Calibri"/>
          <w:noProof/>
          <w:szCs w:val="24"/>
        </w:rPr>
        <w:tab/>
        <w:t>Bhalamurugan GL, Valerie O, Mark L. Valuable bioproducts obtained from microalgal biomass and their commercial applications: A review. Environ Eng Res 2018;23:229–41. https://doi.org/10.4491/eer.2017.220.</w:t>
      </w:r>
    </w:p>
    <w:p w14:paraId="139694F0"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4]</w:t>
      </w:r>
      <w:r w:rsidRPr="008D7286">
        <w:rPr>
          <w:rFonts w:ascii="Calibri" w:hAnsi="Calibri" w:cs="Calibri"/>
          <w:noProof/>
          <w:szCs w:val="24"/>
        </w:rPr>
        <w:tab/>
        <w:t>Acién FG, Gómez-Serrano C, Morales-Amaral MM, Fernández-Sevilla JM, Molina-Grima E. Wastewater treatment using microalgae: how realistic a contribution might it be to significant urban wastewater treatment? Appl Microbiol Biotechnol 2016;100:9013–22. https://doi.org/10.1007/s00253-016-7835-7.</w:t>
      </w:r>
    </w:p>
    <w:p w14:paraId="12DC8705"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5]</w:t>
      </w:r>
      <w:r w:rsidRPr="008D7286">
        <w:rPr>
          <w:rFonts w:ascii="Calibri" w:hAnsi="Calibri" w:cs="Calibri"/>
          <w:noProof/>
          <w:szCs w:val="24"/>
        </w:rPr>
        <w:tab/>
        <w:t>Acién Fernández FG, González-López CV V., Fernández Sevilla JM, Molina Grima E, Acién FG, González-López CV V., et al. Conversion of CO2 into biomass by microalgae: How realistic a contribution may it be to significant CO2 removal? Appl Microbiol Biotechnol 2012;96:577–86. https://doi.org/10.1007/s00253-012-4362-z.</w:t>
      </w:r>
    </w:p>
    <w:p w14:paraId="31347766"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6]</w:t>
      </w:r>
      <w:r w:rsidRPr="008D7286">
        <w:rPr>
          <w:rFonts w:ascii="Calibri" w:hAnsi="Calibri" w:cs="Calibri"/>
          <w:noProof/>
          <w:szCs w:val="24"/>
        </w:rPr>
        <w:tab/>
        <w:t>Eppink MHM, Olivieri G, Reith H, van den Berg C, Barbosa MJ, Wijffels RH. From current algae products to future biorefinery practices: A review. Adv. Biochem. Eng. Biotechnol., vol. 166, 2019, p. 99–123. https://doi.org/10.1007/10_2016_64.</w:t>
      </w:r>
    </w:p>
    <w:p w14:paraId="44D560D1"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7]</w:t>
      </w:r>
      <w:r w:rsidRPr="008D7286">
        <w:rPr>
          <w:rFonts w:ascii="Calibri" w:hAnsi="Calibri" w:cs="Calibri"/>
          <w:noProof/>
          <w:szCs w:val="24"/>
        </w:rPr>
        <w:tab/>
        <w:t>Verdelho V. 30 minute outlook of microalgae biomass in Europe. Isr. Algae Conv., 2019.</w:t>
      </w:r>
    </w:p>
    <w:p w14:paraId="48F006D2"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8]</w:t>
      </w:r>
      <w:r w:rsidRPr="008D7286">
        <w:rPr>
          <w:rFonts w:ascii="Calibri" w:hAnsi="Calibri" w:cs="Calibri"/>
          <w:noProof/>
          <w:szCs w:val="24"/>
        </w:rPr>
        <w:tab/>
        <w:t>Özçimen D, İnan B, Koçer AT, Vehapi M. Bioeconomic Assessment of Microalgal Production. Microalgal Biotechnol., InTech; 2018. https://doi.org/10.5772/intechopen.73702.</w:t>
      </w:r>
    </w:p>
    <w:p w14:paraId="3B427869"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lastRenderedPageBreak/>
        <w:t>[9]</w:t>
      </w:r>
      <w:r w:rsidRPr="008D7286">
        <w:rPr>
          <w:rFonts w:ascii="Calibri" w:hAnsi="Calibri" w:cs="Calibri"/>
          <w:noProof/>
          <w:szCs w:val="24"/>
        </w:rPr>
        <w:tab/>
        <w:t>Barros A, Pereira H, Campos J, Marques A, Varela J, Silva J. Heterotrophy as a tool to overcome the long and costly autotrophic scale-up process for large scale production of microalgae. Sci Rep 2019;9:1–7. https://doi.org/10.1038/s41598-019-50206-z.</w:t>
      </w:r>
    </w:p>
    <w:p w14:paraId="001230FC"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10]</w:t>
      </w:r>
      <w:r w:rsidRPr="008D7286">
        <w:rPr>
          <w:rFonts w:ascii="Calibri" w:hAnsi="Calibri" w:cs="Calibri"/>
          <w:noProof/>
          <w:szCs w:val="24"/>
        </w:rPr>
        <w:tab/>
        <w:t>Turon V, Baroukh C, Trably E, Latrille E, Fouilland E, Steyer JP. Use of fermentative metabolites for heterotrophic microalgae growth: Yields and kinetics. Bioresour Technol 2015;175:342–9. https://doi.org/10.1016/j.biortech.2014.10.114.</w:t>
      </w:r>
    </w:p>
    <w:p w14:paraId="54EDE90B"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11]</w:t>
      </w:r>
      <w:r w:rsidRPr="008D7286">
        <w:rPr>
          <w:rFonts w:ascii="Calibri" w:hAnsi="Calibri" w:cs="Calibri"/>
          <w:noProof/>
          <w:szCs w:val="24"/>
        </w:rPr>
        <w:tab/>
        <w:t>Ganuza E. Heterotrophic cultivation of microalgae as a source of docosahexaenoic acid for aquaculture. Las Palmas de Gran Canaria, 2008.</w:t>
      </w:r>
    </w:p>
    <w:p w14:paraId="46123F5C"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12]</w:t>
      </w:r>
      <w:r w:rsidRPr="008D7286">
        <w:rPr>
          <w:rFonts w:ascii="Calibri" w:hAnsi="Calibri" w:cs="Calibri"/>
          <w:noProof/>
          <w:szCs w:val="24"/>
        </w:rPr>
        <w:tab/>
        <w:t>Draaisma RBRB, Wijffels RHRH, Slegers PM, Brentner LBLB, Roy A, Barbosa MJMJ, et al. Food commodities from microalgae. Curr Opin Biotechnol 2013;24:169–77. https://doi.org/10.1016/j.copbio.2012.09.012.</w:t>
      </w:r>
    </w:p>
    <w:p w14:paraId="45159745"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13]</w:t>
      </w:r>
      <w:r w:rsidRPr="008D7286">
        <w:rPr>
          <w:rFonts w:ascii="Calibri" w:hAnsi="Calibri" w:cs="Calibri"/>
          <w:noProof/>
          <w:szCs w:val="24"/>
        </w:rPr>
        <w:tab/>
        <w:t>Vo Hoang Nhat P, Ngo HH, Guo WS, Chang SW, Nguyen DD, Nguyen PD, et al. Can algae-based technologies be an affordable green process for biofuel production and wastewater remediation? Bioresour Technol 2018;256. https://doi.org/10.1016/j.biortech.2018.02.031.</w:t>
      </w:r>
    </w:p>
    <w:p w14:paraId="68590CA7"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14]</w:t>
      </w:r>
      <w:r w:rsidRPr="008D7286">
        <w:rPr>
          <w:rFonts w:ascii="Calibri" w:hAnsi="Calibri" w:cs="Calibri"/>
          <w:noProof/>
          <w:szCs w:val="24"/>
        </w:rPr>
        <w:tab/>
        <w:t>Brindley C, Jiménez-Ruíz N, Acién FG, Fernández-Sevilla JM. Light regime optimization in photobioreactors using a dynamic photosynthesis model. Algal Res 2016;16:399–408. https://doi.org/10.1016/j.algal.2016.03.033.</w:t>
      </w:r>
    </w:p>
    <w:p w14:paraId="3B4753A9"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15]</w:t>
      </w:r>
      <w:r w:rsidRPr="008D7286">
        <w:rPr>
          <w:rFonts w:ascii="Calibri" w:hAnsi="Calibri" w:cs="Calibri"/>
          <w:noProof/>
          <w:szCs w:val="24"/>
        </w:rPr>
        <w:tab/>
        <w:t>Barceló-Villalobos M, Guzmán Sánchez JLL, Martín Cara I, Sánchez Molina JAA, Acién Fernández FGG. Analysis of mass transfer capacity in raceway reactors. Algal Res 2018;35:91–7. https://doi.org/10.1016/j.algal.2018.08.017.</w:t>
      </w:r>
    </w:p>
    <w:p w14:paraId="3A6150F0"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16]</w:t>
      </w:r>
      <w:r w:rsidRPr="008D7286">
        <w:rPr>
          <w:rFonts w:ascii="Calibri" w:hAnsi="Calibri" w:cs="Calibri"/>
          <w:noProof/>
          <w:szCs w:val="24"/>
        </w:rPr>
        <w:tab/>
        <w:t>Barceló-Villalobos M, Olmo PF, Guzmán JLL, Fernández-Sevilla JMM, Fernández FGA, Fernández-del Olmo P, et al. Evaluation of photosynthetic light integration by microalgae in a pilot-scale raceway reactor. Bioresour Technol 2019;280:404–11. https://doi.org/10.1016/j.biortech.2019.02.032.</w:t>
      </w:r>
    </w:p>
    <w:p w14:paraId="426AD929"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17]</w:t>
      </w:r>
      <w:r w:rsidRPr="008D7286">
        <w:rPr>
          <w:rFonts w:ascii="Calibri" w:hAnsi="Calibri" w:cs="Calibri"/>
          <w:noProof/>
          <w:szCs w:val="24"/>
        </w:rPr>
        <w:tab/>
        <w:t>Norsker NHN-H-H, Barbosa MJMJJ, Vermuë MHHMH, Wijffels RHHRH. Microalgal production - A close look at the economics. Biotechnol Adv 2011;29:24–7. https://doi.org/10.1016/j.biotechadv.2010.08.005.</w:t>
      </w:r>
    </w:p>
    <w:p w14:paraId="1819C8CC"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18]</w:t>
      </w:r>
      <w:r w:rsidRPr="008D7286">
        <w:rPr>
          <w:rFonts w:ascii="Calibri" w:hAnsi="Calibri" w:cs="Calibri"/>
          <w:noProof/>
          <w:szCs w:val="24"/>
        </w:rPr>
        <w:tab/>
        <w:t>Acién FG, Fernández JM, Molina-Grima E. Chapter 14 - Economics of Microalgae Biomass Production. In: Pandey A, Lee D-J, Chisti Y, Soccol CR, editors. Biofuels from Algae, Amsterdam: Elsevier; 2014, p. 313–25. https://doi.org/https://doi.org/10.1016/B978-0-444-59558-4.00014-0.</w:t>
      </w:r>
    </w:p>
    <w:p w14:paraId="3038F7DA"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19]</w:t>
      </w:r>
      <w:r w:rsidRPr="008D7286">
        <w:rPr>
          <w:rFonts w:ascii="Calibri" w:hAnsi="Calibri" w:cs="Calibri"/>
          <w:noProof/>
          <w:szCs w:val="24"/>
        </w:rPr>
        <w:tab/>
        <w:t>Borowitzka MA. Biology of microalgae. In: Levine IA, Fleurence J, editors. Microalgae Heal. Dis. Prev., Academic Press; 2018, p. 23–72. https://doi.org/10.1016/B978-0-12-811405-6.00003-7.</w:t>
      </w:r>
    </w:p>
    <w:p w14:paraId="14893373"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20]</w:t>
      </w:r>
      <w:r w:rsidRPr="008D7286">
        <w:rPr>
          <w:rFonts w:ascii="Calibri" w:hAnsi="Calibri" w:cs="Calibri"/>
          <w:noProof/>
          <w:szCs w:val="24"/>
        </w:rPr>
        <w:tab/>
        <w:t>MarketWatch. Footwear Market 2019 Industry Research, Share, Trend, Global Industry Size, Price, Analysis, Regional Outlook to 2025. MarketWatch 2019. https://www.marketwatch.com/press-release/microalgae-market-2019-industry-research-share-trend-global-industry-size-price-analysis-regional-outlook-to-2025-research-report-2019-08-22 (accessed March 18, 2020).</w:t>
      </w:r>
    </w:p>
    <w:p w14:paraId="6E8780AA"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21]</w:t>
      </w:r>
      <w:r w:rsidRPr="008D7286">
        <w:rPr>
          <w:rFonts w:ascii="Calibri" w:hAnsi="Calibri" w:cs="Calibri"/>
          <w:noProof/>
          <w:szCs w:val="24"/>
        </w:rPr>
        <w:tab/>
        <w:t>Spirulina Market Size and Share | Industry Forecast By 2019–2026 n.d. https://www.alliedmarketresearch.com/spirulina-market (accessed March 18, 2020).</w:t>
      </w:r>
    </w:p>
    <w:p w14:paraId="5F5FFB4F"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22]</w:t>
      </w:r>
      <w:r w:rsidRPr="008D7286">
        <w:rPr>
          <w:rFonts w:ascii="Calibri" w:hAnsi="Calibri" w:cs="Calibri"/>
          <w:noProof/>
          <w:szCs w:val="24"/>
        </w:rPr>
        <w:tab/>
        <w:t xml:space="preserve">Tredici MR, Bassi N, Prussi M, Biondi N, Rodolfi L, Chini Zittelli G, et al. Energy balance of algal biomass production in a 1-ha “Green Wall Panel” plant: How to produce algal </w:t>
      </w:r>
      <w:r w:rsidRPr="008D7286">
        <w:rPr>
          <w:rFonts w:ascii="Calibri" w:hAnsi="Calibri" w:cs="Calibri"/>
          <w:noProof/>
          <w:szCs w:val="24"/>
        </w:rPr>
        <w:lastRenderedPageBreak/>
        <w:t>biomass in a closed reactor achieving a high Net Energy Ratio. Appl Energy 2015;154:1103–11. https://doi.org/10.1016/j.apenergy.2015.01.086.</w:t>
      </w:r>
    </w:p>
    <w:p w14:paraId="0038E1CA"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23]</w:t>
      </w:r>
      <w:r w:rsidRPr="008D7286">
        <w:rPr>
          <w:rFonts w:ascii="Calibri" w:hAnsi="Calibri" w:cs="Calibri"/>
          <w:noProof/>
          <w:szCs w:val="24"/>
        </w:rPr>
        <w:tab/>
        <w:t>Ruiz J, Olivieri G, De Vree J, Bosma R, Willems P, Reith JH, et al. Towards industrial products from microalgae. Energy Environ Sci 2016;9:3036–43. https://doi.org/10.1039/c6ee01493c.</w:t>
      </w:r>
    </w:p>
    <w:p w14:paraId="213ABEED"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24]</w:t>
      </w:r>
      <w:r w:rsidRPr="008D7286">
        <w:rPr>
          <w:rFonts w:ascii="Calibri" w:hAnsi="Calibri" w:cs="Calibri"/>
          <w:noProof/>
          <w:szCs w:val="24"/>
        </w:rPr>
        <w:tab/>
        <w:t>FAO. Fisheries AC. a Review on Culture , Production and Use of Spirulina As Food for Humans and Feeds for. vol. 1034. Food and Agriculture Organization of the United Nations; 2008. https://doi.org/ISBN 978-92-5-106106-0.</w:t>
      </w:r>
    </w:p>
    <w:p w14:paraId="65BB5AF2"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25]</w:t>
      </w:r>
      <w:r w:rsidRPr="008D7286">
        <w:rPr>
          <w:rFonts w:ascii="Calibri" w:hAnsi="Calibri" w:cs="Calibri"/>
          <w:noProof/>
          <w:szCs w:val="24"/>
        </w:rPr>
        <w:tab/>
        <w:t>Belay A. Biology and Industrial Production of Arthrospira (Spirulina). Handb. Microalgal Cult. Appl. Phycol. Biotechnol. Second Ed., 2013, p. 339–58. https://doi.org/10.1002/9781118567166.ch17.</w:t>
      </w:r>
    </w:p>
    <w:p w14:paraId="5F9CDDC3"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26]</w:t>
      </w:r>
      <w:r w:rsidRPr="008D7286">
        <w:rPr>
          <w:rFonts w:ascii="Calibri" w:hAnsi="Calibri" w:cs="Calibri"/>
          <w:noProof/>
          <w:szCs w:val="24"/>
        </w:rPr>
        <w:tab/>
        <w:t>Liu J, Hu Q. Chlorella: Industrial Production of Cell Mass and Chemicals, John Wiley and Sons; 2013, p. 327–38. https://doi.org/10.1002/9781118567166.ch16.</w:t>
      </w:r>
    </w:p>
    <w:p w14:paraId="1FF4789A"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27]</w:t>
      </w:r>
      <w:r w:rsidRPr="008D7286">
        <w:rPr>
          <w:rFonts w:ascii="Calibri" w:hAnsi="Calibri" w:cs="Calibri"/>
          <w:noProof/>
          <w:szCs w:val="24"/>
        </w:rPr>
        <w:tab/>
        <w:t>ALGAPUR n.d. http://www.corbion.com/biochemicals/personal-care/brands/algapur (accessed March 18, 2020).</w:t>
      </w:r>
    </w:p>
    <w:p w14:paraId="00C381F8"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28]</w:t>
      </w:r>
      <w:r w:rsidRPr="008D7286">
        <w:rPr>
          <w:rFonts w:ascii="Calibri" w:hAnsi="Calibri" w:cs="Calibri"/>
          <w:noProof/>
          <w:szCs w:val="24"/>
        </w:rPr>
        <w:tab/>
        <w:t>Borowitzka MAMA. Dunaliella: Biology, Production, and Markets. Handb. Microalgal Cult. Appl. Phycol. Biotechnol. Second Ed., 2013, p. 359–68. https://doi.org/10.1002/9781118567166.ch18.</w:t>
      </w:r>
    </w:p>
    <w:p w14:paraId="675DA849"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29]</w:t>
      </w:r>
      <w:r w:rsidRPr="008D7286">
        <w:rPr>
          <w:rFonts w:ascii="Calibri" w:hAnsi="Calibri" w:cs="Calibri"/>
          <w:noProof/>
          <w:szCs w:val="24"/>
        </w:rPr>
        <w:tab/>
        <w:t>Han D, Li Y, Hu Q. Biology and Commercial Aspects of Haematococcus pluvialis. Handb. Microalgal Cult. Appl. Phycol. Biotechnol. Second Ed., John Wiley and Sons; 2013, p. 388–405. https://doi.org/10.1002/9781118567166.ch20.</w:t>
      </w:r>
    </w:p>
    <w:p w14:paraId="0F0DE445"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30]</w:t>
      </w:r>
      <w:r w:rsidRPr="008D7286">
        <w:rPr>
          <w:rFonts w:ascii="Calibri" w:hAnsi="Calibri" w:cs="Calibri"/>
          <w:noProof/>
          <w:szCs w:val="24"/>
        </w:rPr>
        <w:tab/>
        <w:t>Vizcaíno AJ, Rodiles A, López G, Sáez MI, Herrera M, Hachero I, et al. Growth performance, body composition, and digestive functionality of Senegalese sole (Solea senegalensis Kaup, 1858) juveniles fed diets including microalgae freeze-dried biomass. Fish Physiol Biochem 2018;44:661–77. https://doi.org/10.1007/s10695-018-0462-8.</w:t>
      </w:r>
    </w:p>
    <w:p w14:paraId="22FAF1A7"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31]</w:t>
      </w:r>
      <w:r w:rsidRPr="008D7286">
        <w:rPr>
          <w:rFonts w:ascii="Calibri" w:hAnsi="Calibri" w:cs="Calibri"/>
          <w:noProof/>
          <w:szCs w:val="24"/>
        </w:rPr>
        <w:tab/>
        <w:t>Ma XN, Chen TP, Yang B, Liu J, Chen F. Lipid production from Nannochloropsis. Mar Drugs 2016;14:61. https://doi.org/10.3390/md14040061.</w:t>
      </w:r>
    </w:p>
    <w:p w14:paraId="10154B31"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32]</w:t>
      </w:r>
      <w:r w:rsidRPr="008D7286">
        <w:rPr>
          <w:rFonts w:ascii="Calibri" w:hAnsi="Calibri" w:cs="Calibri"/>
          <w:noProof/>
          <w:szCs w:val="24"/>
        </w:rPr>
        <w:tab/>
        <w:t>Ratledge C. Omega-3 biotechnology: Errors and omissions. Biotechnol Adv 2012;30:1746–7. https://doi.org/10.1016/j.biotechadv.2012.04.002.</w:t>
      </w:r>
    </w:p>
    <w:p w14:paraId="1BF26122"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33]</w:t>
      </w:r>
      <w:r w:rsidRPr="008D7286">
        <w:rPr>
          <w:rFonts w:ascii="Calibri" w:hAnsi="Calibri" w:cs="Calibri"/>
          <w:noProof/>
          <w:szCs w:val="24"/>
        </w:rPr>
        <w:tab/>
        <w:t>Shields RJ, Lupatsch I. Algae for Aquaculture and Animal Feeds. Tech – Theor Und Prax 21 2012;21:23–37.</w:t>
      </w:r>
    </w:p>
    <w:p w14:paraId="3C851005"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34]</w:t>
      </w:r>
      <w:r w:rsidRPr="008D7286">
        <w:rPr>
          <w:rFonts w:ascii="Calibri" w:hAnsi="Calibri" w:cs="Calibri"/>
          <w:noProof/>
          <w:szCs w:val="24"/>
        </w:rPr>
        <w:tab/>
        <w:t>Kovač DJ, Simeunović JB, Babić OB, Mišan AČ, Milovanović IL. Algae in food and feed. Food Feed Res 2013;40:21–31.</w:t>
      </w:r>
    </w:p>
    <w:p w14:paraId="57C47245"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35]</w:t>
      </w:r>
      <w:r w:rsidRPr="008D7286">
        <w:rPr>
          <w:rFonts w:ascii="Calibri" w:hAnsi="Calibri" w:cs="Calibri"/>
          <w:noProof/>
          <w:szCs w:val="24"/>
        </w:rPr>
        <w:tab/>
        <w:t>Spolaore P, Joannis-cassan C, Duran E, Isambert A, Joannis-Cassan, Claire, et al. Commercial applications of microalgae. J Biosci Bioeng 2006;101:87–96. https://doi.org/10.1263/jbb.101.87.</w:t>
      </w:r>
    </w:p>
    <w:p w14:paraId="2660B4D5"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36]</w:t>
      </w:r>
      <w:r w:rsidRPr="008D7286">
        <w:rPr>
          <w:rFonts w:ascii="Calibri" w:hAnsi="Calibri" w:cs="Calibri"/>
          <w:noProof/>
          <w:szCs w:val="24"/>
        </w:rPr>
        <w:tab/>
        <w:t>Bruneel C, Lemahieu C, Fraeye I, Ryckebosch E, Muylaert K, Buyse J, et al. Impact of microalgal feed supplementation on omega-3 fatty acid enrichment of hen eggs. J Funct Foods 2013;5:897–904. https://doi.org/10.1016/j.jff.2013.01.039.</w:t>
      </w:r>
    </w:p>
    <w:p w14:paraId="67061B34"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37]</w:t>
      </w:r>
      <w:r w:rsidRPr="008D7286">
        <w:rPr>
          <w:rFonts w:ascii="Calibri" w:hAnsi="Calibri" w:cs="Calibri"/>
          <w:noProof/>
          <w:szCs w:val="24"/>
        </w:rPr>
        <w:tab/>
        <w:t>Tredici MR, Bassi N, Prussi M, Biondi N, Rodolfi L, Chini Zittelli G, et al. Energy balance of algal biomass production in a 1-ha “Green Wall Panel” plant: How to produce algal biomass in a closed reactor achieving a high Net Energy Ratio. Appl Energy 2015;154:1103–11. https://doi.org/10.1016/j.apenergy.2015.01.086.</w:t>
      </w:r>
    </w:p>
    <w:p w14:paraId="704E9332"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lastRenderedPageBreak/>
        <w:t>[38]</w:t>
      </w:r>
      <w:r w:rsidRPr="008D7286">
        <w:rPr>
          <w:rFonts w:ascii="Calibri" w:hAnsi="Calibri" w:cs="Calibri"/>
          <w:noProof/>
          <w:szCs w:val="24"/>
        </w:rPr>
        <w:tab/>
        <w:t>Chowdhury SA, Huque KS, Khatun M. Algae in animal production. Agric. Sci. Biodivers. Sustain. Work., 1995, p. 181–91.</w:t>
      </w:r>
    </w:p>
    <w:p w14:paraId="1171E84B"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39]</w:t>
      </w:r>
      <w:r w:rsidRPr="008D7286">
        <w:rPr>
          <w:rFonts w:ascii="Calibri" w:hAnsi="Calibri" w:cs="Calibri"/>
          <w:noProof/>
          <w:szCs w:val="24"/>
        </w:rPr>
        <w:tab/>
        <w:t>Guruvayoorappan C, Kuttan G. β-Carotene inhibits tumor-specific angiogenesis by altering the cytokine profile and inhibits the nuclear translocation of transcription factors in B16F-10 melanoma cells. Integr Cancer Ther 2007;6:258–70. https://doi.org/10.1177/1534735407305978.</w:t>
      </w:r>
    </w:p>
    <w:p w14:paraId="59E933ED"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40]</w:t>
      </w:r>
      <w:r w:rsidRPr="008D7286">
        <w:rPr>
          <w:rFonts w:ascii="Calibri" w:hAnsi="Calibri" w:cs="Calibri"/>
          <w:noProof/>
          <w:szCs w:val="24"/>
        </w:rPr>
        <w:tab/>
        <w:t>Hussein G, Nakamura M, Zhao Q, Iguchi T, Goto H, Sankawa U, et al. Antihypertensive and neuroprotective effects of astaxanthin in experimental animals. Biol Pharm Bull 2005;28:47–52. https://doi.org/10.1248/bpb.28.47.</w:t>
      </w:r>
    </w:p>
    <w:p w14:paraId="6279EB27"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41]</w:t>
      </w:r>
      <w:r w:rsidRPr="008D7286">
        <w:rPr>
          <w:rFonts w:ascii="Calibri" w:hAnsi="Calibri" w:cs="Calibri"/>
          <w:noProof/>
          <w:szCs w:val="24"/>
        </w:rPr>
        <w:tab/>
        <w:t>Ylönen K, Alfthan G, Groop L, Saloranta C, Aro A, Virtanen SM. Dietary intakes and plasma concentrations of carotenoids and tocopherols in relation to glucose metabolism in subjects at high risk of type 2 diabetes: The Botnia Dietary Study. Am J Clin Nutr 2003;77:1434–41. https://doi.org/10.1093/ajcn/77.6.1434.</w:t>
      </w:r>
    </w:p>
    <w:p w14:paraId="7A3F321F"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42]</w:t>
      </w:r>
      <w:r w:rsidRPr="008D7286">
        <w:rPr>
          <w:rFonts w:ascii="Calibri" w:hAnsi="Calibri" w:cs="Calibri"/>
          <w:noProof/>
          <w:szCs w:val="24"/>
        </w:rPr>
        <w:tab/>
        <w:t>McClinton KJ, Aliani M, Kuny S, Sauvé Y, Suh M. Differential effect of a carotenoid-rich diet on retina function in non-diabetic and diabetic rats. Nutr Neurosci 2019. https://doi.org/10.1080/1028415X.2018.1563664.</w:t>
      </w:r>
    </w:p>
    <w:p w14:paraId="6572D23C"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43]</w:t>
      </w:r>
      <w:r w:rsidRPr="008D7286">
        <w:rPr>
          <w:rFonts w:ascii="Calibri" w:hAnsi="Calibri" w:cs="Calibri"/>
          <w:noProof/>
          <w:szCs w:val="24"/>
        </w:rPr>
        <w:tab/>
        <w:t>Okada T, Nakai M, Maeda H, Hosokawa M, Sashima T, Miyashita K. Suppressive effect of neoxanthin on the differentiation of 3T3-L1 adipose cells. J Oleo Sci 2008;57:345–51. https://doi.org/10.5650/jos.57.345.</w:t>
      </w:r>
    </w:p>
    <w:p w14:paraId="00F8351F"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44]</w:t>
      </w:r>
      <w:r w:rsidRPr="008D7286">
        <w:rPr>
          <w:rFonts w:ascii="Calibri" w:hAnsi="Calibri" w:cs="Calibri"/>
          <w:noProof/>
          <w:szCs w:val="24"/>
        </w:rPr>
        <w:tab/>
        <w:t>Sathasivam R, Ki J-SJSJ-SJS. A review of the biological activities of microalgal carotenoids and their potential use in healthcare and cosmetic industries. Mar Drugs 2018;16:1–31. https://doi.org/10.3390/md16010026.</w:t>
      </w:r>
    </w:p>
    <w:p w14:paraId="4D1A9A43"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45]</w:t>
      </w:r>
      <w:r w:rsidRPr="008D7286">
        <w:rPr>
          <w:rFonts w:ascii="Calibri" w:hAnsi="Calibri" w:cs="Calibri"/>
          <w:noProof/>
          <w:szCs w:val="24"/>
        </w:rPr>
        <w:tab/>
        <w:t>Krinsky NI. Possible Biologic Mechanisms for a Protective Role of Xanthophylls. J Nutr 2002;132:540S-542S. https://doi.org/10.1093/jn/132.3.540s.</w:t>
      </w:r>
    </w:p>
    <w:p w14:paraId="109CD86E"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46]</w:t>
      </w:r>
      <w:r w:rsidRPr="008D7286">
        <w:rPr>
          <w:rFonts w:ascii="Calibri" w:hAnsi="Calibri" w:cs="Calibri"/>
          <w:noProof/>
          <w:szCs w:val="24"/>
        </w:rPr>
        <w:tab/>
        <w:t>Fernández-Sevilla JMJM, Acién Fernández FGG, Molina Grima E. Biotechnological production of lutein and its applications. Appl Microbiol Biotechnol 2010;86:27–40. https://doi.org/10.1007/s00253-009-2420-y.</w:t>
      </w:r>
    </w:p>
    <w:p w14:paraId="6C27BBF7"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47]</w:t>
      </w:r>
      <w:r w:rsidRPr="008D7286">
        <w:rPr>
          <w:rFonts w:ascii="Calibri" w:hAnsi="Calibri" w:cs="Calibri"/>
          <w:noProof/>
          <w:szCs w:val="24"/>
        </w:rPr>
        <w:tab/>
        <w:t>Morone J, Alfeus A, Vasconcelos V, Martins R. Revealing the potential of cyanobacteria in cosmetics and cosmeceuticals — A new bioactive approach. Algal Res 2019;41. https://doi.org/10.1016/j.algal.2019.101541.</w:t>
      </w:r>
    </w:p>
    <w:p w14:paraId="4B62E1EC"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48]</w:t>
      </w:r>
      <w:r w:rsidRPr="008D7286">
        <w:rPr>
          <w:rFonts w:ascii="Calibri" w:hAnsi="Calibri" w:cs="Calibri"/>
          <w:noProof/>
          <w:szCs w:val="24"/>
        </w:rPr>
        <w:tab/>
        <w:t>McHugh DJ. A guide to the seaweed industry. FAO Fisher. 2003.</w:t>
      </w:r>
    </w:p>
    <w:p w14:paraId="2B8209DB"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49]</w:t>
      </w:r>
      <w:r w:rsidRPr="008D7286">
        <w:rPr>
          <w:rFonts w:ascii="Calibri" w:hAnsi="Calibri" w:cs="Calibri"/>
          <w:noProof/>
          <w:szCs w:val="24"/>
        </w:rPr>
        <w:tab/>
        <w:t>Trivedi J, Aila M, Bangwal DP, Kaul S, Garg MO. Algae based biorefinery - How to make sense? vol. 47. Elsevier Ltd; 2015. https://doi.org/10.1016/j.rser.2015.03.052.</w:t>
      </w:r>
    </w:p>
    <w:p w14:paraId="36C0D859"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50]</w:t>
      </w:r>
      <w:r w:rsidRPr="008D7286">
        <w:rPr>
          <w:rFonts w:ascii="Calibri" w:hAnsi="Calibri" w:cs="Calibri"/>
          <w:noProof/>
          <w:szCs w:val="24"/>
        </w:rPr>
        <w:tab/>
        <w:t>Mourelle ML, Gómez CP, Legido JL. The potential use of marine microalgae and cyanobacteria in cosmetics and thalassotherapy. Cosmetics 2017;4. https://doi.org/10.3390/cosmetics4040046.</w:t>
      </w:r>
    </w:p>
    <w:p w14:paraId="1F38943E"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51]</w:t>
      </w:r>
      <w:r w:rsidRPr="008D7286">
        <w:rPr>
          <w:rFonts w:ascii="Calibri" w:hAnsi="Calibri" w:cs="Calibri"/>
          <w:noProof/>
          <w:szCs w:val="24"/>
        </w:rPr>
        <w:tab/>
        <w:t>Stengel DBDBDB, Connan S, Popper ZAZ a. Algal chemodiversity and bioactivity: Sources of natural variability and implications for commercial application. Biotechnol Adv 2011;29:483–501. https://doi.org/10.1016/j.biotechadv.2011.05.016.</w:t>
      </w:r>
    </w:p>
    <w:p w14:paraId="589BD40E"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52]</w:t>
      </w:r>
      <w:r w:rsidRPr="008D7286">
        <w:rPr>
          <w:rFonts w:ascii="Calibri" w:hAnsi="Calibri" w:cs="Calibri"/>
          <w:noProof/>
          <w:szCs w:val="24"/>
        </w:rPr>
        <w:tab/>
        <w:t>Wang HMD, Chen CC, Huynh P, Chang JS. Exploring the potential of using algae in cosmetics. Bioresour Technol 2015;184:355–62. https://doi.org/10.1016/j.biortech.2014.12.001.</w:t>
      </w:r>
    </w:p>
    <w:p w14:paraId="6D230C80"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53]</w:t>
      </w:r>
      <w:r w:rsidRPr="008D7286">
        <w:rPr>
          <w:rFonts w:ascii="Calibri" w:hAnsi="Calibri" w:cs="Calibri"/>
          <w:noProof/>
          <w:szCs w:val="24"/>
        </w:rPr>
        <w:tab/>
        <w:t xml:space="preserve">Patel A, Matsakas L, Rova U, Christakopoulos P. A perspective on biotechnological </w:t>
      </w:r>
      <w:r w:rsidRPr="008D7286">
        <w:rPr>
          <w:rFonts w:ascii="Calibri" w:hAnsi="Calibri" w:cs="Calibri"/>
          <w:noProof/>
          <w:szCs w:val="24"/>
        </w:rPr>
        <w:lastRenderedPageBreak/>
        <w:t>applications of thermophilic microalgae and cyanobacteria. Bioresour Technol 2019;278:424–34. https://doi.org/10.1016/j.biortech.2019.01.063.</w:t>
      </w:r>
    </w:p>
    <w:p w14:paraId="74A38E85"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54]</w:t>
      </w:r>
      <w:r w:rsidRPr="008D7286">
        <w:rPr>
          <w:rFonts w:ascii="Calibri" w:hAnsi="Calibri" w:cs="Calibri"/>
          <w:noProof/>
          <w:szCs w:val="24"/>
        </w:rPr>
        <w:tab/>
        <w:t>Michaud P. Polysaccharides from microalgae, what’s future? Adv Biotechnol Microbiol 2018;8:1–2. https://doi.org/10.19080/AIBM.2018.08.555732.</w:t>
      </w:r>
    </w:p>
    <w:p w14:paraId="419F869E"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55]</w:t>
      </w:r>
      <w:r w:rsidRPr="008D7286">
        <w:rPr>
          <w:rFonts w:ascii="Calibri" w:hAnsi="Calibri" w:cs="Calibri"/>
          <w:noProof/>
          <w:szCs w:val="24"/>
        </w:rPr>
        <w:tab/>
        <w:t>Abdo SM, Ali GH. Analysis of polyhydroxybutrate and bioplastic production from microalgae. Bull Natl Res Cent 2019;43. https://doi.org/10.1186/s42269-019-0135-5.</w:t>
      </w:r>
    </w:p>
    <w:p w14:paraId="1FFC3072"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56]</w:t>
      </w:r>
      <w:r w:rsidRPr="008D7286">
        <w:rPr>
          <w:rFonts w:ascii="Calibri" w:hAnsi="Calibri" w:cs="Calibri"/>
          <w:noProof/>
          <w:szCs w:val="24"/>
        </w:rPr>
        <w:tab/>
        <w:t>Michalak I, Chojnacka K. Algae as production systems of bioactive compounds. Eng Life Sci 2015;15:160–76. https://doi.org/10.1002/elsc.201400191.</w:t>
      </w:r>
    </w:p>
    <w:p w14:paraId="28DB3F1C"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57]</w:t>
      </w:r>
      <w:r w:rsidRPr="008D7286">
        <w:rPr>
          <w:rFonts w:ascii="Calibri" w:hAnsi="Calibri" w:cs="Calibri"/>
          <w:noProof/>
          <w:szCs w:val="24"/>
        </w:rPr>
        <w:tab/>
        <w:t>Romero García JM, Acién Fernández FG, Fernández Sevilla JM. Development of a process for the production of l-amino-acids concentrates from microalgae by enzymatic hydrolysis. Bioresour Technol 2012;112:164–70.</w:t>
      </w:r>
    </w:p>
    <w:p w14:paraId="7E10E9C3"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58]</w:t>
      </w:r>
      <w:r w:rsidRPr="008D7286">
        <w:rPr>
          <w:rFonts w:ascii="Calibri" w:hAnsi="Calibri" w:cs="Calibri"/>
          <w:noProof/>
          <w:szCs w:val="24"/>
        </w:rPr>
        <w:tab/>
        <w:t>Stirk WA, Ördög V, Van Staden J, Jäger K. Cytokinin- and auxin-like activity in Cyanophyta and microalgae. J Appl Phycol 2002;14:215–21. https://doi.org/10.1023/A:1019928425569.</w:t>
      </w:r>
    </w:p>
    <w:p w14:paraId="69E4E0D0"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59]</w:t>
      </w:r>
      <w:r w:rsidRPr="008D7286">
        <w:rPr>
          <w:rFonts w:ascii="Calibri" w:hAnsi="Calibri" w:cs="Calibri"/>
          <w:noProof/>
          <w:szCs w:val="24"/>
        </w:rPr>
        <w:tab/>
        <w:t>Goud M, Seshikala D, Charya M, Jaya Prakash Goud M, Seshikala D, Singara Charya MA. Anitbacterial activity and biomolecular composition of certain fresh water micro-algae from River Godavari (India). Sci World J 2007;2:19–23. https://doi.org/10.1615/InterJAlgae.v9.i4.40.</w:t>
      </w:r>
    </w:p>
    <w:p w14:paraId="0C9178E3"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60]</w:t>
      </w:r>
      <w:r w:rsidRPr="008D7286">
        <w:rPr>
          <w:rFonts w:ascii="Calibri" w:hAnsi="Calibri" w:cs="Calibri"/>
          <w:noProof/>
          <w:szCs w:val="24"/>
        </w:rPr>
        <w:tab/>
        <w:t>Srinivasakumar KP, Rajashekhar M. In vitro studies on bactericidal activity and sensitivity pattern of isolated marine microalgae against selective human bacterial pathogens. Indian J Sci Technol 2009;2:16–23. https://doi.org/10.17485/ijst/2009/v2i8/29503.</w:t>
      </w:r>
    </w:p>
    <w:p w14:paraId="43D75077"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61]</w:t>
      </w:r>
      <w:r w:rsidRPr="008D7286">
        <w:rPr>
          <w:rFonts w:ascii="Calibri" w:hAnsi="Calibri" w:cs="Calibri"/>
          <w:noProof/>
          <w:szCs w:val="24"/>
        </w:rPr>
        <w:tab/>
        <w:t>Najdenski HM, Gigova LG, Iliev II, Pilarski PS, Lukavský J, Tsvetkova I V., et al. Antibacterial and antifungal activities of selected microalgae and cyanobacteria. Int J Food Sci Technol 2013;48:1533–40. https://doi.org/10.1111/ijfs.12122.</w:t>
      </w:r>
    </w:p>
    <w:p w14:paraId="3636C151"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62]</w:t>
      </w:r>
      <w:r w:rsidRPr="008D7286">
        <w:rPr>
          <w:rFonts w:ascii="Calibri" w:hAnsi="Calibri" w:cs="Calibri"/>
          <w:noProof/>
          <w:szCs w:val="24"/>
        </w:rPr>
        <w:tab/>
        <w:t>Uyisenga JP, Nzayino P, Seneza, Robert Hishamunda L, Uwantege K, Gasana N, Bajyana ES. In vitro study of antibacterial and antifungal activity of Spirulina platensis. Int J Ecol Dev 2010;16:80–8.</w:t>
      </w:r>
    </w:p>
    <w:p w14:paraId="6DA32354"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63]</w:t>
      </w:r>
      <w:r w:rsidRPr="008D7286">
        <w:rPr>
          <w:rFonts w:ascii="Calibri" w:hAnsi="Calibri" w:cs="Calibri"/>
          <w:noProof/>
          <w:szCs w:val="24"/>
        </w:rPr>
        <w:tab/>
        <w:t>Hernández-Carlos B, Gamboa-Angulo MM. Metabolites from freshwater aquatic microalgae and fungi as potential natural pesticides. Phytochem Rev 2011;10:261–86. https://doi.org/10.1007/s11101-010-9192-y.</w:t>
      </w:r>
    </w:p>
    <w:p w14:paraId="268F44BA"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64]</w:t>
      </w:r>
      <w:r w:rsidRPr="008D7286">
        <w:rPr>
          <w:rFonts w:ascii="Calibri" w:hAnsi="Calibri" w:cs="Calibri"/>
          <w:noProof/>
          <w:szCs w:val="24"/>
        </w:rPr>
        <w:tab/>
        <w:t>Tringali C. Bioactive metabolites from marine algae: Recent results. Curr Org Chem 1997;1:375–94.</w:t>
      </w:r>
    </w:p>
    <w:p w14:paraId="614C6D1C"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65]</w:t>
      </w:r>
      <w:r w:rsidRPr="008D7286">
        <w:rPr>
          <w:rFonts w:ascii="Calibri" w:hAnsi="Calibri" w:cs="Calibri"/>
          <w:noProof/>
          <w:szCs w:val="24"/>
        </w:rPr>
        <w:tab/>
        <w:t>Lu Y, Xu J. Phytohormones in microalgae: A new opportunity for microalgal biotechnology? Trends Plant Sci 2015;20:273–82. https://doi.org/10.1016/j.tplants.2015.01.006.</w:t>
      </w:r>
    </w:p>
    <w:p w14:paraId="4C02A755"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66]</w:t>
      </w:r>
      <w:r w:rsidRPr="008D7286">
        <w:rPr>
          <w:rFonts w:ascii="Calibri" w:hAnsi="Calibri" w:cs="Calibri"/>
          <w:noProof/>
          <w:szCs w:val="24"/>
        </w:rPr>
        <w:tab/>
        <w:t>Tarakhovskaya ER, Maslov YI, Shishova MF. Phytohormones in algae. Russ J Plant Physiol 2007;54:163–70. https://doi.org/10.1134/S1021443707020021.</w:t>
      </w:r>
    </w:p>
    <w:p w14:paraId="1CDA51C1"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67]</w:t>
      </w:r>
      <w:r w:rsidRPr="008D7286">
        <w:rPr>
          <w:rFonts w:ascii="Calibri" w:hAnsi="Calibri" w:cs="Calibri"/>
          <w:noProof/>
          <w:szCs w:val="24"/>
        </w:rPr>
        <w:tab/>
        <w:t>Craggs RJ, Lundquist TJ, Benemann JR. Wastewater Treatment and Algal Biofuel Production. Algae for Biofuels and Energy, 2013, p. 153–63. https://doi.org/10.1007/978-94-007-5479-9_9.</w:t>
      </w:r>
    </w:p>
    <w:p w14:paraId="7E7F25D6"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68]</w:t>
      </w:r>
      <w:r w:rsidRPr="008D7286">
        <w:rPr>
          <w:rFonts w:ascii="Calibri" w:hAnsi="Calibri" w:cs="Calibri"/>
          <w:noProof/>
          <w:szCs w:val="24"/>
        </w:rPr>
        <w:tab/>
        <w:t xml:space="preserve">Pedroni P, Davison J, Beckert H, Bergman P, Benemann J. International Network for Biofixation of CO2 and Greenhouse Gas Abatement with Microalgae. vol. 7010000926. </w:t>
      </w:r>
      <w:r w:rsidRPr="008D7286">
        <w:rPr>
          <w:rFonts w:ascii="Calibri" w:hAnsi="Calibri" w:cs="Calibri"/>
          <w:noProof/>
          <w:szCs w:val="24"/>
        </w:rPr>
        <w:lastRenderedPageBreak/>
        <w:t>2003. https://doi.org/10.1016/b978-008044276-1/50316-0.</w:t>
      </w:r>
    </w:p>
    <w:p w14:paraId="6EDB82F1"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69]</w:t>
      </w:r>
      <w:r w:rsidRPr="008D7286">
        <w:rPr>
          <w:rFonts w:ascii="Calibri" w:hAnsi="Calibri" w:cs="Calibri"/>
          <w:noProof/>
          <w:szCs w:val="24"/>
        </w:rPr>
        <w:tab/>
        <w:t>Gonçalves AL, Pires JCM, Simões M. A review on the use of microalgal consortia for wastewater treatment. Algal Res 2017;24. https://doi.org/10.1016/j.algal.2016.11.008.</w:t>
      </w:r>
    </w:p>
    <w:p w14:paraId="763B4FA8"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70]</w:t>
      </w:r>
      <w:r w:rsidRPr="008D7286">
        <w:rPr>
          <w:rFonts w:ascii="Calibri" w:hAnsi="Calibri" w:cs="Calibri"/>
          <w:noProof/>
          <w:szCs w:val="24"/>
        </w:rPr>
        <w:tab/>
        <w:t>García D, Posadas E, Blanco S, Acién G, García-Encina P, Bolado S, et al. Evaluation of the dynamics of microalgae population structure and process performance during piggery wastewater treatment in algal-bacterial photobioreactors. Bioresour Technol 2018;248:120–6. https://doi.org/10.1016/j.biortech.2017.06.079.</w:t>
      </w:r>
    </w:p>
    <w:p w14:paraId="5C6BE6D3"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71]</w:t>
      </w:r>
      <w:r w:rsidRPr="008D7286">
        <w:rPr>
          <w:rFonts w:ascii="Calibri" w:hAnsi="Calibri" w:cs="Calibri"/>
          <w:noProof/>
          <w:szCs w:val="24"/>
        </w:rPr>
        <w:tab/>
        <w:t>Posadas E, Morales MMM del M, Gomez C, Acién FGG, Muñoz R. Influence of pH and CO2 source on the performance of microalgae-based secondary domestic wastewater treatment in outdoors pilot raceways. Chem Eng J 2015;265:239–48. https://doi.org/10.1016/J.CEJ.2014.12.059.</w:t>
      </w:r>
    </w:p>
    <w:p w14:paraId="3283242A"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72]</w:t>
      </w:r>
      <w:r w:rsidRPr="008D7286">
        <w:rPr>
          <w:rFonts w:ascii="Calibri" w:hAnsi="Calibri" w:cs="Calibri"/>
          <w:noProof/>
          <w:szCs w:val="24"/>
        </w:rPr>
        <w:tab/>
        <w:t>Howard-Williams C, Sutherland DL, Broady PA, Craggs RJ, Turnbull MH. Seasonal variation in light utilisation, biomass production and nutrient removal by wastewater microalgae in a full-scale high-rate algal pond. J Appl Phycol 2013;26:1317–29. https://doi.org/10.1007/s10811-013-0142-0.</w:t>
      </w:r>
    </w:p>
    <w:p w14:paraId="6C0F2E3B"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73]</w:t>
      </w:r>
      <w:r w:rsidRPr="008D7286">
        <w:rPr>
          <w:rFonts w:ascii="Calibri" w:hAnsi="Calibri" w:cs="Calibri"/>
          <w:noProof/>
          <w:szCs w:val="24"/>
        </w:rPr>
        <w:tab/>
        <w:t>Iwasaki I, Hu Q, Kurano N, Miyachi S. Effect of extremely high-CO2 stress on energy distribution between photosystem I and photosystem II in a “high-CO2” tolerant green alga, Chlorococcum littorale and the intolerant green alga Stichococcus bacillaris. J Photochem Photobiol B Biol 1998;44:184–90. https://doi.org/10.1016/S1011-1344(98)00140-7.</w:t>
      </w:r>
    </w:p>
    <w:p w14:paraId="1D6D7882"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74]</w:t>
      </w:r>
      <w:r w:rsidRPr="008D7286">
        <w:rPr>
          <w:rFonts w:ascii="Calibri" w:hAnsi="Calibri" w:cs="Calibri"/>
          <w:noProof/>
          <w:szCs w:val="24"/>
        </w:rPr>
        <w:tab/>
        <w:t>Rastogi RP, Pandey A, Larroche C, Madamwar D. Algal Green Energy – R&amp;D and technological perspectives for biodiesel production. Renew Sustain Energy Rev 2018;82:2946–69. https://doi.org/10.1016/j.rser.2017.10.038.</w:t>
      </w:r>
    </w:p>
    <w:p w14:paraId="0BB4DC6F"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75]</w:t>
      </w:r>
      <w:r w:rsidRPr="008D7286">
        <w:rPr>
          <w:rFonts w:ascii="Calibri" w:hAnsi="Calibri" w:cs="Calibri"/>
          <w:noProof/>
          <w:szCs w:val="24"/>
        </w:rPr>
        <w:tab/>
        <w:t>Wirth R, Lakatos G, Böjti T, Maróti G, Bagi Z, Rákhely G, et al. Anaerobic gaseous biofuel production using microalgal biomass – A review. Anaerobe 2018;52:1–8. https://doi.org/10.1016/j.anaerobe.2018.05.008.</w:t>
      </w:r>
    </w:p>
    <w:p w14:paraId="3479538F"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76]</w:t>
      </w:r>
      <w:r w:rsidRPr="008D7286">
        <w:rPr>
          <w:rFonts w:ascii="Calibri" w:hAnsi="Calibri" w:cs="Calibri"/>
          <w:noProof/>
          <w:szCs w:val="24"/>
        </w:rPr>
        <w:tab/>
        <w:t>Nagarajan D, Chang JS, Lee DJ. Pretreatment of microalgal biomass for efficient biohydrogen production – Recent insights and future perspectives. Bioresour Technol 2020;302:122871. https://doi.org/10.1016/j.biortech.2020.122871.</w:t>
      </w:r>
    </w:p>
    <w:p w14:paraId="2D87687F"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77]</w:t>
      </w:r>
      <w:r w:rsidRPr="008D7286">
        <w:rPr>
          <w:rFonts w:ascii="Calibri" w:hAnsi="Calibri" w:cs="Calibri"/>
          <w:noProof/>
          <w:szCs w:val="24"/>
        </w:rPr>
        <w:tab/>
        <w:t>Adeniyi OM, Azimov U, Burluka A. Algae biofuel: Current status and future applications. Renew Sustain Energy Rev 2018;90:316–35. https://doi.org/10.1016/j.rser.2018.03.067.</w:t>
      </w:r>
    </w:p>
    <w:p w14:paraId="3EC097EB"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78]</w:t>
      </w:r>
      <w:r w:rsidRPr="008D7286">
        <w:rPr>
          <w:rFonts w:ascii="Calibri" w:hAnsi="Calibri" w:cs="Calibri"/>
          <w:noProof/>
          <w:szCs w:val="24"/>
        </w:rPr>
        <w:tab/>
        <w:t>Pourkarimi S, Hallajisani A, Alizadehdakhel A, Nouralishahi A. Biofuel production through micro- and macroalgae pyrolysis – A review of pyrolysis methods and process parameters. J Anal Appl Pyrolysis 2019;142:104599. https://doi.org/10.1016/j.jaap.2019.04.015.</w:t>
      </w:r>
    </w:p>
    <w:p w14:paraId="7D90ECA8"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79]</w:t>
      </w:r>
      <w:r w:rsidRPr="008D7286">
        <w:rPr>
          <w:rFonts w:ascii="Calibri" w:hAnsi="Calibri" w:cs="Calibri"/>
          <w:noProof/>
          <w:szCs w:val="24"/>
        </w:rPr>
        <w:tab/>
        <w:t>Couto EA, Pinto F, Varela F, Reis A, Costa P, Calijuri ML. Hydrothermal liquefaction of biomass produced from domestic sewage treatment in high-rate ponds. Renew Energy 2018;118:644–53. https://doi.org/10.1016/j.renene.2017.11.041.</w:t>
      </w:r>
    </w:p>
    <w:p w14:paraId="3BD3E483"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szCs w:val="24"/>
        </w:rPr>
      </w:pPr>
      <w:r w:rsidRPr="008D7286">
        <w:rPr>
          <w:rFonts w:ascii="Calibri" w:hAnsi="Calibri" w:cs="Calibri"/>
          <w:noProof/>
          <w:szCs w:val="24"/>
        </w:rPr>
        <w:t>[80]</w:t>
      </w:r>
      <w:r w:rsidRPr="008D7286">
        <w:rPr>
          <w:rFonts w:ascii="Calibri" w:hAnsi="Calibri" w:cs="Calibri"/>
          <w:noProof/>
          <w:szCs w:val="24"/>
        </w:rPr>
        <w:tab/>
        <w:t>Reis A, Gouveia L. Low Cost Microalgal Production for Biofuels: A Review. Curr Biotechnol 2016;5:266–76. https://doi.org/10.2174/2211550105666160712223225.</w:t>
      </w:r>
    </w:p>
    <w:p w14:paraId="4AF25C9E" w14:textId="77777777" w:rsidR="008D7286" w:rsidRPr="008D7286" w:rsidRDefault="008D7286" w:rsidP="008D7286">
      <w:pPr>
        <w:widowControl w:val="0"/>
        <w:autoSpaceDE w:val="0"/>
        <w:autoSpaceDN w:val="0"/>
        <w:adjustRightInd w:val="0"/>
        <w:spacing w:line="240" w:lineRule="auto"/>
        <w:ind w:left="640" w:hanging="640"/>
        <w:rPr>
          <w:rFonts w:ascii="Calibri" w:hAnsi="Calibri" w:cs="Calibri"/>
          <w:noProof/>
        </w:rPr>
      </w:pPr>
      <w:r w:rsidRPr="008D7286">
        <w:rPr>
          <w:rFonts w:ascii="Calibri" w:hAnsi="Calibri" w:cs="Calibri"/>
          <w:noProof/>
          <w:szCs w:val="24"/>
        </w:rPr>
        <w:t>[81]</w:t>
      </w:r>
      <w:r w:rsidRPr="008D7286">
        <w:rPr>
          <w:rFonts w:ascii="Calibri" w:hAnsi="Calibri" w:cs="Calibri"/>
          <w:noProof/>
          <w:szCs w:val="24"/>
        </w:rPr>
        <w:tab/>
        <w:t>Lopes TF, Cabanas C, Silva A, Fonseca D, Santos E, Guerra LT, et al. Process simulation and techno-economic assessment for direct production of advanced bioethanol using a genetically modified Synechocystis sp. Bioresour Technol Reports 2019;6:113–22. https://doi.org/10.1016/j.biteb.2019.02.010.</w:t>
      </w:r>
    </w:p>
    <w:p w14:paraId="3F73973B" w14:textId="77777777" w:rsidR="00A6420F" w:rsidRPr="00D05012" w:rsidRDefault="00500F3A" w:rsidP="00A6420F">
      <w:r w:rsidRPr="00D05012">
        <w:lastRenderedPageBreak/>
        <w:fldChar w:fldCharType="end"/>
      </w:r>
      <w:r w:rsidR="00A6420F" w:rsidRPr="00D05012">
        <w:br w:type="page"/>
      </w:r>
    </w:p>
    <w:p w14:paraId="507D7D23" w14:textId="155A0179" w:rsidR="00C11CC7" w:rsidRPr="007F43B3" w:rsidRDefault="00C11CC7" w:rsidP="008D7B0E">
      <w:pPr>
        <w:pStyle w:val="Descripcin"/>
        <w:jc w:val="both"/>
        <w:rPr>
          <w:color w:val="auto"/>
          <w:sz w:val="22"/>
          <w:szCs w:val="22"/>
        </w:rPr>
      </w:pPr>
      <w:bookmarkStart w:id="1" w:name="_Ref35712315"/>
      <w:r w:rsidRPr="007F43B3">
        <w:rPr>
          <w:color w:val="auto"/>
          <w:sz w:val="22"/>
          <w:szCs w:val="22"/>
        </w:rPr>
        <w:lastRenderedPageBreak/>
        <w:t xml:space="preserve">Table </w:t>
      </w:r>
      <w:r w:rsidRPr="007F43B3">
        <w:rPr>
          <w:color w:val="auto"/>
          <w:sz w:val="22"/>
          <w:szCs w:val="22"/>
        </w:rPr>
        <w:fldChar w:fldCharType="begin"/>
      </w:r>
      <w:r w:rsidRPr="007F43B3">
        <w:rPr>
          <w:color w:val="auto"/>
          <w:sz w:val="22"/>
          <w:szCs w:val="22"/>
        </w:rPr>
        <w:instrText xml:space="preserve"> SEQ Table \* ARABIC </w:instrText>
      </w:r>
      <w:r w:rsidRPr="007F43B3">
        <w:rPr>
          <w:color w:val="auto"/>
          <w:sz w:val="22"/>
          <w:szCs w:val="22"/>
        </w:rPr>
        <w:fldChar w:fldCharType="separate"/>
      </w:r>
      <w:r w:rsidRPr="007F43B3">
        <w:rPr>
          <w:noProof/>
          <w:color w:val="auto"/>
          <w:sz w:val="22"/>
          <w:szCs w:val="22"/>
        </w:rPr>
        <w:t>1</w:t>
      </w:r>
      <w:r w:rsidRPr="007F43B3">
        <w:rPr>
          <w:color w:val="auto"/>
          <w:sz w:val="22"/>
          <w:szCs w:val="22"/>
        </w:rPr>
        <w:fldChar w:fldCharType="end"/>
      </w:r>
      <w:bookmarkEnd w:id="1"/>
      <w:r w:rsidRPr="007F43B3">
        <w:rPr>
          <w:color w:val="auto"/>
          <w:sz w:val="22"/>
          <w:szCs w:val="22"/>
        </w:rPr>
        <w:t xml:space="preserve">.- Comparison of </w:t>
      </w:r>
      <w:r w:rsidR="00E37A18" w:rsidRPr="007F43B3">
        <w:rPr>
          <w:color w:val="auto"/>
          <w:sz w:val="22"/>
          <w:szCs w:val="22"/>
        </w:rPr>
        <w:t>the</w:t>
      </w:r>
      <w:r w:rsidR="00DA71DE" w:rsidRPr="007F43B3">
        <w:rPr>
          <w:color w:val="auto"/>
          <w:sz w:val="22"/>
          <w:szCs w:val="22"/>
        </w:rPr>
        <w:t xml:space="preserve"> </w:t>
      </w:r>
      <w:r w:rsidRPr="007F43B3">
        <w:rPr>
          <w:color w:val="auto"/>
          <w:sz w:val="22"/>
          <w:szCs w:val="22"/>
        </w:rPr>
        <w:t>algae sector with other relevant sectors</w:t>
      </w:r>
      <w:r w:rsidR="00DA71DE" w:rsidRPr="007F43B3">
        <w:rPr>
          <w:color w:val="auto"/>
          <w:sz w:val="22"/>
          <w:szCs w:val="22"/>
        </w:rPr>
        <w:t>,</w:t>
      </w:r>
      <w:r w:rsidRPr="007F43B3">
        <w:rPr>
          <w:color w:val="auto"/>
          <w:sz w:val="22"/>
          <w:szCs w:val="22"/>
        </w:rPr>
        <w:t xml:space="preserve"> such as soy and fish</w:t>
      </w:r>
      <w:r w:rsidR="004075A2" w:rsidRPr="007F43B3">
        <w:rPr>
          <w:color w:val="auto"/>
          <w:sz w:val="22"/>
          <w:szCs w:val="22"/>
        </w:rPr>
        <w:t xml:space="preserve"> </w:t>
      </w:r>
      <w:r w:rsidR="004075A2" w:rsidRPr="007F43B3">
        <w:rPr>
          <w:color w:val="auto"/>
          <w:sz w:val="22"/>
          <w:szCs w:val="22"/>
        </w:rPr>
        <w:fldChar w:fldCharType="begin" w:fldLock="1"/>
      </w:r>
      <w:r w:rsidR="007F6940">
        <w:rPr>
          <w:color w:val="auto"/>
          <w:sz w:val="22"/>
          <w:szCs w:val="22"/>
        </w:rPr>
        <w:instrText>ADDIN CSL_CITATION {"citationItems":[{"id":"ITEM-1","itemData":{"author":[{"dropping-particle":"","family":"Verdelho","given":"V","non-dropping-particle":"","parse-names":false,"suffix":""}],"container-title":"Israeli Algae Convention","id":"ITEM-1","issued":{"date-parts":[["2019"]]},"title":"30 minute outlook of microalgae biomass in Europe","type":"paper-conference"},"uris":["http://www.mendeley.com/documents/?uuid=13564cd3-28e1-4e38-9c3b-8523561997bd"]}],"mendeley":{"formattedCitation":"[7]","plainTextFormattedCitation":"[7]","previouslyFormattedCitation":"[7]"},"properties":{"noteIndex":0},"schema":"https://github.com/citation-style-language/schema/raw/master/csl-citation.json"}</w:instrText>
      </w:r>
      <w:r w:rsidR="004075A2" w:rsidRPr="007F43B3">
        <w:rPr>
          <w:color w:val="auto"/>
          <w:sz w:val="22"/>
          <w:szCs w:val="22"/>
        </w:rPr>
        <w:fldChar w:fldCharType="separate"/>
      </w:r>
      <w:r w:rsidR="00EB71B1" w:rsidRPr="00EB71B1">
        <w:rPr>
          <w:i w:val="0"/>
          <w:noProof/>
          <w:color w:val="auto"/>
          <w:sz w:val="22"/>
          <w:szCs w:val="22"/>
        </w:rPr>
        <w:t>[7]</w:t>
      </w:r>
      <w:r w:rsidR="004075A2" w:rsidRPr="007F43B3">
        <w:rPr>
          <w:color w:val="auto"/>
          <w:sz w:val="22"/>
          <w:szCs w:val="22"/>
        </w:rPr>
        <w:fldChar w:fldCharType="end"/>
      </w:r>
      <w:r w:rsidRPr="007F43B3">
        <w:rPr>
          <w:color w:val="auto"/>
          <w:sz w:val="22"/>
          <w:szCs w:val="22"/>
        </w:rPr>
        <w:t>.</w:t>
      </w:r>
    </w:p>
    <w:p w14:paraId="79368539" w14:textId="77777777" w:rsidR="00032E27" w:rsidRPr="007F43B3" w:rsidRDefault="00032E27" w:rsidP="008D7B0E">
      <w:pPr>
        <w:pStyle w:val="Descripcin"/>
        <w:jc w:val="both"/>
        <w:rPr>
          <w:color w:val="auto"/>
          <w:sz w:val="22"/>
          <w:szCs w:val="22"/>
        </w:rPr>
      </w:pPr>
      <w:bookmarkStart w:id="2" w:name="_Ref35712952"/>
      <w:r w:rsidRPr="007F43B3">
        <w:rPr>
          <w:color w:val="auto"/>
          <w:sz w:val="22"/>
          <w:szCs w:val="22"/>
        </w:rPr>
        <w:t xml:space="preserve">Table </w:t>
      </w:r>
      <w:r w:rsidRPr="007F43B3">
        <w:rPr>
          <w:color w:val="auto"/>
          <w:sz w:val="22"/>
          <w:szCs w:val="22"/>
        </w:rPr>
        <w:fldChar w:fldCharType="begin"/>
      </w:r>
      <w:r w:rsidRPr="007F43B3">
        <w:rPr>
          <w:color w:val="auto"/>
          <w:sz w:val="22"/>
          <w:szCs w:val="22"/>
        </w:rPr>
        <w:instrText xml:space="preserve"> SEQ Table \* ARABIC </w:instrText>
      </w:r>
      <w:r w:rsidRPr="007F43B3">
        <w:rPr>
          <w:color w:val="auto"/>
          <w:sz w:val="22"/>
          <w:szCs w:val="22"/>
        </w:rPr>
        <w:fldChar w:fldCharType="separate"/>
      </w:r>
      <w:r w:rsidRPr="007F43B3">
        <w:rPr>
          <w:noProof/>
          <w:color w:val="auto"/>
          <w:sz w:val="22"/>
          <w:szCs w:val="22"/>
        </w:rPr>
        <w:t>2</w:t>
      </w:r>
      <w:r w:rsidRPr="007F43B3">
        <w:rPr>
          <w:color w:val="auto"/>
          <w:sz w:val="22"/>
          <w:szCs w:val="22"/>
        </w:rPr>
        <w:fldChar w:fldCharType="end"/>
      </w:r>
      <w:bookmarkEnd w:id="2"/>
      <w:r w:rsidRPr="007F43B3">
        <w:rPr>
          <w:color w:val="auto"/>
          <w:sz w:val="22"/>
          <w:szCs w:val="22"/>
        </w:rPr>
        <w:t>.- Most important autotrophic microalgae in the market.</w:t>
      </w:r>
    </w:p>
    <w:p w14:paraId="3BA1CFEC" w14:textId="6E5AE95A" w:rsidR="00AE3AC4" w:rsidRPr="007F43B3" w:rsidRDefault="00AE3AC4" w:rsidP="008D7B0E">
      <w:pPr>
        <w:pStyle w:val="Descripcin"/>
        <w:jc w:val="both"/>
        <w:rPr>
          <w:color w:val="auto"/>
          <w:sz w:val="22"/>
          <w:szCs w:val="22"/>
        </w:rPr>
      </w:pPr>
      <w:bookmarkStart w:id="3" w:name="_Ref35534407"/>
      <w:r w:rsidRPr="007F43B3">
        <w:rPr>
          <w:color w:val="auto"/>
          <w:sz w:val="22"/>
          <w:szCs w:val="22"/>
        </w:rPr>
        <w:t xml:space="preserve">Figure </w:t>
      </w:r>
      <w:r w:rsidRPr="007F43B3">
        <w:rPr>
          <w:color w:val="auto"/>
          <w:sz w:val="22"/>
          <w:szCs w:val="22"/>
        </w:rPr>
        <w:fldChar w:fldCharType="begin"/>
      </w:r>
      <w:r w:rsidRPr="007F43B3">
        <w:rPr>
          <w:color w:val="auto"/>
          <w:sz w:val="22"/>
          <w:szCs w:val="22"/>
        </w:rPr>
        <w:instrText xml:space="preserve"> SEQ Figure \* ARABIC </w:instrText>
      </w:r>
      <w:r w:rsidRPr="007F43B3">
        <w:rPr>
          <w:color w:val="auto"/>
          <w:sz w:val="22"/>
          <w:szCs w:val="22"/>
        </w:rPr>
        <w:fldChar w:fldCharType="separate"/>
      </w:r>
      <w:r w:rsidRPr="007F43B3">
        <w:rPr>
          <w:color w:val="auto"/>
          <w:sz w:val="22"/>
          <w:szCs w:val="22"/>
        </w:rPr>
        <w:t>1</w:t>
      </w:r>
      <w:r w:rsidRPr="007F43B3">
        <w:rPr>
          <w:color w:val="auto"/>
          <w:sz w:val="22"/>
          <w:szCs w:val="22"/>
        </w:rPr>
        <w:fldChar w:fldCharType="end"/>
      </w:r>
      <w:bookmarkEnd w:id="3"/>
      <w:r w:rsidRPr="007F43B3">
        <w:rPr>
          <w:color w:val="auto"/>
          <w:sz w:val="22"/>
          <w:szCs w:val="22"/>
        </w:rPr>
        <w:t xml:space="preserve">.- Summary of </w:t>
      </w:r>
      <w:r w:rsidR="00AC17FE" w:rsidRPr="007F43B3">
        <w:rPr>
          <w:color w:val="auto"/>
          <w:sz w:val="22"/>
          <w:szCs w:val="22"/>
        </w:rPr>
        <w:t xml:space="preserve">the </w:t>
      </w:r>
      <w:r w:rsidRPr="007F43B3">
        <w:rPr>
          <w:color w:val="auto"/>
          <w:sz w:val="22"/>
          <w:szCs w:val="22"/>
        </w:rPr>
        <w:t xml:space="preserve">major figures related </w:t>
      </w:r>
      <w:r w:rsidR="00AC17FE" w:rsidRPr="007F43B3">
        <w:rPr>
          <w:color w:val="auto"/>
          <w:sz w:val="22"/>
          <w:szCs w:val="22"/>
        </w:rPr>
        <w:t xml:space="preserve">to </w:t>
      </w:r>
      <w:r w:rsidRPr="007F43B3">
        <w:rPr>
          <w:color w:val="auto"/>
          <w:sz w:val="22"/>
          <w:szCs w:val="22"/>
        </w:rPr>
        <w:t>microalgae production</w:t>
      </w:r>
      <w:r w:rsidR="00C24FAE" w:rsidRPr="007F43B3">
        <w:rPr>
          <w:color w:val="auto"/>
          <w:sz w:val="22"/>
          <w:szCs w:val="22"/>
        </w:rPr>
        <w:t xml:space="preserve"> </w:t>
      </w:r>
      <w:r w:rsidR="00C24FAE" w:rsidRPr="007F43B3">
        <w:rPr>
          <w:color w:val="auto"/>
          <w:sz w:val="22"/>
          <w:szCs w:val="22"/>
        </w:rPr>
        <w:fldChar w:fldCharType="begin" w:fldLock="1"/>
      </w:r>
      <w:r w:rsidR="007F6940">
        <w:rPr>
          <w:color w:val="auto"/>
          <w:sz w:val="22"/>
          <w:szCs w:val="22"/>
        </w:rPr>
        <w:instrText>ADDIN CSL_CITATION {"citationItems":[{"id":"ITEM-1","itemData":{"author":[{"dropping-particle":"","family":"Verdelho","given":"V","non-dropping-particle":"","parse-names":false,"suffix":""}],"container-title":"Israeli Algae Convention","id":"ITEM-1","issued":{"date-parts":[["2019"]]},"title":"30 minute outlook of microalgae biomass in Europe","type":"paper-conference"},"uris":["http://www.mendeley.com/documents/?uuid=13564cd3-28e1-4e38-9c3b-8523561997bd"]}],"mendeley":{"formattedCitation":"[7]","plainTextFormattedCitation":"[7]","previouslyFormattedCitation":"[7]"},"properties":{"noteIndex":0},"schema":"https://github.com/citation-style-language/schema/raw/master/csl-citation.json"}</w:instrText>
      </w:r>
      <w:r w:rsidR="00C24FAE" w:rsidRPr="007F43B3">
        <w:rPr>
          <w:color w:val="auto"/>
          <w:sz w:val="22"/>
          <w:szCs w:val="22"/>
        </w:rPr>
        <w:fldChar w:fldCharType="separate"/>
      </w:r>
      <w:r w:rsidR="00EB71B1" w:rsidRPr="00EB71B1">
        <w:rPr>
          <w:i w:val="0"/>
          <w:noProof/>
          <w:color w:val="auto"/>
          <w:sz w:val="22"/>
          <w:szCs w:val="22"/>
        </w:rPr>
        <w:t>[7]</w:t>
      </w:r>
      <w:r w:rsidR="00C24FAE" w:rsidRPr="007F43B3">
        <w:rPr>
          <w:color w:val="auto"/>
          <w:sz w:val="22"/>
          <w:szCs w:val="22"/>
        </w:rPr>
        <w:fldChar w:fldCharType="end"/>
      </w:r>
      <w:r w:rsidRPr="007F43B3">
        <w:rPr>
          <w:color w:val="auto"/>
          <w:sz w:val="22"/>
          <w:szCs w:val="22"/>
        </w:rPr>
        <w:t>.</w:t>
      </w:r>
    </w:p>
    <w:p w14:paraId="7FC3D898" w14:textId="518174C3" w:rsidR="00FB17B8" w:rsidRPr="007F43B3" w:rsidRDefault="00FB17B8" w:rsidP="008D7B0E">
      <w:pPr>
        <w:pStyle w:val="Descripcin"/>
        <w:jc w:val="both"/>
        <w:rPr>
          <w:b/>
          <w:color w:val="auto"/>
          <w:sz w:val="22"/>
          <w:szCs w:val="22"/>
        </w:rPr>
      </w:pPr>
      <w:bookmarkStart w:id="4" w:name="_Ref35666979"/>
      <w:r w:rsidRPr="007F43B3">
        <w:rPr>
          <w:color w:val="auto"/>
          <w:sz w:val="22"/>
          <w:szCs w:val="22"/>
        </w:rPr>
        <w:t xml:space="preserve">Figure </w:t>
      </w:r>
      <w:r w:rsidRPr="007F43B3">
        <w:rPr>
          <w:color w:val="auto"/>
          <w:sz w:val="22"/>
          <w:szCs w:val="22"/>
        </w:rPr>
        <w:fldChar w:fldCharType="begin"/>
      </w:r>
      <w:r w:rsidRPr="007F43B3">
        <w:rPr>
          <w:color w:val="auto"/>
          <w:sz w:val="22"/>
          <w:szCs w:val="22"/>
        </w:rPr>
        <w:instrText xml:space="preserve"> SEQ Figure \* ARABIC </w:instrText>
      </w:r>
      <w:r w:rsidRPr="007F43B3">
        <w:rPr>
          <w:color w:val="auto"/>
          <w:sz w:val="22"/>
          <w:szCs w:val="22"/>
        </w:rPr>
        <w:fldChar w:fldCharType="separate"/>
      </w:r>
      <w:r w:rsidR="007E0613">
        <w:rPr>
          <w:noProof/>
          <w:color w:val="auto"/>
          <w:sz w:val="22"/>
          <w:szCs w:val="22"/>
        </w:rPr>
        <w:t>2</w:t>
      </w:r>
      <w:r w:rsidRPr="007F43B3">
        <w:rPr>
          <w:color w:val="auto"/>
          <w:sz w:val="22"/>
          <w:szCs w:val="22"/>
        </w:rPr>
        <w:fldChar w:fldCharType="end"/>
      </w:r>
      <w:bookmarkEnd w:id="4"/>
      <w:r w:rsidRPr="007F43B3">
        <w:rPr>
          <w:color w:val="auto"/>
          <w:sz w:val="22"/>
          <w:szCs w:val="22"/>
        </w:rPr>
        <w:t xml:space="preserve">.- Comparison of industrial production facilities </w:t>
      </w:r>
      <w:r w:rsidR="009F0BE5" w:rsidRPr="007F43B3">
        <w:rPr>
          <w:color w:val="auto"/>
          <w:sz w:val="22"/>
          <w:szCs w:val="22"/>
        </w:rPr>
        <w:t>based on the</w:t>
      </w:r>
      <w:r w:rsidRPr="007F43B3">
        <w:rPr>
          <w:color w:val="auto"/>
          <w:sz w:val="22"/>
          <w:szCs w:val="22"/>
        </w:rPr>
        <w:t xml:space="preserve"> technology and size.</w:t>
      </w:r>
    </w:p>
    <w:p w14:paraId="17594C16" w14:textId="01BF8F42" w:rsidR="00CE3E96" w:rsidRPr="007F43B3" w:rsidRDefault="00CE3E96" w:rsidP="008D7B0E">
      <w:pPr>
        <w:pStyle w:val="Descripcin"/>
        <w:jc w:val="both"/>
        <w:rPr>
          <w:b/>
          <w:color w:val="auto"/>
          <w:sz w:val="22"/>
          <w:szCs w:val="22"/>
        </w:rPr>
      </w:pPr>
      <w:bookmarkStart w:id="5" w:name="_Ref35536488"/>
      <w:r w:rsidRPr="007F43B3">
        <w:rPr>
          <w:color w:val="auto"/>
          <w:sz w:val="22"/>
          <w:szCs w:val="22"/>
        </w:rPr>
        <w:t xml:space="preserve">Figure </w:t>
      </w:r>
      <w:r w:rsidRPr="007F43B3">
        <w:rPr>
          <w:color w:val="auto"/>
          <w:sz w:val="22"/>
          <w:szCs w:val="22"/>
        </w:rPr>
        <w:fldChar w:fldCharType="begin"/>
      </w:r>
      <w:r w:rsidRPr="007F43B3">
        <w:rPr>
          <w:color w:val="auto"/>
          <w:sz w:val="22"/>
          <w:szCs w:val="22"/>
        </w:rPr>
        <w:instrText xml:space="preserve"> SEQ Figure \* ARABIC </w:instrText>
      </w:r>
      <w:r w:rsidRPr="007F43B3">
        <w:rPr>
          <w:color w:val="auto"/>
          <w:sz w:val="22"/>
          <w:szCs w:val="22"/>
        </w:rPr>
        <w:fldChar w:fldCharType="separate"/>
      </w:r>
      <w:r w:rsidR="007E0613">
        <w:rPr>
          <w:noProof/>
          <w:color w:val="auto"/>
          <w:sz w:val="22"/>
          <w:szCs w:val="22"/>
        </w:rPr>
        <w:t>3</w:t>
      </w:r>
      <w:r w:rsidRPr="007F43B3">
        <w:rPr>
          <w:color w:val="auto"/>
          <w:sz w:val="22"/>
          <w:szCs w:val="22"/>
        </w:rPr>
        <w:fldChar w:fldCharType="end"/>
      </w:r>
      <w:bookmarkEnd w:id="5"/>
      <w:r w:rsidRPr="007F43B3">
        <w:rPr>
          <w:color w:val="auto"/>
          <w:sz w:val="22"/>
          <w:szCs w:val="22"/>
        </w:rPr>
        <w:t xml:space="preserve">.- </w:t>
      </w:r>
      <w:r w:rsidR="000032AC" w:rsidRPr="007F43B3">
        <w:rPr>
          <w:color w:val="auto"/>
          <w:sz w:val="22"/>
          <w:szCs w:val="22"/>
        </w:rPr>
        <w:t xml:space="preserve">Current and emerging </w:t>
      </w:r>
      <w:r w:rsidR="009F0BE5" w:rsidRPr="007F43B3">
        <w:rPr>
          <w:color w:val="auto"/>
          <w:sz w:val="22"/>
          <w:szCs w:val="22"/>
        </w:rPr>
        <w:t xml:space="preserve">microalgae </w:t>
      </w:r>
      <w:r w:rsidR="000032AC" w:rsidRPr="007F43B3">
        <w:rPr>
          <w:color w:val="auto"/>
          <w:sz w:val="22"/>
          <w:szCs w:val="22"/>
        </w:rPr>
        <w:t>applications</w:t>
      </w:r>
      <w:r w:rsidR="009F0BE5" w:rsidRPr="007F43B3">
        <w:rPr>
          <w:color w:val="auto"/>
          <w:sz w:val="22"/>
          <w:szCs w:val="22"/>
        </w:rPr>
        <w:t>.</w:t>
      </w:r>
    </w:p>
    <w:p w14:paraId="57C8AE0D" w14:textId="3CF3DA74" w:rsidR="000711F3" w:rsidRPr="007F43B3" w:rsidRDefault="000711F3" w:rsidP="008D7B0E">
      <w:pPr>
        <w:pStyle w:val="Descripcin"/>
        <w:jc w:val="both"/>
        <w:rPr>
          <w:color w:val="auto"/>
          <w:sz w:val="22"/>
          <w:szCs w:val="22"/>
        </w:rPr>
      </w:pPr>
      <w:bookmarkStart w:id="6" w:name="_Ref35713035"/>
      <w:r w:rsidRPr="007F43B3">
        <w:rPr>
          <w:color w:val="auto"/>
          <w:sz w:val="22"/>
          <w:szCs w:val="22"/>
        </w:rPr>
        <w:t xml:space="preserve">Figure </w:t>
      </w:r>
      <w:r w:rsidRPr="007F43B3">
        <w:rPr>
          <w:color w:val="auto"/>
          <w:sz w:val="22"/>
          <w:szCs w:val="22"/>
        </w:rPr>
        <w:fldChar w:fldCharType="begin"/>
      </w:r>
      <w:r w:rsidRPr="007F43B3">
        <w:rPr>
          <w:color w:val="auto"/>
          <w:sz w:val="22"/>
          <w:szCs w:val="22"/>
        </w:rPr>
        <w:instrText xml:space="preserve"> SEQ Figure \* ARABIC </w:instrText>
      </w:r>
      <w:r w:rsidRPr="007F43B3">
        <w:rPr>
          <w:color w:val="auto"/>
          <w:sz w:val="22"/>
          <w:szCs w:val="22"/>
        </w:rPr>
        <w:fldChar w:fldCharType="separate"/>
      </w:r>
      <w:r w:rsidR="007E0613">
        <w:rPr>
          <w:noProof/>
          <w:color w:val="auto"/>
          <w:sz w:val="22"/>
          <w:szCs w:val="22"/>
        </w:rPr>
        <w:t>4</w:t>
      </w:r>
      <w:r w:rsidRPr="007F43B3">
        <w:rPr>
          <w:color w:val="auto"/>
          <w:sz w:val="22"/>
          <w:szCs w:val="22"/>
        </w:rPr>
        <w:fldChar w:fldCharType="end"/>
      </w:r>
      <w:bookmarkEnd w:id="6"/>
      <w:r w:rsidRPr="007F43B3">
        <w:rPr>
          <w:color w:val="auto"/>
          <w:sz w:val="22"/>
          <w:szCs w:val="22"/>
        </w:rPr>
        <w:t xml:space="preserve">.-  Image of carotenoid extract obtained from microalgae </w:t>
      </w:r>
      <w:r w:rsidR="00F7733E" w:rsidRPr="007F43B3">
        <w:rPr>
          <w:color w:val="auto"/>
          <w:sz w:val="22"/>
          <w:szCs w:val="22"/>
        </w:rPr>
        <w:t>for use</w:t>
      </w:r>
      <w:r w:rsidRPr="007F43B3">
        <w:rPr>
          <w:color w:val="auto"/>
          <w:sz w:val="22"/>
          <w:szCs w:val="22"/>
        </w:rPr>
        <w:t xml:space="preserve"> as </w:t>
      </w:r>
      <w:r w:rsidR="00F7733E" w:rsidRPr="007F43B3">
        <w:rPr>
          <w:color w:val="auto"/>
          <w:sz w:val="22"/>
          <w:szCs w:val="22"/>
        </w:rPr>
        <w:t xml:space="preserve">a </w:t>
      </w:r>
      <w:r w:rsidRPr="007F43B3">
        <w:rPr>
          <w:color w:val="auto"/>
          <w:sz w:val="22"/>
          <w:szCs w:val="22"/>
        </w:rPr>
        <w:t>feed additive and</w:t>
      </w:r>
      <w:r w:rsidR="00676433" w:rsidRPr="007F43B3">
        <w:rPr>
          <w:color w:val="auto"/>
          <w:sz w:val="22"/>
          <w:szCs w:val="22"/>
        </w:rPr>
        <w:t xml:space="preserve"> as</w:t>
      </w:r>
      <w:r w:rsidRPr="007F43B3">
        <w:rPr>
          <w:color w:val="auto"/>
          <w:sz w:val="22"/>
          <w:szCs w:val="22"/>
        </w:rPr>
        <w:t xml:space="preserve"> aquafeed</w:t>
      </w:r>
      <w:r w:rsidR="00AC5D7F" w:rsidRPr="007F43B3">
        <w:rPr>
          <w:color w:val="auto"/>
          <w:sz w:val="22"/>
          <w:szCs w:val="22"/>
        </w:rPr>
        <w:t>,</w:t>
      </w:r>
      <w:r w:rsidRPr="007F43B3">
        <w:rPr>
          <w:color w:val="auto"/>
          <w:sz w:val="22"/>
          <w:szCs w:val="22"/>
        </w:rPr>
        <w:t xml:space="preserve"> prepared </w:t>
      </w:r>
      <w:r w:rsidR="00AC5D7F" w:rsidRPr="007F43B3">
        <w:rPr>
          <w:color w:val="auto"/>
          <w:sz w:val="22"/>
          <w:szCs w:val="22"/>
        </w:rPr>
        <w:t xml:space="preserve">by </w:t>
      </w:r>
      <w:r w:rsidRPr="007F43B3">
        <w:rPr>
          <w:color w:val="auto"/>
          <w:sz w:val="22"/>
          <w:szCs w:val="22"/>
        </w:rPr>
        <w:t xml:space="preserve">incorporating up to 5% microalgae biomass </w:t>
      </w:r>
      <w:r w:rsidR="00AC5D7F" w:rsidRPr="007F43B3">
        <w:rPr>
          <w:color w:val="auto"/>
          <w:sz w:val="22"/>
          <w:szCs w:val="22"/>
        </w:rPr>
        <w:t xml:space="preserve">with </w:t>
      </w:r>
      <w:r w:rsidRPr="007F43B3">
        <w:rPr>
          <w:color w:val="auto"/>
          <w:sz w:val="22"/>
          <w:szCs w:val="22"/>
        </w:rPr>
        <w:t>regular aquafeed</w:t>
      </w:r>
      <w:r w:rsidR="004465D4" w:rsidRPr="007F43B3">
        <w:rPr>
          <w:color w:val="auto"/>
          <w:sz w:val="22"/>
          <w:szCs w:val="22"/>
        </w:rPr>
        <w:t>,</w:t>
      </w:r>
      <w:r w:rsidRPr="007F43B3">
        <w:rPr>
          <w:color w:val="auto"/>
          <w:sz w:val="22"/>
          <w:szCs w:val="22"/>
        </w:rPr>
        <w:t xml:space="preserve"> based on vegetables</w:t>
      </w:r>
      <w:r w:rsidR="004465D4" w:rsidRPr="007F43B3">
        <w:rPr>
          <w:color w:val="auto"/>
          <w:sz w:val="22"/>
          <w:szCs w:val="22"/>
        </w:rPr>
        <w:t>,</w:t>
      </w:r>
      <w:r w:rsidRPr="007F43B3">
        <w:rPr>
          <w:color w:val="auto"/>
          <w:sz w:val="22"/>
          <w:szCs w:val="22"/>
        </w:rPr>
        <w:t xml:space="preserve"> </w:t>
      </w:r>
      <w:r w:rsidR="00C24FAE" w:rsidRPr="007F43B3">
        <w:rPr>
          <w:color w:val="auto"/>
          <w:sz w:val="22"/>
          <w:szCs w:val="22"/>
        </w:rPr>
        <w:t>fish meal and fish oil</w:t>
      </w:r>
      <w:r w:rsidRPr="007F43B3">
        <w:rPr>
          <w:color w:val="auto"/>
          <w:sz w:val="22"/>
          <w:szCs w:val="22"/>
        </w:rPr>
        <w:t>.</w:t>
      </w:r>
    </w:p>
    <w:p w14:paraId="677C2379" w14:textId="0BDF53FB" w:rsidR="00356806" w:rsidRPr="007F43B3" w:rsidRDefault="00356806" w:rsidP="007F43B3">
      <w:pPr>
        <w:rPr>
          <w:b/>
          <w:bCs/>
        </w:rPr>
      </w:pPr>
    </w:p>
    <w:sectPr w:rsidR="00356806" w:rsidRPr="007F43B3" w:rsidSect="00566967">
      <w:pgSz w:w="11906" w:h="16838"/>
      <w:pgMar w:top="1417" w:right="1701" w:bottom="1417" w:left="1701"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EUAlbertina">
    <w:altName w:val="EU Albertin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4706E8"/>
    <w:multiLevelType w:val="multilevel"/>
    <w:tmpl w:val="5B2AB740"/>
    <w:lvl w:ilvl="0">
      <w:start w:val="2"/>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8251287"/>
    <w:multiLevelType w:val="hybridMultilevel"/>
    <w:tmpl w:val="FC700B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EB0538"/>
    <w:multiLevelType w:val="multilevel"/>
    <w:tmpl w:val="CEF29566"/>
    <w:lvl w:ilvl="0">
      <w:start w:val="3"/>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8E06001"/>
    <w:multiLevelType w:val="hybridMultilevel"/>
    <w:tmpl w:val="0304FAFC"/>
    <w:lvl w:ilvl="0" w:tplc="44640692">
      <w:start w:val="1"/>
      <w:numFmt w:val="bullet"/>
      <w:lvlText w:val=""/>
      <w:lvlJc w:val="left"/>
      <w:pPr>
        <w:ind w:left="720" w:hanging="360"/>
      </w:pPr>
      <w:rPr>
        <w:rFonts w:ascii="Wingdings" w:hAnsi="Wingdings" w:hint="default"/>
        <w:lang w:val="en-GB"/>
      </w:rPr>
    </w:lvl>
    <w:lvl w:ilvl="1" w:tplc="08130003">
      <w:start w:val="1"/>
      <w:numFmt w:val="bullet"/>
      <w:lvlText w:val="o"/>
      <w:lvlJc w:val="left"/>
      <w:pPr>
        <w:ind w:left="1440" w:hanging="360"/>
      </w:pPr>
      <w:rPr>
        <w:rFonts w:ascii="Courier New" w:hAnsi="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15:restartNumberingAfterBreak="0">
    <w:nsid w:val="3C8E57F2"/>
    <w:multiLevelType w:val="multilevel"/>
    <w:tmpl w:val="4D702D66"/>
    <w:lvl w:ilvl="0">
      <w:start w:val="4"/>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5" w15:restartNumberingAfterBreak="0">
    <w:nsid w:val="70071C74"/>
    <w:multiLevelType w:val="hybridMultilevel"/>
    <w:tmpl w:val="BA9CAC52"/>
    <w:lvl w:ilvl="0" w:tplc="69DC7CD0">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5"/>
  </w:num>
  <w:num w:numId="2">
    <w:abstractNumId w:val="5"/>
  </w:num>
  <w:num w:numId="3">
    <w:abstractNumId w:val="2"/>
  </w:num>
  <w:num w:numId="4">
    <w:abstractNumId w:val="3"/>
  </w:num>
  <w:num w:numId="5">
    <w:abstractNumId w:val="5"/>
  </w:num>
  <w:num w:numId="6">
    <w:abstractNumId w:val="0"/>
  </w:num>
  <w:num w:numId="7">
    <w:abstractNumId w:val="0"/>
  </w:num>
  <w:num w:numId="8">
    <w:abstractNumId w:val="4"/>
  </w:num>
  <w:num w:numId="9">
    <w:abstractNumId w:val="0"/>
  </w:num>
  <w:num w:numId="10">
    <w:abstractNumId w:val="0"/>
  </w:num>
  <w:num w:numId="11">
    <w:abstractNumId w:val="0"/>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A3NTU1MzO2NDaxMDdT0lEKTi0uzszPAykwqgUAD58mvSwAAAA="/>
  </w:docVars>
  <w:rsids>
    <w:rsidRoot w:val="00C07DFE"/>
    <w:rsid w:val="00000DBE"/>
    <w:rsid w:val="00002AC5"/>
    <w:rsid w:val="000032AC"/>
    <w:rsid w:val="000041E1"/>
    <w:rsid w:val="00012372"/>
    <w:rsid w:val="00016FF9"/>
    <w:rsid w:val="00026E3E"/>
    <w:rsid w:val="00031320"/>
    <w:rsid w:val="00032478"/>
    <w:rsid w:val="00032E27"/>
    <w:rsid w:val="00035341"/>
    <w:rsid w:val="000411A2"/>
    <w:rsid w:val="00043457"/>
    <w:rsid w:val="00043733"/>
    <w:rsid w:val="00051D94"/>
    <w:rsid w:val="00064F1D"/>
    <w:rsid w:val="00067497"/>
    <w:rsid w:val="000711F3"/>
    <w:rsid w:val="00076FA9"/>
    <w:rsid w:val="00090F1C"/>
    <w:rsid w:val="00091BEC"/>
    <w:rsid w:val="000952F2"/>
    <w:rsid w:val="00096D88"/>
    <w:rsid w:val="000A191A"/>
    <w:rsid w:val="000A23A1"/>
    <w:rsid w:val="000A54A5"/>
    <w:rsid w:val="000A78BF"/>
    <w:rsid w:val="000B10F6"/>
    <w:rsid w:val="000B50F5"/>
    <w:rsid w:val="000B7EEB"/>
    <w:rsid w:val="000C7490"/>
    <w:rsid w:val="000D4093"/>
    <w:rsid w:val="000D68D9"/>
    <w:rsid w:val="000E10BA"/>
    <w:rsid w:val="000F3426"/>
    <w:rsid w:val="000F35E8"/>
    <w:rsid w:val="000F7FBB"/>
    <w:rsid w:val="00105252"/>
    <w:rsid w:val="00105741"/>
    <w:rsid w:val="00105FB3"/>
    <w:rsid w:val="00112939"/>
    <w:rsid w:val="00120199"/>
    <w:rsid w:val="001231C2"/>
    <w:rsid w:val="00123779"/>
    <w:rsid w:val="00126CE2"/>
    <w:rsid w:val="00134615"/>
    <w:rsid w:val="001356AA"/>
    <w:rsid w:val="001359C9"/>
    <w:rsid w:val="00142CD5"/>
    <w:rsid w:val="00143BCB"/>
    <w:rsid w:val="0014711A"/>
    <w:rsid w:val="00160E37"/>
    <w:rsid w:val="00161894"/>
    <w:rsid w:val="00166463"/>
    <w:rsid w:val="00167B27"/>
    <w:rsid w:val="00167BDC"/>
    <w:rsid w:val="001820FA"/>
    <w:rsid w:val="0018300F"/>
    <w:rsid w:val="00185C2F"/>
    <w:rsid w:val="0019269E"/>
    <w:rsid w:val="00193268"/>
    <w:rsid w:val="001A4A8B"/>
    <w:rsid w:val="001A7BB8"/>
    <w:rsid w:val="001B13EB"/>
    <w:rsid w:val="001B59B0"/>
    <w:rsid w:val="001C60A4"/>
    <w:rsid w:val="001D1768"/>
    <w:rsid w:val="001D3B9F"/>
    <w:rsid w:val="001F051A"/>
    <w:rsid w:val="001F15F7"/>
    <w:rsid w:val="0020238F"/>
    <w:rsid w:val="00204410"/>
    <w:rsid w:val="002212A8"/>
    <w:rsid w:val="00224671"/>
    <w:rsid w:val="00225659"/>
    <w:rsid w:val="00225ACF"/>
    <w:rsid w:val="00231423"/>
    <w:rsid w:val="00236733"/>
    <w:rsid w:val="00236C01"/>
    <w:rsid w:val="002436FD"/>
    <w:rsid w:val="002457FA"/>
    <w:rsid w:val="0024756F"/>
    <w:rsid w:val="00247C16"/>
    <w:rsid w:val="00252423"/>
    <w:rsid w:val="00252EB3"/>
    <w:rsid w:val="00267F25"/>
    <w:rsid w:val="002735F4"/>
    <w:rsid w:val="00275EFC"/>
    <w:rsid w:val="00282ED2"/>
    <w:rsid w:val="002868C7"/>
    <w:rsid w:val="002871B7"/>
    <w:rsid w:val="002943E9"/>
    <w:rsid w:val="002945F9"/>
    <w:rsid w:val="00295F5B"/>
    <w:rsid w:val="00296840"/>
    <w:rsid w:val="00296C6B"/>
    <w:rsid w:val="002B5E3B"/>
    <w:rsid w:val="002C4AC5"/>
    <w:rsid w:val="002C6B66"/>
    <w:rsid w:val="002C6ECB"/>
    <w:rsid w:val="002D35D0"/>
    <w:rsid w:val="002D3AAE"/>
    <w:rsid w:val="002E42B5"/>
    <w:rsid w:val="00301033"/>
    <w:rsid w:val="003144CF"/>
    <w:rsid w:val="0032180A"/>
    <w:rsid w:val="00321EF9"/>
    <w:rsid w:val="00326F60"/>
    <w:rsid w:val="00337AAA"/>
    <w:rsid w:val="00351C20"/>
    <w:rsid w:val="00352ED1"/>
    <w:rsid w:val="00356806"/>
    <w:rsid w:val="00360941"/>
    <w:rsid w:val="00372B74"/>
    <w:rsid w:val="00374519"/>
    <w:rsid w:val="00377A56"/>
    <w:rsid w:val="00380311"/>
    <w:rsid w:val="00383DFF"/>
    <w:rsid w:val="003B442C"/>
    <w:rsid w:val="003B7F27"/>
    <w:rsid w:val="003C2D05"/>
    <w:rsid w:val="003D707B"/>
    <w:rsid w:val="003E75CD"/>
    <w:rsid w:val="003F3167"/>
    <w:rsid w:val="003F3BB9"/>
    <w:rsid w:val="003F7D01"/>
    <w:rsid w:val="00401A7C"/>
    <w:rsid w:val="004075A2"/>
    <w:rsid w:val="00411CFB"/>
    <w:rsid w:val="004213E2"/>
    <w:rsid w:val="00430226"/>
    <w:rsid w:val="004465D4"/>
    <w:rsid w:val="00454750"/>
    <w:rsid w:val="00455745"/>
    <w:rsid w:val="00461AC8"/>
    <w:rsid w:val="004634DB"/>
    <w:rsid w:val="0047658D"/>
    <w:rsid w:val="00477428"/>
    <w:rsid w:val="004821A0"/>
    <w:rsid w:val="00482B20"/>
    <w:rsid w:val="00486479"/>
    <w:rsid w:val="0049274B"/>
    <w:rsid w:val="004A2C9D"/>
    <w:rsid w:val="004B1089"/>
    <w:rsid w:val="004B141B"/>
    <w:rsid w:val="004B62C5"/>
    <w:rsid w:val="004C0D82"/>
    <w:rsid w:val="004C2A35"/>
    <w:rsid w:val="004C4DA3"/>
    <w:rsid w:val="004C5D96"/>
    <w:rsid w:val="004D413A"/>
    <w:rsid w:val="004D47F4"/>
    <w:rsid w:val="004E0F25"/>
    <w:rsid w:val="004F1138"/>
    <w:rsid w:val="004F4C7E"/>
    <w:rsid w:val="004F61C8"/>
    <w:rsid w:val="00500F3A"/>
    <w:rsid w:val="00511DE9"/>
    <w:rsid w:val="00513505"/>
    <w:rsid w:val="00514D1B"/>
    <w:rsid w:val="00515AEE"/>
    <w:rsid w:val="00522D16"/>
    <w:rsid w:val="0052735A"/>
    <w:rsid w:val="00535415"/>
    <w:rsid w:val="005401BB"/>
    <w:rsid w:val="00540255"/>
    <w:rsid w:val="00543076"/>
    <w:rsid w:val="0054421E"/>
    <w:rsid w:val="00544241"/>
    <w:rsid w:val="005512ED"/>
    <w:rsid w:val="00556730"/>
    <w:rsid w:val="005569AF"/>
    <w:rsid w:val="00561B7E"/>
    <w:rsid w:val="00566967"/>
    <w:rsid w:val="00582E81"/>
    <w:rsid w:val="00583A79"/>
    <w:rsid w:val="00584DC9"/>
    <w:rsid w:val="00593CB8"/>
    <w:rsid w:val="00595678"/>
    <w:rsid w:val="005A2C2C"/>
    <w:rsid w:val="005A637C"/>
    <w:rsid w:val="005B1698"/>
    <w:rsid w:val="005B35E7"/>
    <w:rsid w:val="005B4099"/>
    <w:rsid w:val="005B58D5"/>
    <w:rsid w:val="005C1271"/>
    <w:rsid w:val="005C4CCB"/>
    <w:rsid w:val="005C66C7"/>
    <w:rsid w:val="005D0943"/>
    <w:rsid w:val="005D18B1"/>
    <w:rsid w:val="005D5BFB"/>
    <w:rsid w:val="005E196C"/>
    <w:rsid w:val="005E5200"/>
    <w:rsid w:val="005E56E3"/>
    <w:rsid w:val="005E5778"/>
    <w:rsid w:val="005F550B"/>
    <w:rsid w:val="00610B53"/>
    <w:rsid w:val="00634B21"/>
    <w:rsid w:val="006378B3"/>
    <w:rsid w:val="00641791"/>
    <w:rsid w:val="00645D1B"/>
    <w:rsid w:val="0065235B"/>
    <w:rsid w:val="00653C1B"/>
    <w:rsid w:val="006624F1"/>
    <w:rsid w:val="00662F79"/>
    <w:rsid w:val="00663943"/>
    <w:rsid w:val="006661A2"/>
    <w:rsid w:val="00672276"/>
    <w:rsid w:val="00676433"/>
    <w:rsid w:val="00677A62"/>
    <w:rsid w:val="00695056"/>
    <w:rsid w:val="00695900"/>
    <w:rsid w:val="006A029F"/>
    <w:rsid w:val="006A1284"/>
    <w:rsid w:val="006B0D8C"/>
    <w:rsid w:val="006B7BD2"/>
    <w:rsid w:val="006C2D4C"/>
    <w:rsid w:val="006C760B"/>
    <w:rsid w:val="006C775B"/>
    <w:rsid w:val="006E0502"/>
    <w:rsid w:val="006E2E3E"/>
    <w:rsid w:val="006F15A7"/>
    <w:rsid w:val="006F288B"/>
    <w:rsid w:val="00713994"/>
    <w:rsid w:val="00714259"/>
    <w:rsid w:val="00715F9C"/>
    <w:rsid w:val="00716B4F"/>
    <w:rsid w:val="007213C7"/>
    <w:rsid w:val="00723284"/>
    <w:rsid w:val="00725CB9"/>
    <w:rsid w:val="00734EDC"/>
    <w:rsid w:val="00737A7D"/>
    <w:rsid w:val="0074254E"/>
    <w:rsid w:val="00743F91"/>
    <w:rsid w:val="00755572"/>
    <w:rsid w:val="007667F9"/>
    <w:rsid w:val="00770275"/>
    <w:rsid w:val="0077225E"/>
    <w:rsid w:val="007A0A92"/>
    <w:rsid w:val="007A2257"/>
    <w:rsid w:val="007A397A"/>
    <w:rsid w:val="007B44D4"/>
    <w:rsid w:val="007B58D3"/>
    <w:rsid w:val="007B695F"/>
    <w:rsid w:val="007C5F66"/>
    <w:rsid w:val="007C75DE"/>
    <w:rsid w:val="007D29DD"/>
    <w:rsid w:val="007D338E"/>
    <w:rsid w:val="007D3EDE"/>
    <w:rsid w:val="007D4721"/>
    <w:rsid w:val="007D7467"/>
    <w:rsid w:val="007E0613"/>
    <w:rsid w:val="007E481D"/>
    <w:rsid w:val="007E70C8"/>
    <w:rsid w:val="007F438F"/>
    <w:rsid w:val="007F43B3"/>
    <w:rsid w:val="007F6940"/>
    <w:rsid w:val="008033AF"/>
    <w:rsid w:val="008254FD"/>
    <w:rsid w:val="00827C1A"/>
    <w:rsid w:val="00831FD4"/>
    <w:rsid w:val="0083375B"/>
    <w:rsid w:val="0083439D"/>
    <w:rsid w:val="00836A11"/>
    <w:rsid w:val="0084577F"/>
    <w:rsid w:val="008464E3"/>
    <w:rsid w:val="008527F3"/>
    <w:rsid w:val="00857DF8"/>
    <w:rsid w:val="008632FA"/>
    <w:rsid w:val="008657DB"/>
    <w:rsid w:val="00866624"/>
    <w:rsid w:val="00875BE1"/>
    <w:rsid w:val="00880007"/>
    <w:rsid w:val="00881DC2"/>
    <w:rsid w:val="00883239"/>
    <w:rsid w:val="00883D3F"/>
    <w:rsid w:val="00884FE4"/>
    <w:rsid w:val="00886A4F"/>
    <w:rsid w:val="00887130"/>
    <w:rsid w:val="008903FC"/>
    <w:rsid w:val="008A2327"/>
    <w:rsid w:val="008A666B"/>
    <w:rsid w:val="008B22FB"/>
    <w:rsid w:val="008B2E50"/>
    <w:rsid w:val="008C59C3"/>
    <w:rsid w:val="008D7286"/>
    <w:rsid w:val="008D7B0E"/>
    <w:rsid w:val="008E07BA"/>
    <w:rsid w:val="008E1C11"/>
    <w:rsid w:val="008F2C3D"/>
    <w:rsid w:val="008F3268"/>
    <w:rsid w:val="008F39E6"/>
    <w:rsid w:val="00904DC4"/>
    <w:rsid w:val="0090742C"/>
    <w:rsid w:val="00907937"/>
    <w:rsid w:val="00911FC1"/>
    <w:rsid w:val="00912E5F"/>
    <w:rsid w:val="00913E68"/>
    <w:rsid w:val="009173D0"/>
    <w:rsid w:val="00930699"/>
    <w:rsid w:val="00930CD4"/>
    <w:rsid w:val="00932140"/>
    <w:rsid w:val="009325CC"/>
    <w:rsid w:val="00933912"/>
    <w:rsid w:val="00936095"/>
    <w:rsid w:val="00952019"/>
    <w:rsid w:val="0096035F"/>
    <w:rsid w:val="00975444"/>
    <w:rsid w:val="00977B80"/>
    <w:rsid w:val="009A3234"/>
    <w:rsid w:val="009B220D"/>
    <w:rsid w:val="009B240A"/>
    <w:rsid w:val="009B4128"/>
    <w:rsid w:val="009B78B4"/>
    <w:rsid w:val="009C3708"/>
    <w:rsid w:val="009C458D"/>
    <w:rsid w:val="009D7F42"/>
    <w:rsid w:val="009E7ADB"/>
    <w:rsid w:val="009F0BE5"/>
    <w:rsid w:val="009F6847"/>
    <w:rsid w:val="00A16715"/>
    <w:rsid w:val="00A27B84"/>
    <w:rsid w:val="00A27CBC"/>
    <w:rsid w:val="00A3714F"/>
    <w:rsid w:val="00A37B67"/>
    <w:rsid w:val="00A413FC"/>
    <w:rsid w:val="00A4328D"/>
    <w:rsid w:val="00A560F1"/>
    <w:rsid w:val="00A576AC"/>
    <w:rsid w:val="00A62230"/>
    <w:rsid w:val="00A6420F"/>
    <w:rsid w:val="00A64CED"/>
    <w:rsid w:val="00A70D68"/>
    <w:rsid w:val="00A73E68"/>
    <w:rsid w:val="00A82FE7"/>
    <w:rsid w:val="00A90736"/>
    <w:rsid w:val="00A90818"/>
    <w:rsid w:val="00A92441"/>
    <w:rsid w:val="00A97696"/>
    <w:rsid w:val="00AA1798"/>
    <w:rsid w:val="00AA4991"/>
    <w:rsid w:val="00AA49D5"/>
    <w:rsid w:val="00AA5AEB"/>
    <w:rsid w:val="00AA7880"/>
    <w:rsid w:val="00AB1BF9"/>
    <w:rsid w:val="00AB3038"/>
    <w:rsid w:val="00AB4A79"/>
    <w:rsid w:val="00AB61AF"/>
    <w:rsid w:val="00AC02FF"/>
    <w:rsid w:val="00AC0B26"/>
    <w:rsid w:val="00AC17FE"/>
    <w:rsid w:val="00AC5690"/>
    <w:rsid w:val="00AC5D7F"/>
    <w:rsid w:val="00AC6A81"/>
    <w:rsid w:val="00AD05E6"/>
    <w:rsid w:val="00AD1038"/>
    <w:rsid w:val="00AE2B0D"/>
    <w:rsid w:val="00AE2FDF"/>
    <w:rsid w:val="00AE3AC4"/>
    <w:rsid w:val="00AF0DA4"/>
    <w:rsid w:val="00AF4BC8"/>
    <w:rsid w:val="00AF5D18"/>
    <w:rsid w:val="00AF7D19"/>
    <w:rsid w:val="00B1601B"/>
    <w:rsid w:val="00B162AC"/>
    <w:rsid w:val="00B27933"/>
    <w:rsid w:val="00B35394"/>
    <w:rsid w:val="00B40A3F"/>
    <w:rsid w:val="00B53681"/>
    <w:rsid w:val="00B53E8B"/>
    <w:rsid w:val="00B57611"/>
    <w:rsid w:val="00B62321"/>
    <w:rsid w:val="00B74FC2"/>
    <w:rsid w:val="00B806E2"/>
    <w:rsid w:val="00B81BE3"/>
    <w:rsid w:val="00B84908"/>
    <w:rsid w:val="00B96AB2"/>
    <w:rsid w:val="00BA192F"/>
    <w:rsid w:val="00BC24AD"/>
    <w:rsid w:val="00BC40D3"/>
    <w:rsid w:val="00BC76FF"/>
    <w:rsid w:val="00BD0D35"/>
    <w:rsid w:val="00BE3134"/>
    <w:rsid w:val="00BF46A6"/>
    <w:rsid w:val="00BF6710"/>
    <w:rsid w:val="00C0289F"/>
    <w:rsid w:val="00C042D9"/>
    <w:rsid w:val="00C07DFE"/>
    <w:rsid w:val="00C10921"/>
    <w:rsid w:val="00C1177E"/>
    <w:rsid w:val="00C11CC7"/>
    <w:rsid w:val="00C22E36"/>
    <w:rsid w:val="00C24FAE"/>
    <w:rsid w:val="00C2744A"/>
    <w:rsid w:val="00C30771"/>
    <w:rsid w:val="00C30B90"/>
    <w:rsid w:val="00C3712D"/>
    <w:rsid w:val="00C45ADE"/>
    <w:rsid w:val="00C63F93"/>
    <w:rsid w:val="00C65D8C"/>
    <w:rsid w:val="00C8217B"/>
    <w:rsid w:val="00C91719"/>
    <w:rsid w:val="00C921DA"/>
    <w:rsid w:val="00CA5D25"/>
    <w:rsid w:val="00CC1D71"/>
    <w:rsid w:val="00CC7344"/>
    <w:rsid w:val="00CD4BA9"/>
    <w:rsid w:val="00CE299E"/>
    <w:rsid w:val="00CE2C1C"/>
    <w:rsid w:val="00CE3E96"/>
    <w:rsid w:val="00CF0757"/>
    <w:rsid w:val="00CF246F"/>
    <w:rsid w:val="00CF5B92"/>
    <w:rsid w:val="00D010BD"/>
    <w:rsid w:val="00D028BF"/>
    <w:rsid w:val="00D05012"/>
    <w:rsid w:val="00D05B0F"/>
    <w:rsid w:val="00D10037"/>
    <w:rsid w:val="00D2264B"/>
    <w:rsid w:val="00D273CB"/>
    <w:rsid w:val="00D31700"/>
    <w:rsid w:val="00D33114"/>
    <w:rsid w:val="00D3536E"/>
    <w:rsid w:val="00D359ED"/>
    <w:rsid w:val="00D533C9"/>
    <w:rsid w:val="00D5362D"/>
    <w:rsid w:val="00D56BBF"/>
    <w:rsid w:val="00D624E9"/>
    <w:rsid w:val="00D63088"/>
    <w:rsid w:val="00D64723"/>
    <w:rsid w:val="00D64C5E"/>
    <w:rsid w:val="00D72768"/>
    <w:rsid w:val="00D764E2"/>
    <w:rsid w:val="00D809D6"/>
    <w:rsid w:val="00D8604E"/>
    <w:rsid w:val="00D91D35"/>
    <w:rsid w:val="00D97FFE"/>
    <w:rsid w:val="00DA17D1"/>
    <w:rsid w:val="00DA3B1F"/>
    <w:rsid w:val="00DA621E"/>
    <w:rsid w:val="00DA71DE"/>
    <w:rsid w:val="00DB0675"/>
    <w:rsid w:val="00DB0D2A"/>
    <w:rsid w:val="00DB4DD4"/>
    <w:rsid w:val="00DB728E"/>
    <w:rsid w:val="00DC5098"/>
    <w:rsid w:val="00DD0CC7"/>
    <w:rsid w:val="00DD16F1"/>
    <w:rsid w:val="00DD7E82"/>
    <w:rsid w:val="00DE11A8"/>
    <w:rsid w:val="00DE3FDF"/>
    <w:rsid w:val="00DE6705"/>
    <w:rsid w:val="00DE799E"/>
    <w:rsid w:val="00E15E18"/>
    <w:rsid w:val="00E213B1"/>
    <w:rsid w:val="00E226B2"/>
    <w:rsid w:val="00E2445B"/>
    <w:rsid w:val="00E37A18"/>
    <w:rsid w:val="00E40EBE"/>
    <w:rsid w:val="00E411C2"/>
    <w:rsid w:val="00E4357C"/>
    <w:rsid w:val="00E44076"/>
    <w:rsid w:val="00E453C9"/>
    <w:rsid w:val="00E5063E"/>
    <w:rsid w:val="00E52A53"/>
    <w:rsid w:val="00E52F29"/>
    <w:rsid w:val="00E56025"/>
    <w:rsid w:val="00E565CE"/>
    <w:rsid w:val="00E722B5"/>
    <w:rsid w:val="00E7418C"/>
    <w:rsid w:val="00E75AA9"/>
    <w:rsid w:val="00E84032"/>
    <w:rsid w:val="00E8429C"/>
    <w:rsid w:val="00E85B3F"/>
    <w:rsid w:val="00E866C0"/>
    <w:rsid w:val="00E94705"/>
    <w:rsid w:val="00E94A54"/>
    <w:rsid w:val="00EA2186"/>
    <w:rsid w:val="00EA29CA"/>
    <w:rsid w:val="00EB53F2"/>
    <w:rsid w:val="00EB71B1"/>
    <w:rsid w:val="00EC2489"/>
    <w:rsid w:val="00ED1489"/>
    <w:rsid w:val="00ED6030"/>
    <w:rsid w:val="00EE1F74"/>
    <w:rsid w:val="00EE3157"/>
    <w:rsid w:val="00EE46C6"/>
    <w:rsid w:val="00EE7AFA"/>
    <w:rsid w:val="00EF25C9"/>
    <w:rsid w:val="00F01F8E"/>
    <w:rsid w:val="00F13AAE"/>
    <w:rsid w:val="00F152BA"/>
    <w:rsid w:val="00F221D9"/>
    <w:rsid w:val="00F24075"/>
    <w:rsid w:val="00F270C7"/>
    <w:rsid w:val="00F31126"/>
    <w:rsid w:val="00F32749"/>
    <w:rsid w:val="00F34A72"/>
    <w:rsid w:val="00F35F46"/>
    <w:rsid w:val="00F67FB3"/>
    <w:rsid w:val="00F70045"/>
    <w:rsid w:val="00F75A61"/>
    <w:rsid w:val="00F7733E"/>
    <w:rsid w:val="00F9001F"/>
    <w:rsid w:val="00F93086"/>
    <w:rsid w:val="00F94621"/>
    <w:rsid w:val="00FA6632"/>
    <w:rsid w:val="00FB17B8"/>
    <w:rsid w:val="00FB3E72"/>
    <w:rsid w:val="00FB6B4E"/>
    <w:rsid w:val="00FB77B1"/>
    <w:rsid w:val="00FD0304"/>
    <w:rsid w:val="00FD0C3A"/>
    <w:rsid w:val="00FD0EDD"/>
    <w:rsid w:val="00FD5040"/>
    <w:rsid w:val="00FE06B9"/>
    <w:rsid w:val="00FE2D13"/>
    <w:rsid w:val="00FE3056"/>
    <w:rsid w:val="00FE3E7C"/>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79272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_trad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1033"/>
    <w:rPr>
      <w:lang w:val="en-GB"/>
    </w:rPr>
  </w:style>
  <w:style w:type="paragraph" w:styleId="Ttulo1">
    <w:name w:val="heading 1"/>
    <w:basedOn w:val="Normal"/>
    <w:next w:val="Normal"/>
    <w:link w:val="Ttulo1Car"/>
    <w:uiPriority w:val="9"/>
    <w:qFormat/>
    <w:rsid w:val="00566967"/>
    <w:pPr>
      <w:keepNext/>
      <w:keepLines/>
      <w:spacing w:before="240" w:after="240"/>
      <w:ind w:left="360"/>
      <w:outlineLvl w:val="0"/>
    </w:pPr>
    <w:rPr>
      <w:rFonts w:asciiTheme="majorHAnsi" w:eastAsiaTheme="majorEastAsia" w:hAnsiTheme="majorHAnsi" w:cstheme="majorBidi"/>
      <w:b/>
      <w:sz w:val="24"/>
      <w:szCs w:val="32"/>
    </w:rPr>
  </w:style>
  <w:style w:type="paragraph" w:styleId="Ttulo2">
    <w:name w:val="heading 2"/>
    <w:basedOn w:val="Ttulo1"/>
    <w:next w:val="Normal"/>
    <w:link w:val="Ttulo2Car"/>
    <w:uiPriority w:val="9"/>
    <w:unhideWhenUsed/>
    <w:qFormat/>
    <w:rsid w:val="00566967"/>
    <w:pPr>
      <w:ind w:left="396"/>
      <w:outlineLvl w:val="1"/>
    </w:pPr>
    <w:rPr>
      <w:b w:val="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66967"/>
    <w:rPr>
      <w:rFonts w:asciiTheme="majorHAnsi" w:eastAsiaTheme="majorEastAsia" w:hAnsiTheme="majorHAnsi" w:cstheme="majorBidi"/>
      <w:b/>
      <w:sz w:val="24"/>
      <w:szCs w:val="32"/>
      <w:lang w:val="en-GB"/>
    </w:rPr>
  </w:style>
  <w:style w:type="character" w:customStyle="1" w:styleId="Ttulo2Car">
    <w:name w:val="Título 2 Car"/>
    <w:basedOn w:val="Fuentedeprrafopredeter"/>
    <w:link w:val="Ttulo2"/>
    <w:uiPriority w:val="9"/>
    <w:rsid w:val="00566967"/>
    <w:rPr>
      <w:rFonts w:asciiTheme="majorHAnsi" w:eastAsiaTheme="majorEastAsia" w:hAnsiTheme="majorHAnsi" w:cstheme="majorBidi"/>
      <w:sz w:val="24"/>
      <w:szCs w:val="32"/>
      <w:lang w:val="en-GB"/>
    </w:rPr>
  </w:style>
  <w:style w:type="paragraph" w:styleId="Prrafodelista">
    <w:name w:val="List Paragraph"/>
    <w:basedOn w:val="Normal"/>
    <w:link w:val="PrrafodelistaCar"/>
    <w:uiPriority w:val="34"/>
    <w:qFormat/>
    <w:rsid w:val="00CE2C1C"/>
    <w:pPr>
      <w:spacing w:after="0" w:line="240" w:lineRule="auto"/>
      <w:ind w:left="720"/>
      <w:contextualSpacing/>
    </w:pPr>
    <w:rPr>
      <w:rFonts w:ascii="Times New Roman" w:eastAsia="Times New Roman" w:hAnsi="Times New Roman" w:cs="Times New Roman"/>
      <w:sz w:val="24"/>
      <w:szCs w:val="24"/>
      <w:lang w:eastAsia="en-GB"/>
    </w:rPr>
  </w:style>
  <w:style w:type="character" w:customStyle="1" w:styleId="PrrafodelistaCar">
    <w:name w:val="Párrafo de lista Car"/>
    <w:link w:val="Prrafodelista"/>
    <w:uiPriority w:val="34"/>
    <w:locked/>
    <w:rsid w:val="00CE2C1C"/>
    <w:rPr>
      <w:rFonts w:ascii="Times New Roman" w:eastAsia="Times New Roman" w:hAnsi="Times New Roman" w:cs="Times New Roman"/>
      <w:sz w:val="24"/>
      <w:szCs w:val="24"/>
      <w:lang w:val="en-GB" w:eastAsia="en-GB"/>
    </w:rPr>
  </w:style>
  <w:style w:type="table" w:styleId="Tablaconcuadrcula">
    <w:name w:val="Table Grid"/>
    <w:basedOn w:val="Tablanormal"/>
    <w:uiPriority w:val="59"/>
    <w:rsid w:val="000711F3"/>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711F3"/>
    <w:pPr>
      <w:autoSpaceDE w:val="0"/>
      <w:autoSpaceDN w:val="0"/>
      <w:adjustRightInd w:val="0"/>
      <w:spacing w:after="0" w:line="240" w:lineRule="auto"/>
    </w:pPr>
    <w:rPr>
      <w:rFonts w:ascii="EUAlbertina" w:eastAsia="Times New Roman" w:hAnsi="EUAlbertina" w:cs="EUAlbertina"/>
      <w:color w:val="000000"/>
      <w:sz w:val="24"/>
      <w:szCs w:val="24"/>
      <w:lang w:val="en-GB" w:eastAsia="en-GB"/>
    </w:rPr>
  </w:style>
  <w:style w:type="table" w:customStyle="1" w:styleId="TableGrid1">
    <w:name w:val="Table Grid1"/>
    <w:basedOn w:val="Tablanormal"/>
    <w:next w:val="Tablaconcuadrcula"/>
    <w:uiPriority w:val="59"/>
    <w:rsid w:val="000711F3"/>
    <w:pPr>
      <w:spacing w:after="0" w:afterAutospacing="1" w:line="240" w:lineRule="auto"/>
    </w:pPr>
    <w:rPr>
      <w:rFonts w:ascii="Calibri" w:eastAsia="Times New Roman" w:hAnsi="Calibri" w:cs="Times New Roman"/>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0711F3"/>
    <w:pPr>
      <w:spacing w:after="200" w:line="240" w:lineRule="auto"/>
    </w:pPr>
    <w:rPr>
      <w:i/>
      <w:iCs/>
      <w:color w:val="44546A" w:themeColor="text2"/>
      <w:sz w:val="18"/>
      <w:szCs w:val="18"/>
    </w:rPr>
  </w:style>
  <w:style w:type="character" w:styleId="Nmerodelnea">
    <w:name w:val="line number"/>
    <w:basedOn w:val="Fuentedeprrafopredeter"/>
    <w:uiPriority w:val="99"/>
    <w:semiHidden/>
    <w:unhideWhenUsed/>
    <w:rsid w:val="00566967"/>
  </w:style>
  <w:style w:type="paragraph" w:styleId="Textodeglobo">
    <w:name w:val="Balloon Text"/>
    <w:basedOn w:val="Normal"/>
    <w:link w:val="TextodegloboCar"/>
    <w:uiPriority w:val="99"/>
    <w:semiHidden/>
    <w:unhideWhenUsed/>
    <w:rsid w:val="00CD4BA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D4BA9"/>
    <w:rPr>
      <w:rFonts w:ascii="Segoe UI" w:hAnsi="Segoe UI" w:cs="Segoe UI"/>
      <w:sz w:val="18"/>
      <w:szCs w:val="18"/>
      <w:lang w:val="en-GB"/>
    </w:rPr>
  </w:style>
  <w:style w:type="character" w:styleId="Refdecomentario">
    <w:name w:val="annotation reference"/>
    <w:basedOn w:val="Fuentedeprrafopredeter"/>
    <w:uiPriority w:val="99"/>
    <w:semiHidden/>
    <w:unhideWhenUsed/>
    <w:rsid w:val="00F01F8E"/>
    <w:rPr>
      <w:sz w:val="16"/>
      <w:szCs w:val="16"/>
    </w:rPr>
  </w:style>
  <w:style w:type="paragraph" w:styleId="Textocomentario">
    <w:name w:val="annotation text"/>
    <w:basedOn w:val="Normal"/>
    <w:link w:val="TextocomentarioCar"/>
    <w:uiPriority w:val="99"/>
    <w:semiHidden/>
    <w:unhideWhenUsed/>
    <w:rsid w:val="00F01F8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01F8E"/>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F01F8E"/>
    <w:rPr>
      <w:b/>
      <w:bCs/>
    </w:rPr>
  </w:style>
  <w:style w:type="character" w:customStyle="1" w:styleId="AsuntodelcomentarioCar">
    <w:name w:val="Asunto del comentario Car"/>
    <w:basedOn w:val="TextocomentarioCar"/>
    <w:link w:val="Asuntodelcomentario"/>
    <w:uiPriority w:val="99"/>
    <w:semiHidden/>
    <w:rsid w:val="00F01F8E"/>
    <w:rPr>
      <w:b/>
      <w:bCs/>
      <w:sz w:val="20"/>
      <w:szCs w:val="20"/>
      <w:lang w:val="en-GB"/>
    </w:rPr>
  </w:style>
  <w:style w:type="paragraph" w:styleId="Revisin">
    <w:name w:val="Revision"/>
    <w:hidden/>
    <w:uiPriority w:val="99"/>
    <w:semiHidden/>
    <w:rsid w:val="00252EB3"/>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1611396">
      <w:bodyDiv w:val="1"/>
      <w:marLeft w:val="0"/>
      <w:marRight w:val="0"/>
      <w:marTop w:val="0"/>
      <w:marBottom w:val="0"/>
      <w:divBdr>
        <w:top w:val="none" w:sz="0" w:space="0" w:color="auto"/>
        <w:left w:val="none" w:sz="0" w:space="0" w:color="auto"/>
        <w:bottom w:val="none" w:sz="0" w:space="0" w:color="auto"/>
        <w:right w:val="none" w:sz="0" w:space="0" w:color="auto"/>
      </w:divBdr>
    </w:div>
    <w:div w:id="2053339085">
      <w:bodyDiv w:val="1"/>
      <w:marLeft w:val="0"/>
      <w:marRight w:val="0"/>
      <w:marTop w:val="0"/>
      <w:marBottom w:val="0"/>
      <w:divBdr>
        <w:top w:val="none" w:sz="0" w:space="0" w:color="auto"/>
        <w:left w:val="none" w:sz="0" w:space="0" w:color="auto"/>
        <w:bottom w:val="none" w:sz="0" w:space="0" w:color="auto"/>
        <w:right w:val="none" w:sz="0" w:space="0" w:color="auto"/>
      </w:divBdr>
    </w:div>
    <w:div w:id="2134251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A1121E-9B5F-48AD-8DE6-829FC9030F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48081</Words>
  <Characters>274066</Characters>
  <Application>Microsoft Office Word</Application>
  <DocSecurity>0</DocSecurity>
  <Lines>2283</Lines>
  <Paragraphs>64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1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20T16:46:00Z</dcterms:created>
  <dcterms:modified xsi:type="dcterms:W3CDTF">2020-11-22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biotechnology</vt:lpwstr>
  </property>
  <property fmtid="{D5CDD505-2E9C-101B-9397-08002B2CF9AE}" pid="21" name="Mendeley Recent Style Name 9_1">
    <vt:lpwstr>New BIOTECHNOLOGY</vt:lpwstr>
  </property>
  <property fmtid="{D5CDD505-2E9C-101B-9397-08002B2CF9AE}" pid="22" name="Mendeley Document_1">
    <vt:lpwstr>True</vt:lpwstr>
  </property>
  <property fmtid="{D5CDD505-2E9C-101B-9397-08002B2CF9AE}" pid="23" name="Mendeley Unique User Id_1">
    <vt:lpwstr>b08bf8ba-4c5b-379b-a5db-b3a5d6ec0e37</vt:lpwstr>
  </property>
  <property fmtid="{D5CDD505-2E9C-101B-9397-08002B2CF9AE}" pid="24" name="Mendeley Citation Style_1">
    <vt:lpwstr>http://www.zotero.org/styles/new-biotechnology</vt:lpwstr>
  </property>
</Properties>
</file>